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AF5FAC" w14:textId="77777777" w:rsidR="00691EEF" w:rsidRDefault="00691EEF" w:rsidP="00CB2582">
      <w:pPr>
        <w:pStyle w:val="ProjectTitle"/>
        <w:jc w:val="left"/>
        <w:rPr>
          <w:sz w:val="32"/>
          <w:szCs w:val="32"/>
          <w:lang w:val="en-GB"/>
        </w:rPr>
      </w:pPr>
    </w:p>
    <w:p w14:paraId="6ED2FE77" w14:textId="5301F8B7" w:rsidR="00CB2582" w:rsidRPr="00456C47" w:rsidRDefault="002C5E90" w:rsidP="00CB2582">
      <w:pPr>
        <w:pStyle w:val="ProjectTitle"/>
        <w:jc w:val="left"/>
        <w:rPr>
          <w:sz w:val="32"/>
          <w:szCs w:val="32"/>
          <w:lang w:val="en-GB"/>
        </w:rPr>
      </w:pPr>
      <w:r w:rsidRPr="00456C47">
        <w:rPr>
          <w:sz w:val="32"/>
          <w:szCs w:val="32"/>
          <w:lang w:val="en-GB"/>
        </w:rPr>
        <w:t>RNA sequencing</w:t>
      </w:r>
      <w:r>
        <w:rPr>
          <w:sz w:val="32"/>
          <w:szCs w:val="32"/>
          <w:lang w:val="en-GB"/>
        </w:rPr>
        <w:t>-based</w:t>
      </w:r>
      <w:r w:rsidR="00CB2582" w:rsidRPr="00456C47">
        <w:rPr>
          <w:sz w:val="32"/>
          <w:szCs w:val="32"/>
          <w:lang w:val="en-GB"/>
        </w:rPr>
        <w:t xml:space="preserve"> Machine Learning for Detection of Triple Negative Breast Cancer</w:t>
      </w:r>
    </w:p>
    <w:p w14:paraId="7061B112" w14:textId="77777777" w:rsidR="00CB2582" w:rsidRDefault="00CB2582">
      <w:pPr>
        <w:rPr>
          <w:lang w:val="en-GB"/>
        </w:rPr>
      </w:pPr>
    </w:p>
    <w:p w14:paraId="7F9F857E" w14:textId="4A85BD49" w:rsidR="00B12C40" w:rsidRPr="00456C47" w:rsidRDefault="00B12C40" w:rsidP="00B12C40">
      <w:pPr>
        <w:rPr>
          <w:lang w:val="nl-NL"/>
        </w:rPr>
      </w:pPr>
      <w:r w:rsidRPr="00456C47">
        <w:rPr>
          <w:lang w:val="nl-NL"/>
        </w:rPr>
        <w:t xml:space="preserve">Ruben </w:t>
      </w:r>
      <w:proofErr w:type="spellStart"/>
      <w:r w:rsidRPr="00456C47">
        <w:rPr>
          <w:lang w:val="nl-NL"/>
        </w:rPr>
        <w:t>Holthuijsen</w:t>
      </w:r>
      <w:proofErr w:type="spellEnd"/>
      <w:r w:rsidRPr="00456C47">
        <w:rPr>
          <w:lang w:val="nl-NL"/>
        </w:rPr>
        <w:t xml:space="preserve"> (1064459) • Kevin Hartman (1044032) • Sander van </w:t>
      </w:r>
      <w:proofErr w:type="spellStart"/>
      <w:r w:rsidRPr="00456C47">
        <w:rPr>
          <w:lang w:val="nl-NL"/>
        </w:rPr>
        <w:t>Swieten</w:t>
      </w:r>
      <w:proofErr w:type="spellEnd"/>
      <w:r w:rsidRPr="00456C47">
        <w:rPr>
          <w:lang w:val="nl-NL"/>
        </w:rPr>
        <w:t xml:space="preserve"> (1063788) • Vince van Doorn (1061669) • Victor de Sousa </w:t>
      </w:r>
      <w:proofErr w:type="spellStart"/>
      <w:r w:rsidRPr="00456C47">
        <w:rPr>
          <w:lang w:val="nl-NL"/>
        </w:rPr>
        <w:t>Gama</w:t>
      </w:r>
      <w:proofErr w:type="spellEnd"/>
      <w:r w:rsidRPr="00456C47">
        <w:rPr>
          <w:lang w:val="nl-NL"/>
        </w:rPr>
        <w:t xml:space="preserve"> (0929470)</w:t>
      </w:r>
    </w:p>
    <w:p w14:paraId="364C0571" w14:textId="77777777" w:rsidR="003742D7" w:rsidRDefault="003742D7">
      <w:pPr>
        <w:rPr>
          <w:lang w:val="nl-NL"/>
        </w:rPr>
      </w:pPr>
    </w:p>
    <w:p w14:paraId="1F040AAA" w14:textId="796D1CA9" w:rsidR="00BE1D82" w:rsidRPr="00F16D65" w:rsidRDefault="00BE1D82">
      <w:pPr>
        <w:rPr>
          <w:b/>
          <w:bCs/>
          <w:sz w:val="24"/>
          <w:szCs w:val="24"/>
        </w:rPr>
      </w:pPr>
      <w:r w:rsidRPr="00F16D65">
        <w:rPr>
          <w:b/>
          <w:bCs/>
          <w:sz w:val="24"/>
          <w:szCs w:val="24"/>
        </w:rPr>
        <w:t>Abstract</w:t>
      </w:r>
    </w:p>
    <w:p w14:paraId="27771821" w14:textId="631673BE" w:rsidR="00425B1E" w:rsidRDefault="00F16D65" w:rsidP="00425B1E">
      <w:pPr>
        <w:rPr>
          <w:lang w:val="en-GB"/>
        </w:rPr>
      </w:pPr>
      <w:r>
        <w:t xml:space="preserve">TNBC is an aggressive type of breast cancer that is difficult to treat and has a poor prognosis. </w:t>
      </w:r>
      <w:r w:rsidR="00425B1E">
        <w:t xml:space="preserve">It is most commonly diagnosed using immunohistochemistry (IHC), but this method is time-consuming and relies on an expert to interpret the result. The goal is to offer a simpler and more scalable diagnostic tool by building a machine learning model that can classify TNBC status using only RNA sequencing data. </w:t>
      </w:r>
      <w:r w:rsidR="00425B1E">
        <w:br/>
        <w:t xml:space="preserve">The proposed project will use the </w:t>
      </w:r>
      <w:r w:rsidR="00425B1E" w:rsidRPr="00456BFF">
        <w:t>Breast Invasive Carcinoma Collection</w:t>
      </w:r>
      <w:r w:rsidR="00425B1E">
        <w:t xml:space="preserve"> dataset from </w:t>
      </w:r>
      <w:r w:rsidR="00425B1E">
        <w:rPr>
          <w:lang w:val="en-GB"/>
        </w:rPr>
        <w:t xml:space="preserve">The Cancer Genome Atlas </w:t>
      </w:r>
      <w:r w:rsidR="00425B1E">
        <w:t>(TCGA-BRCA)</w:t>
      </w:r>
      <w:r w:rsidR="00425B1E">
        <w:rPr>
          <w:lang w:val="en-GB"/>
        </w:rPr>
        <w:t xml:space="preserve">. The </w:t>
      </w:r>
      <w:r w:rsidR="00CB027E">
        <w:rPr>
          <w:lang w:val="en-GB"/>
        </w:rPr>
        <w:t xml:space="preserve">result is </w:t>
      </w:r>
      <w:r w:rsidR="00425B1E">
        <w:rPr>
          <w:lang w:val="en-GB"/>
        </w:rPr>
        <w:t xml:space="preserve">a binary classification (TNBC versus non-TNBC), favouring simplicity over complexity, and prioritizing explainability, fairness and reproducibility of the model. The intention is to evaluate multiple machine learning algorithms and select the most effective one. The anticipated outcome is a transparent and accurate classification tool that makes use of explainable algorithms like Logistic Regression, Random Forest, and Support Vector Machines (SVM), which in turn provides an addition to current methods to show a TNBC diagnosis in research, </w:t>
      </w:r>
      <w:r w:rsidR="006871A6">
        <w:rPr>
          <w:lang w:val="en-GB"/>
        </w:rPr>
        <w:t>to be applied</w:t>
      </w:r>
      <w:r w:rsidR="00425B1E">
        <w:rPr>
          <w:lang w:val="en-GB"/>
        </w:rPr>
        <w:t xml:space="preserve"> </w:t>
      </w:r>
      <w:r w:rsidR="006871A6">
        <w:rPr>
          <w:lang w:val="en-GB"/>
        </w:rPr>
        <w:t>when</w:t>
      </w:r>
      <w:r w:rsidR="00425B1E">
        <w:rPr>
          <w:lang w:val="en-GB"/>
        </w:rPr>
        <w:t xml:space="preserve"> RNA sequencing data is available.</w:t>
      </w:r>
      <w:r w:rsidR="00425B1E" w:rsidRPr="00023B37">
        <w:rPr>
          <w:lang w:val="en-GB"/>
        </w:rPr>
        <w:t xml:space="preserve"> All code, visualizations, and documentation will be made openly available to support reproducibility and future use.</w:t>
      </w:r>
    </w:p>
    <w:p w14:paraId="63A1BE1F" w14:textId="1EE56EDA" w:rsidR="000D0BD5" w:rsidRPr="00425B1E" w:rsidRDefault="000D0BD5" w:rsidP="00425B1E">
      <w:pPr>
        <w:rPr>
          <w:b/>
          <w:bCs/>
          <w:lang w:val="en-GB"/>
        </w:rPr>
      </w:pPr>
    </w:p>
    <w:p w14:paraId="5B5C1D94" w14:textId="77777777" w:rsidR="00C10C50" w:rsidRDefault="004A18BF">
      <w:pPr>
        <w:rPr>
          <w:lang w:val="en-GB"/>
        </w:rPr>
      </w:pPr>
      <w:r w:rsidRPr="001626DF">
        <w:rPr>
          <w:b/>
          <w:bCs/>
          <w:lang w:val="en-GB"/>
        </w:rPr>
        <w:t xml:space="preserve">Keywords </w:t>
      </w:r>
      <w:r w:rsidR="0034331D">
        <w:rPr>
          <w:lang w:val="en-GB"/>
        </w:rPr>
        <w:t>Machine Learning ·</w:t>
      </w:r>
      <w:r w:rsidRPr="001626DF">
        <w:rPr>
          <w:lang w:val="en-GB"/>
        </w:rPr>
        <w:t xml:space="preserve"> </w:t>
      </w:r>
      <w:r w:rsidR="0034331D">
        <w:rPr>
          <w:lang w:val="en-GB"/>
        </w:rPr>
        <w:t xml:space="preserve">Triple Negative Breast Cancer · </w:t>
      </w:r>
      <w:r w:rsidR="00E539A1">
        <w:rPr>
          <w:lang w:val="en-GB"/>
        </w:rPr>
        <w:t>RNA sequence · Detection</w:t>
      </w:r>
    </w:p>
    <w:p w14:paraId="0910C294" w14:textId="77777777" w:rsidR="00C10C50" w:rsidRDefault="00C10C50">
      <w:pPr>
        <w:rPr>
          <w:lang w:val="en-GB"/>
        </w:rPr>
      </w:pPr>
    </w:p>
    <w:p w14:paraId="62B94030" w14:textId="7A08DC2D" w:rsidR="00C10C50" w:rsidRPr="0074282B" w:rsidRDefault="00C10C50">
      <w:pPr>
        <w:rPr>
          <w:lang w:val="en-GB"/>
        </w:rPr>
        <w:sectPr w:rsidR="00C10C50" w:rsidRPr="0074282B" w:rsidSect="00B71ED0">
          <w:type w:val="continuous"/>
          <w:pgSz w:w="11906" w:h="16838"/>
          <w:pgMar w:top="1440" w:right="1440" w:bottom="1440" w:left="1440" w:header="708" w:footer="708" w:gutter="0"/>
          <w:cols w:space="708"/>
          <w:docGrid w:linePitch="360"/>
        </w:sectPr>
      </w:pPr>
    </w:p>
    <w:p w14:paraId="41C8A8C2" w14:textId="77777777" w:rsidR="00D95AC0" w:rsidRDefault="00D95AC0">
      <w:pPr>
        <w:rPr>
          <w:b/>
          <w:bCs/>
          <w:sz w:val="24"/>
          <w:szCs w:val="24"/>
        </w:rPr>
      </w:pPr>
    </w:p>
    <w:p w14:paraId="17DBB4F1" w14:textId="5D1D22B0" w:rsidR="00B71ED0" w:rsidRPr="005B423A" w:rsidRDefault="00B71ED0">
      <w:pPr>
        <w:rPr>
          <w:b/>
          <w:bCs/>
          <w:sz w:val="24"/>
          <w:szCs w:val="24"/>
        </w:rPr>
      </w:pPr>
      <w:r w:rsidRPr="005B423A">
        <w:rPr>
          <w:b/>
          <w:bCs/>
          <w:sz w:val="24"/>
          <w:szCs w:val="24"/>
        </w:rPr>
        <w:t xml:space="preserve">1 Introduction </w:t>
      </w:r>
    </w:p>
    <w:p w14:paraId="37D82AE2" w14:textId="6C6F36E6" w:rsidR="00CE3068" w:rsidRDefault="00C21018" w:rsidP="00342F28">
      <w:pPr>
        <w:rPr>
          <w:lang w:val="en-GB"/>
        </w:rPr>
      </w:pPr>
      <w:r w:rsidRPr="00964B97">
        <w:rPr>
          <w:lang w:val="en-GB"/>
        </w:rPr>
        <w:t xml:space="preserve">Breast cancer is one of the most common cancers </w:t>
      </w:r>
      <w:r>
        <w:rPr>
          <w:lang w:val="en-GB"/>
        </w:rPr>
        <w:t>in the world</w:t>
      </w:r>
      <w:r w:rsidR="0011646D">
        <w:rPr>
          <w:lang w:val="en-GB"/>
        </w:rPr>
        <w:t xml:space="preserve"> </w:t>
      </w:r>
      <w:r>
        <w:rPr>
          <w:lang w:val="en-GB"/>
        </w:rPr>
        <w:t>in particular</w:t>
      </w:r>
      <w:r w:rsidRPr="00964B97">
        <w:rPr>
          <w:lang w:val="en-GB"/>
        </w:rPr>
        <w:t xml:space="preserve"> among women</w:t>
      </w:r>
      <w:r w:rsidR="00B6343F">
        <w:rPr>
          <w:lang w:val="en-GB"/>
        </w:rPr>
        <w:t xml:space="preserve"> age </w:t>
      </w:r>
      <w:r w:rsidR="00850D0C">
        <w:rPr>
          <w:lang w:val="en-GB"/>
        </w:rPr>
        <w:t xml:space="preserve">39 </w:t>
      </w:r>
      <w:r w:rsidR="00B6343F">
        <w:rPr>
          <w:lang w:val="en-GB"/>
        </w:rPr>
        <w:t>or younger</w:t>
      </w:r>
      <w:r>
        <w:rPr>
          <w:lang w:val="en-GB"/>
        </w:rPr>
        <w:t xml:space="preserve"> </w:t>
      </w:r>
      <w:r>
        <w:rPr>
          <w:lang w:val="en-GB"/>
        </w:rPr>
        <w:fldChar w:fldCharType="begin"/>
      </w:r>
      <w:r w:rsidR="00F05D6A">
        <w:rPr>
          <w:lang w:val="en-GB"/>
        </w:rPr>
        <w:instrText xml:space="preserve"> ADDIN EN.CITE &lt;EndNote&gt;&lt;Cite&gt;&lt;Author&gt;Zhu&lt;/Author&gt;&lt;Year&gt;2023&lt;/Year&gt;&lt;RecNum&gt;192&lt;/RecNum&gt;&lt;DisplayText&gt;[1]&lt;/DisplayText&gt;&lt;record&gt;&lt;rec-number&gt;192&lt;/rec-number&gt;&lt;foreign-keys&gt;&lt;key app="EN" db-id="2s2eadsays95sheeax9pw2ahprdzwad2wax9" timestamp="1746861781" guid="4af5290d-d09f-49db-b930-aa1ca65d7ff9"&gt;192&lt;/key&gt;&lt;/foreign-keys&gt;&lt;ref-type name="Journal Article"&gt;17&lt;/ref-type&gt;&lt;contributors&gt;&lt;authors&gt;&lt;author&gt;Zhu, Shuangli&lt;/author&gt;&lt;author&gt;Wu, Yuze&lt;/author&gt;&lt;author&gt;Song, Bin&lt;/author&gt;&lt;author&gt;Yi, Ming&lt;/author&gt;&lt;author&gt;Yan, Yuheng&lt;/author&gt;&lt;author&gt;Mei, Qi&lt;/author&gt;&lt;author&gt;Wu, Kongming&lt;/author&gt;&lt;/authors&gt;&lt;/contributors&gt;&lt;titles&gt;&lt;title&gt;Recent advances in targeted strategies for triple-negative breast cancer&lt;/title&gt;&lt;secondary-title&gt;Journal of Hematology &amp;amp; Oncology&lt;/secondary-title&gt;&lt;/titles&gt;&lt;periodical&gt;&lt;full-title&gt;Journal of Hematology &amp;amp; Oncology&lt;/full-title&gt;&lt;/periodical&gt;&lt;pages&gt;1d&lt;/pages&gt;&lt;volume&gt;16&lt;/volume&gt;&lt;number&gt;1&lt;/number&gt;&lt;dates&gt;&lt;year&gt;2023&lt;/year&gt;&lt;pub-dates&gt;&lt;date&gt;2023/08/28&lt;/date&gt;&lt;/pub-dates&gt;&lt;/dates&gt;&lt;isbn&gt;1756-8722&lt;/isbn&gt;&lt;urls&gt;&lt;related-urls&gt;&lt;url&gt;https://doi.org/10.1186/s13045-023-01497-3&lt;/url&gt;&lt;/related-urls&gt;&lt;/urls&gt;&lt;electronic-resource-num&gt;10.1186/s13045-023-01497-3&lt;/electronic-resource-num&gt;&lt;/record&gt;&lt;/Cite&gt;&lt;/EndNote&gt;</w:instrText>
      </w:r>
      <w:r>
        <w:rPr>
          <w:lang w:val="en-GB"/>
        </w:rPr>
        <w:fldChar w:fldCharType="separate"/>
      </w:r>
      <w:r w:rsidR="00F05D6A">
        <w:rPr>
          <w:noProof/>
          <w:lang w:val="en-GB"/>
        </w:rPr>
        <w:t>[1]</w:t>
      </w:r>
      <w:r>
        <w:rPr>
          <w:lang w:val="en-GB"/>
        </w:rPr>
        <w:fldChar w:fldCharType="end"/>
      </w:r>
      <w:r w:rsidR="009B08E4">
        <w:rPr>
          <w:lang w:val="en-GB"/>
        </w:rPr>
        <w:t xml:space="preserve"> and </w:t>
      </w:r>
      <w:r w:rsidR="007F5B38">
        <w:rPr>
          <w:lang w:val="en-GB"/>
        </w:rPr>
        <w:t xml:space="preserve">among </w:t>
      </w:r>
      <w:r w:rsidR="000319E5">
        <w:rPr>
          <w:lang w:val="en-GB"/>
        </w:rPr>
        <w:t xml:space="preserve">women it </w:t>
      </w:r>
      <w:r w:rsidR="000319E5" w:rsidRPr="000319E5">
        <w:t>is the primary cause of cancer-related mortality</w:t>
      </w:r>
      <w:r w:rsidR="000319E5" w:rsidRPr="000319E5">
        <w:rPr>
          <w:lang w:val="en-GB"/>
        </w:rPr>
        <w:t xml:space="preserve"> </w:t>
      </w:r>
      <w:r w:rsidR="007F5B38">
        <w:rPr>
          <w:lang w:val="en-GB"/>
        </w:rPr>
        <w:fldChar w:fldCharType="begin"/>
      </w:r>
      <w:r w:rsidR="007F5B38">
        <w:rPr>
          <w:lang w:val="en-GB"/>
        </w:rPr>
        <w:instrText xml:space="preserve"> ADDIN EN.CITE &lt;EndNote&gt;&lt;Cite&gt;&lt;Author&gt;Wang&lt;/Author&gt;&lt;Year&gt;2025&lt;/Year&gt;&lt;RecNum&gt;235&lt;/RecNum&gt;&lt;DisplayText&gt;[2]&lt;/DisplayText&gt;&lt;record&gt;&lt;rec-number&gt;235&lt;/rec-number&gt;&lt;foreign-keys&gt;&lt;key app="EN" db-id="2s2eadsays95sheeax9pw2ahprdzwad2wax9" timestamp="1747339133" guid="e09429f4-5189-4517-a78b-310858135d45"&gt;235&lt;/key&gt;&lt;/foreign-keys&gt;&lt;ref-type name="Journal Article"&gt;17&lt;/ref-type&gt;&lt;contributors&gt;&lt;authors&gt;&lt;author&gt;Wang, Guixin&lt;/author&gt;&lt;author&gt;Wang, Shuo&lt;/author&gt;&lt;author&gt;Song, Wenbin&lt;/author&gt;&lt;author&gt;Lu, Chenglu&lt;/author&gt;&lt;author&gt;Chen, Zhaohui&lt;/author&gt;&lt;author&gt;He, Long&lt;/author&gt;&lt;author&gt;Wang, Xiaoning&lt;/author&gt;&lt;author&gt;Wang, Yizeng&lt;/author&gt;&lt;author&gt;Shi, Cangchang&lt;/author&gt;&lt;author&gt;Liu, Zhaoyi&lt;/author&gt;&lt;author&gt;Yu, Yue&lt;/author&gt;&lt;author&gt;Wang, Xin&lt;/author&gt;&lt;author&gt;Tian, Yao&lt;/author&gt;&lt;author&gt;Li, Yingxi&lt;/author&gt;&lt;/authors&gt;&lt;/contributors&gt;&lt;titles&gt;&lt;title&gt;Integrating multi-omics data reveals the antitumor role and clinical benefits of gamma-delta T cells in triple-negative breast cancer&lt;/title&gt;&lt;secondary-title&gt;BMC Cancer&lt;/secondary-title&gt;&lt;/titles&gt;&lt;periodical&gt;&lt;full-title&gt;BMC Cancer&lt;/full-title&gt;&lt;/periodical&gt;&lt;pages&gt;623&lt;/pages&gt;&lt;volume&gt;25&lt;/volume&gt;&lt;number&gt;1&lt;/number&gt;&lt;dates&gt;&lt;year&gt;2025&lt;/year&gt;&lt;pub-dates&gt;&lt;date&gt;2025/04/07&lt;/date&gt;&lt;/pub-dates&gt;&lt;/dates&gt;&lt;isbn&gt;1471-2407&lt;/isbn&gt;&lt;urls&gt;&lt;related-urls&gt;&lt;url&gt;https://doi.org/10.1186/s12885-025-14029-8&lt;/url&gt;&lt;/related-urls&gt;&lt;/urls&gt;&lt;electronic-resource-num&gt;10.1186/s12885-025-14029-8&lt;/electronic-resource-num&gt;&lt;/record&gt;&lt;/Cite&gt;&lt;/EndNote&gt;</w:instrText>
      </w:r>
      <w:r w:rsidR="007F5B38">
        <w:rPr>
          <w:lang w:val="en-GB"/>
        </w:rPr>
        <w:fldChar w:fldCharType="separate"/>
      </w:r>
      <w:r w:rsidR="007F5B38">
        <w:rPr>
          <w:noProof/>
          <w:lang w:val="en-GB"/>
        </w:rPr>
        <w:t>[2]</w:t>
      </w:r>
      <w:r w:rsidR="007F5B38">
        <w:rPr>
          <w:lang w:val="en-GB"/>
        </w:rPr>
        <w:fldChar w:fldCharType="end"/>
      </w:r>
      <w:r w:rsidR="00601EE0">
        <w:rPr>
          <w:lang w:val="en-GB"/>
        </w:rPr>
        <w:t xml:space="preserve">. </w:t>
      </w:r>
      <w:r w:rsidR="00F51867">
        <w:t xml:space="preserve">In 2022 female breast cancer was the second most common cancer with </w:t>
      </w:r>
      <w:r w:rsidR="00F51867" w:rsidRPr="006B7DE7">
        <w:t>2.3 million cases</w:t>
      </w:r>
      <w:r w:rsidR="00F51867">
        <w:t xml:space="preserve"> </w:t>
      </w:r>
      <w:r w:rsidR="00F51867">
        <w:fldChar w:fldCharType="begin">
          <w:fldData xml:space="preserve">PEVuZE5vdGU+PENpdGU+PEF1dGhvcj5TdW5nPC9BdXRob3I+PFllYXI+MjAyMTwvWWVhcj48UmVj
TnVtPjE5NzwvUmVjTnVtPjxEaXNwbGF5VGV4dD5bMywgNF08L0Rpc3BsYXlUZXh0PjxyZWNvcmQ+
PHJlYy1udW1iZXI+MTk3PC9yZWMtbnVtYmVyPjxmb3JlaWduLWtleXM+PGtleSBhcHA9IkVOIiBk
Yi1pZD0iMnMyZWFkc2F5czk1c2hlZWF4OXB3MmFocHJkendhZDJ3YXg5IiB0aW1lc3RhbXA9IjE3
NDY4NjYxMTIiIGd1aWQ9IjFmNmYwN2RhLTUxNmMtNGI4Ni1hMjNhLTkzZjM0YjllNGI2ZCI+MTk3
PC9rZXk+PC9mb3JlaWduLWtleXM+PHJlZi10eXBlIG5hbWU9IkpvdXJuYWwgQXJ0aWNsZSI+MTc8
L3JlZi10eXBlPjxjb250cmlidXRvcnM+PGF1dGhvcnM+PGF1dGhvcj5TdW5nLCBILjwvYXV0aG9y
PjxhdXRob3I+RmVybGF5LCBKLjwvYXV0aG9yPjxhdXRob3I+U2llZ2VsLCBSLiBMLjwvYXV0aG9y
PjxhdXRob3I+TGF2ZXJzYW5uZSwgTS48L2F1dGhvcj48YXV0aG9yPlNvZXJqb21hdGFyYW0sIEku
PC9hdXRob3I+PGF1dGhvcj5KZW1hbCwgQS48L2F1dGhvcj48YXV0aG9yPkJyYXksIEYuPC9hdXRo
b3I+PC9hdXRob3JzPjwvY29udHJpYnV0b3JzPjxhdXRoLWFkZHJlc3M+U3VydmVpbGxhbmNlIGFu
ZCBIZWFsdGggRXF1aXR5IFNjaWVuY2UsIEFtZXJpY2FuIENhbmNlciBTb2NpZXR5LCBBdGxhbnRh
LCBHZW9yZ2lhLiYjeEQ7U2VjdGlvbiBvZiBDYW5jZXIgU3VydmVpbGxhbmNlLCBJbnRlcm5hdGlv
bmFsIEFnZW5jeSBmb3IgUmVzZWFyY2ggb24gQ2FuY2VyLCBMeW9uLCBGcmFuY2UuPC9hdXRoLWFk
ZHJlc3M+PHRpdGxlcz48dGl0bGU+R2xvYmFsIENhbmNlciBTdGF0aXN0aWNzIDIwMjA6IEdMT0JP
Q0FOIEVzdGltYXRlcyBvZiBJbmNpZGVuY2UgYW5kIE1vcnRhbGl0eSBXb3JsZHdpZGUgZm9yIDM2
IENhbmNlcnMgaW4gMTg1IENvdW50cmllczwvdGl0bGU+PHNlY29uZGFyeS10aXRsZT5DQSBDYW5j
ZXIgSiBDbGluPC9zZWNvbmRhcnktdGl0bGU+PC90aXRsZXM+PHBlcmlvZGljYWw+PGZ1bGwtdGl0
bGU+Q0EgQ2FuY2VyIEogQ2xpbjwvZnVsbC10aXRsZT48L3BlcmlvZGljYWw+PHBhZ2VzPjIwOS0y
NDk8L3BhZ2VzPjx2b2x1bWU+NzE8L3ZvbHVtZT48bnVtYmVyPjM8L251bWJlcj48ZWRpdGlvbj4y
MDIxMDIwNDwvZWRpdGlvbj48a2V5d29yZHM+PGtleXdvcmQ+QWZyaWNhL2VwaWRlbWlvbG9neTwv
a2V5d29yZD48a2V5d29yZD5BbWVyaWNhcy9lcGlkZW1pb2xvZ3k8L2tleXdvcmQ+PGtleXdvcmQ+
QXNpYS9lcGlkZW1pb2xvZ3k8L2tleXdvcmQ+PGtleXdvcmQ+RGF0YWJhc2VzLCBGYWN0dWFsPC9r
ZXl3b3JkPjxrZXl3b3JkPkRldmVsb3BlZCBDb3VudHJpZXMvKnN0YXRpc3RpY3MgJmFtcDsgbnVt
ZXJpY2FsIGRhdGE8L2tleXdvcmQ+PGtleXdvcmQ+RGV2ZWxvcGluZyBDb3VudHJpZXMvKnN0YXRp
c3RpY3MgJmFtcDsgbnVtZXJpY2FsIGRhdGE8L2tleXdvcmQ+PGtleXdvcmQ+RXVyb3BlPC9rZXl3
b3JkPjxrZXl3b3JkPkZlbWFsZTwva2V5d29yZD48a2V5d29yZD5HbG9iYWwgSGVhbHRoLypzdGF0
aXN0aWNzICZhbXA7IG51bWVyaWNhbCBkYXRhPC9rZXl3b3JkPjxrZXl3b3JkPkh1bWFuczwva2V5
d29yZD48a2V5d29yZD5JbmNpZGVuY2U8L2tleXdvcmQ+PGtleXdvcmQ+SW50ZXJuYXRpb25hbGl0
eTwva2V5d29yZD48a2V5d29yZD5NYWxlPC9rZXl3b3JkPjxrZXl3b3JkPk5lb3BsYXNtcy8qZXBp
ZGVtaW9sb2d5L21vcnRhbGl0eTwva2V5d29yZD48a2V5d29yZD5PY2VhbmlhL2VwaWRlbWlvbG9n
eTwva2V5d29yZD48a2V5d29yZD4qUG9wdWxhdGlvbiBEeW5hbWljczwva2V5d29yZD48a2V5d29y
ZD5SaXNrIEZhY3RvcnM8L2tleXdvcmQ+PGtleXdvcmQ+U2V4IERpc3RyaWJ1dGlvbjwva2V5d29y
ZD48a2V5d29yZD5idXJkZW48L2tleXdvcmQ+PGtleXdvcmQ+Y2FuY2VyPC9rZXl3b3JkPjxrZXl3
b3JkPmVwaWRlbWlvbG9neTwva2V5d29yZD48a2V5d29yZD5tb3J0YWxpdHk8L2tleXdvcmQ+PC9r
ZXl3b3Jkcz48ZGF0ZXM+PHllYXI+MjAyMTwveWVhcj48cHViLWRhdGVzPjxkYXRlPk1heTwvZGF0
ZT48L3B1Yi1kYXRlcz48L2RhdGVzPjxpc2JuPjAwMDctOTIzNTwvaXNibj48YWNjZXNzaW9uLW51
bT4zMzUzODMzODwvYWNjZXNzaW9uLW51bT48dXJscz48L3VybHM+PGVsZWN0cm9uaWMtcmVzb3Vy
Y2UtbnVtPjEwLjMzMjIvY2FhYy4yMTY2MDwvZWxlY3Ryb25pYy1yZXNvdXJjZS1udW0+PHJlbW90
ZS1kYXRhYmFzZS1wcm92aWRlcj5OTE08L3JlbW90ZS1kYXRhYmFzZS1wcm92aWRlcj48bGFuZ3Vh
Z2U+ZW5nPC9sYW5ndWFnZT48L3JlY29yZD48L0NpdGU+PENpdGU+PEF1dGhvcj5QaW50bzwvQXV0
aG9yPjxZZWFyPjIwMjU8L1llYXI+PFJlY051bT4yNjA8L1JlY051bT48cmVjb3JkPjxyZWMtbnVt
YmVyPjI2MDwvcmVjLW51bWJlcj48Zm9yZWlnbi1rZXlzPjxrZXkgYXBwPSJFTiIgZGItaWQ9IjJz
MmVhZHNheXM5NXNoZWVheDlwdzJhaHByZHp3YWQyd2F4OSIgdGltZXN0YW1wPSIxNzQ3NTc0Mjg3
IiBndWlkPSJkNjIwMzc3Zi1mNDE0LTQxOTMtYjc4MS05NWZiYjA0YTFmMTAiPjI2MDwva2V5Pjwv
Zm9yZWlnbi1rZXlzPjxyZWYtdHlwZSBuYW1lPSJKb3VybmFsIEFydGljbGUiPjE3PC9yZWYtdHlw
ZT48Y29udHJpYnV0b3JzPjxhdXRob3JzPjxhdXRob3I+UGludG8sIFJpY2FyZG8gSi48L2F1dGhv
cj48YXV0aG9yPkZlcnJlaXJhLCBEeWxhbjwvYXV0aG9yPjxhdXRob3I+U2FsYW1hbmNhLCBQYXVs
bzwvYXV0aG9yPjxhdXRob3I+TWlndWVsLCBGZXJuYW5kbzwvYXV0aG9yPjxhdXRob3I+Qm9yZ2Vz
LCBQYW1lbGE8L2F1dGhvcj48YXV0aG9yPkJhcmJvc2EsIENhcmxhPC9hdXRob3I+PGF1dGhvcj5D
b3N0YSwgVml0b3I8L2F1dGhvcj48YXV0aG9yPkxvcGVzLCBDYXJsb3M8L2F1dGhvcj48YXV0aG9y
PlNhbnRvcywgTMO6Y2lvIExhcmE8L2F1dGhvcj48YXV0aG9yPlBlcmVpcmEsIEx1aXNhPC9hdXRo
b3I+PC9hdXRob3JzPjwvY29udHJpYnV0b3JzPjx0aXRsZXM+PHRpdGxlPkNvZGluZyBhbmQgcmVn
dWxhdG9yeSBzb21hdGljIHByb2ZpbGluZyBvZiB0cmlwbGUtbmVnYXRpdmUgYnJlYXN0IGNhbmNl
ciBpbiBTdWItU2FoYXJhbiBBZnJpY2FuIHBhdGllbnRzPC90aXRsZT48c2Vjb25kYXJ5LXRpdGxl
PlNjaWVudGlmaWMgUmVwb3J0czwvc2Vjb25kYXJ5LXRpdGxlPjwvdGl0bGVzPjxwZXJpb2RpY2Fs
PjxmdWxsLXRpdGxlPlNjaWVudGlmaWMgUmVwb3J0czwvZnVsbC10aXRsZT48L3BlcmlvZGljYWw+
PHBhZ2VzPjEwMzI1PC9wYWdlcz48dm9sdW1lPjE1PC92b2x1bWU+PG51bWJlcj4xPC9udW1iZXI+
PGRhdGVzPjx5ZWFyPjIwMjU8L3llYXI+PHB1Yi1kYXRlcz48ZGF0ZT4yMDI1LzAzLzI1PC9kYXRl
PjwvcHViLWRhdGVzPjwvZGF0ZXM+PGlzYm4+MjA0NS0yMzIyPC9pc2JuPjx1cmxzPjxyZWxhdGVk
LXVybHM+PHVybD5odHRwczovL2RvaS5vcmcvMTAuMTAzOC9zNDE1OTgtMDI1LTk0NzA3LTY8L3Vy
bD48L3JlbGF0ZWQtdXJscz48L3VybHM+PGVsZWN0cm9uaWMtcmVzb3VyY2UtbnVtPjEwLjEwMzgv
czQxNTk4LTAyNS05NDcwNy02PC9lbGVjdHJvbmljLXJlc291cmNlLW51bT48L3JlY29yZD48L0Np
dGU+PC9FbmROb3RlPn==
</w:fldData>
        </w:fldChar>
      </w:r>
      <w:r w:rsidR="007F5B38">
        <w:instrText xml:space="preserve"> ADDIN EN.CITE </w:instrText>
      </w:r>
      <w:r w:rsidR="007F5B38">
        <w:fldChar w:fldCharType="begin">
          <w:fldData xml:space="preserve">PEVuZE5vdGU+PENpdGU+PEF1dGhvcj5TdW5nPC9BdXRob3I+PFllYXI+MjAyMTwvWWVhcj48UmVj
TnVtPjE5NzwvUmVjTnVtPjxEaXNwbGF5VGV4dD5bMywgNF08L0Rpc3BsYXlUZXh0PjxyZWNvcmQ+
PHJlYy1udW1iZXI+MTk3PC9yZWMtbnVtYmVyPjxmb3JlaWduLWtleXM+PGtleSBhcHA9IkVOIiBk
Yi1pZD0iMnMyZWFkc2F5czk1c2hlZWF4OXB3MmFocHJkendhZDJ3YXg5IiB0aW1lc3RhbXA9IjE3
NDY4NjYxMTIiIGd1aWQ9IjFmNmYwN2RhLTUxNmMtNGI4Ni1hMjNhLTkzZjM0YjllNGI2ZCI+MTk3
PC9rZXk+PC9mb3JlaWduLWtleXM+PHJlZi10eXBlIG5hbWU9IkpvdXJuYWwgQXJ0aWNsZSI+MTc8
L3JlZi10eXBlPjxjb250cmlidXRvcnM+PGF1dGhvcnM+PGF1dGhvcj5TdW5nLCBILjwvYXV0aG9y
PjxhdXRob3I+RmVybGF5LCBKLjwvYXV0aG9yPjxhdXRob3I+U2llZ2VsLCBSLiBMLjwvYXV0aG9y
PjxhdXRob3I+TGF2ZXJzYW5uZSwgTS48L2F1dGhvcj48YXV0aG9yPlNvZXJqb21hdGFyYW0sIEku
PC9hdXRob3I+PGF1dGhvcj5KZW1hbCwgQS48L2F1dGhvcj48YXV0aG9yPkJyYXksIEYuPC9hdXRo
b3I+PC9hdXRob3JzPjwvY29udHJpYnV0b3JzPjxhdXRoLWFkZHJlc3M+U3VydmVpbGxhbmNlIGFu
ZCBIZWFsdGggRXF1aXR5IFNjaWVuY2UsIEFtZXJpY2FuIENhbmNlciBTb2NpZXR5LCBBdGxhbnRh
LCBHZW9yZ2lhLiYjeEQ7U2VjdGlvbiBvZiBDYW5jZXIgU3VydmVpbGxhbmNlLCBJbnRlcm5hdGlv
bmFsIEFnZW5jeSBmb3IgUmVzZWFyY2ggb24gQ2FuY2VyLCBMeW9uLCBGcmFuY2UuPC9hdXRoLWFk
ZHJlc3M+PHRpdGxlcz48dGl0bGU+R2xvYmFsIENhbmNlciBTdGF0aXN0aWNzIDIwMjA6IEdMT0JP
Q0FOIEVzdGltYXRlcyBvZiBJbmNpZGVuY2UgYW5kIE1vcnRhbGl0eSBXb3JsZHdpZGUgZm9yIDM2
IENhbmNlcnMgaW4gMTg1IENvdW50cmllczwvdGl0bGU+PHNlY29uZGFyeS10aXRsZT5DQSBDYW5j
ZXIgSiBDbGluPC9zZWNvbmRhcnktdGl0bGU+PC90aXRsZXM+PHBlcmlvZGljYWw+PGZ1bGwtdGl0
bGU+Q0EgQ2FuY2VyIEogQ2xpbjwvZnVsbC10aXRsZT48L3BlcmlvZGljYWw+PHBhZ2VzPjIwOS0y
NDk8L3BhZ2VzPjx2b2x1bWU+NzE8L3ZvbHVtZT48bnVtYmVyPjM8L251bWJlcj48ZWRpdGlvbj4y
MDIxMDIwNDwvZWRpdGlvbj48a2V5d29yZHM+PGtleXdvcmQ+QWZyaWNhL2VwaWRlbWlvbG9neTwv
a2V5d29yZD48a2V5d29yZD5BbWVyaWNhcy9lcGlkZW1pb2xvZ3k8L2tleXdvcmQ+PGtleXdvcmQ+
QXNpYS9lcGlkZW1pb2xvZ3k8L2tleXdvcmQ+PGtleXdvcmQ+RGF0YWJhc2VzLCBGYWN0dWFsPC9r
ZXl3b3JkPjxrZXl3b3JkPkRldmVsb3BlZCBDb3VudHJpZXMvKnN0YXRpc3RpY3MgJmFtcDsgbnVt
ZXJpY2FsIGRhdGE8L2tleXdvcmQ+PGtleXdvcmQ+RGV2ZWxvcGluZyBDb3VudHJpZXMvKnN0YXRp
c3RpY3MgJmFtcDsgbnVtZXJpY2FsIGRhdGE8L2tleXdvcmQ+PGtleXdvcmQ+RXVyb3BlPC9rZXl3
b3JkPjxrZXl3b3JkPkZlbWFsZTwva2V5d29yZD48a2V5d29yZD5HbG9iYWwgSGVhbHRoLypzdGF0
aXN0aWNzICZhbXA7IG51bWVyaWNhbCBkYXRhPC9rZXl3b3JkPjxrZXl3b3JkPkh1bWFuczwva2V5
d29yZD48a2V5d29yZD5JbmNpZGVuY2U8L2tleXdvcmQ+PGtleXdvcmQ+SW50ZXJuYXRpb25hbGl0
eTwva2V5d29yZD48a2V5d29yZD5NYWxlPC9rZXl3b3JkPjxrZXl3b3JkPk5lb3BsYXNtcy8qZXBp
ZGVtaW9sb2d5L21vcnRhbGl0eTwva2V5d29yZD48a2V5d29yZD5PY2VhbmlhL2VwaWRlbWlvbG9n
eTwva2V5d29yZD48a2V5d29yZD4qUG9wdWxhdGlvbiBEeW5hbWljczwva2V5d29yZD48a2V5d29y
ZD5SaXNrIEZhY3RvcnM8L2tleXdvcmQ+PGtleXdvcmQ+U2V4IERpc3RyaWJ1dGlvbjwva2V5d29y
ZD48a2V5d29yZD5idXJkZW48L2tleXdvcmQ+PGtleXdvcmQ+Y2FuY2VyPC9rZXl3b3JkPjxrZXl3
b3JkPmVwaWRlbWlvbG9neTwva2V5d29yZD48a2V5d29yZD5tb3J0YWxpdHk8L2tleXdvcmQ+PC9r
ZXl3b3Jkcz48ZGF0ZXM+PHllYXI+MjAyMTwveWVhcj48cHViLWRhdGVzPjxkYXRlPk1heTwvZGF0
ZT48L3B1Yi1kYXRlcz48L2RhdGVzPjxpc2JuPjAwMDctOTIzNTwvaXNibj48YWNjZXNzaW9uLW51
bT4zMzUzODMzODwvYWNjZXNzaW9uLW51bT48dXJscz48L3VybHM+PGVsZWN0cm9uaWMtcmVzb3Vy
Y2UtbnVtPjEwLjMzMjIvY2FhYy4yMTY2MDwvZWxlY3Ryb25pYy1yZXNvdXJjZS1udW0+PHJlbW90
ZS1kYXRhYmFzZS1wcm92aWRlcj5OTE08L3JlbW90ZS1kYXRhYmFzZS1wcm92aWRlcj48bGFuZ3Vh
Z2U+ZW5nPC9sYW5ndWFnZT48L3JlY29yZD48L0NpdGU+PENpdGU+PEF1dGhvcj5QaW50bzwvQXV0
aG9yPjxZZWFyPjIwMjU8L1llYXI+PFJlY051bT4yNjA8L1JlY051bT48cmVjb3JkPjxyZWMtbnVt
YmVyPjI2MDwvcmVjLW51bWJlcj48Zm9yZWlnbi1rZXlzPjxrZXkgYXBwPSJFTiIgZGItaWQ9IjJz
MmVhZHNheXM5NXNoZWVheDlwdzJhaHByZHp3YWQyd2F4OSIgdGltZXN0YW1wPSIxNzQ3NTc0Mjg3
IiBndWlkPSJkNjIwMzc3Zi1mNDE0LTQxOTMtYjc4MS05NWZiYjA0YTFmMTAiPjI2MDwva2V5Pjwv
Zm9yZWlnbi1rZXlzPjxyZWYtdHlwZSBuYW1lPSJKb3VybmFsIEFydGljbGUiPjE3PC9yZWYtdHlw
ZT48Y29udHJpYnV0b3JzPjxhdXRob3JzPjxhdXRob3I+UGludG8sIFJpY2FyZG8gSi48L2F1dGhv
cj48YXV0aG9yPkZlcnJlaXJhLCBEeWxhbjwvYXV0aG9yPjxhdXRob3I+U2FsYW1hbmNhLCBQYXVs
bzwvYXV0aG9yPjxhdXRob3I+TWlndWVsLCBGZXJuYW5kbzwvYXV0aG9yPjxhdXRob3I+Qm9yZ2Vz
LCBQYW1lbGE8L2F1dGhvcj48YXV0aG9yPkJhcmJvc2EsIENhcmxhPC9hdXRob3I+PGF1dGhvcj5D
b3N0YSwgVml0b3I8L2F1dGhvcj48YXV0aG9yPkxvcGVzLCBDYXJsb3M8L2F1dGhvcj48YXV0aG9y
PlNhbnRvcywgTMO6Y2lvIExhcmE8L2F1dGhvcj48YXV0aG9yPlBlcmVpcmEsIEx1aXNhPC9hdXRo
b3I+PC9hdXRob3JzPjwvY29udHJpYnV0b3JzPjx0aXRsZXM+PHRpdGxlPkNvZGluZyBhbmQgcmVn
dWxhdG9yeSBzb21hdGljIHByb2ZpbGluZyBvZiB0cmlwbGUtbmVnYXRpdmUgYnJlYXN0IGNhbmNl
ciBpbiBTdWItU2FoYXJhbiBBZnJpY2FuIHBhdGllbnRzPC90aXRsZT48c2Vjb25kYXJ5LXRpdGxl
PlNjaWVudGlmaWMgUmVwb3J0czwvc2Vjb25kYXJ5LXRpdGxlPjwvdGl0bGVzPjxwZXJpb2RpY2Fs
PjxmdWxsLXRpdGxlPlNjaWVudGlmaWMgUmVwb3J0czwvZnVsbC10aXRsZT48L3BlcmlvZGljYWw+
PHBhZ2VzPjEwMzI1PC9wYWdlcz48dm9sdW1lPjE1PC92b2x1bWU+PG51bWJlcj4xPC9udW1iZXI+
PGRhdGVzPjx5ZWFyPjIwMjU8L3llYXI+PHB1Yi1kYXRlcz48ZGF0ZT4yMDI1LzAzLzI1PC9kYXRl
PjwvcHViLWRhdGVzPjwvZGF0ZXM+PGlzYm4+MjA0NS0yMzIyPC9pc2JuPjx1cmxzPjxyZWxhdGVk
LXVybHM+PHVybD5odHRwczovL2RvaS5vcmcvMTAuMTAzOC9zNDE1OTgtMDI1LTk0NzA3LTY8L3Vy
bD48L3JlbGF0ZWQtdXJscz48L3VybHM+PGVsZWN0cm9uaWMtcmVzb3VyY2UtbnVtPjEwLjEwMzgv
czQxNTk4LTAyNS05NDcwNy02PC9lbGVjdHJvbmljLXJlc291cmNlLW51bT48L3JlY29yZD48L0Np
dGU+PC9FbmROb3RlPn==
</w:fldData>
        </w:fldChar>
      </w:r>
      <w:r w:rsidR="007F5B38">
        <w:instrText xml:space="preserve"> ADDIN EN.CITE.DATA </w:instrText>
      </w:r>
      <w:r w:rsidR="007F5B38">
        <w:fldChar w:fldCharType="end"/>
      </w:r>
      <w:r w:rsidR="00F51867">
        <w:fldChar w:fldCharType="separate"/>
      </w:r>
      <w:r w:rsidR="007F5B38">
        <w:rPr>
          <w:noProof/>
        </w:rPr>
        <w:t>[3, 4]</w:t>
      </w:r>
      <w:r w:rsidR="00F51867">
        <w:fldChar w:fldCharType="end"/>
      </w:r>
      <w:r w:rsidR="00F51867">
        <w:t>.</w:t>
      </w:r>
      <w:r w:rsidR="00F73463">
        <w:t xml:space="preserve"> </w:t>
      </w:r>
      <w:r w:rsidR="00444E62">
        <w:t>A subtype of breast cancer, triple negative breast cancer (TNBC),</w:t>
      </w:r>
      <w:r w:rsidR="00E33BF2">
        <w:t xml:space="preserve"> occurs in 10-20% of cases</w:t>
      </w:r>
      <w:r w:rsidR="007477DA">
        <w:t xml:space="preserve"> </w:t>
      </w:r>
      <w:r w:rsidR="007477DA">
        <w:fldChar w:fldCharType="begin">
          <w:fldData xml:space="preserve">PEVuZE5vdGU+PENpdGU+PEF1dGhvcj5BaW5lPC9BdXRob3I+PFllYXI+MjAyNTwvWWVhcj48UmVj
TnVtPjI1MzwvUmVjTnVtPjxEaXNwbGF5VGV4dD5bNSwgNl08L0Rpc3BsYXlUZXh0PjxyZWNvcmQ+
PHJlYy1udW1iZXI+MjUzPC9yZWMtbnVtYmVyPjxmb3JlaWduLWtleXM+PGtleSBhcHA9IkVOIiBk
Yi1pZD0iMnMyZWFkc2F5czk1c2hlZWF4OXB3MmFocHJkendhZDJ3YXg5IiB0aW1lc3RhbXA9IjE3
NDc1NTkxNDYiIGd1aWQ9IjU2Y2UwNDE4LTliYjQtNDhjZS05MDFmLWJmNWRiOTExNTM4YiI+MjUz
PC9rZXk+PC9mb3JlaWduLWtleXM+PHJlZi10eXBlIG5hbWU9IkpvdXJuYWwgQXJ0aWNsZSI+MTc8
L3JlZi10eXBlPjxjb250cmlidXRvcnM+PGF1dGhvcnM+PGF1dGhvcj5BaW5lLCBNYXR0aWFzPC9h
dXRob3I+PGF1dGhvcj5OYWNlciwgRGVib3JhaCBGLjwvYXV0aG9yPjxhdXRob3I+QXJiYWppYW4s
IEVsc2E8L2F1dGhvcj48YXV0aG9yPlZlZXJsYSwgU3Jpbml2YXM8L2F1dGhvcj48YXV0aG9yPkth
cmxzc29uLCBBbm5hPC9hdXRob3I+PGF1dGhvcj5Iw6Rra2luZW4sIEphcmk8L2F1dGhvcj48YXV0
aG9yPkpvaGFuc3NvbiwgSGVucmlrIEouPC9hdXRob3I+PGF1dGhvcj5Sb3NlbmdyZW4sIEZyaWRh
PC9hdXRob3I+PGF1dGhvcj5WYWxsb24tQ2hyaXN0ZXJzc29uLCBKb2hhbjwvYXV0aG9yPjxhdXRo
b3I+Qm9yZywgw4VrZTwvYXV0aG9yPjxhdXRob3I+U3RhYWYsIEpvaGFuPC9hdXRob3I+PC9hdXRo
b3JzPjwvY29udHJpYnV0b3JzPjx0aXRsZXM+PHRpdGxlPlRoZSBETkEgbWV0aHlsYXRpb24gbGFu
ZHNjYXBlIG9mIHByaW1hcnkgdHJpcGxlLW5lZ2F0aXZlIGJyZWFzdCBjYW5jZXI8L3RpdGxlPjxz
ZWNvbmRhcnktdGl0bGU+TmF0dXJlIENvbW11bmljYXRpb25zPC9zZWNvbmRhcnktdGl0bGU+PC90
aXRsZXM+PHBlcmlvZGljYWw+PGZ1bGwtdGl0bGU+TmF0dXJlIENvbW11bmljYXRpb25zPC9mdWxs
LXRpdGxlPjwvcGVyaW9kaWNhbD48cGFnZXM+MzA0MTwvcGFnZXM+PHZvbHVtZT4xNjwvdm9sdW1l
PjxudW1iZXI+MTwvbnVtYmVyPjxkYXRlcz48eWVhcj4yMDI1PC95ZWFyPjxwdWItZGF0ZXM+PGRh
dGU+MjAyNS8wMy8yODwvZGF0ZT48L3B1Yi1kYXRlcz48L2RhdGVzPjxpc2JuPjIwNDEtMTcyMzwv
aXNibj48dXJscz48cmVsYXRlZC11cmxzPjx1cmw+aHR0cHM6Ly9kb2kub3JnLzEwLjEwMzgvczQx
NDY3LTAyNS01ODE1OC14PC91cmw+PC9yZWxhdGVkLXVybHM+PC91cmxzPjxlbGVjdHJvbmljLXJl
c291cmNlLW51bT4xMC4xMDM4L3M0MTQ2Ny0wMjUtNTgxNTgteDwvZWxlY3Ryb25pYy1yZXNvdXJj
ZS1udW0+PC9yZWNvcmQ+PC9DaXRlPjxDaXRlPjxBdXRob3I+VGFtYXJpbmRvPC9BdXRob3I+PFll
YXI+MjAyNTwvWWVhcj48UmVjTnVtPjI2MTwvUmVjTnVtPjxyZWNvcmQ+PHJlYy1udW1iZXI+MjYx
PC9yZWMtbnVtYmVyPjxmb3JlaWduLWtleXM+PGtleSBhcHA9IkVOIiBkYi1pZD0iMnMyZWFkc2F5
czk1c2hlZWF4OXB3MmFocHJkendhZDJ3YXg5IiB0aW1lc3RhbXA9IjE3NDc1NzU4NDQiIGd1aWQ9
ImFmNDJlMGYyLWUxMmUtNGJlZC04MDZjLWM4ODViOGMwMWExNyI+MjYxPC9rZXk+PC9mb3JlaWdu
LWtleXM+PHJlZi10eXBlIG5hbWU9IkpvdXJuYWwgQXJ0aWNsZSI+MTc8L3JlZi10eXBlPjxjb250
cmlidXRvcnM+PGF1dGhvcnM+PGF1dGhvcj5UYW1hcmluZG8sIEcuIEguPC9hdXRob3I+PGF1dGhv
cj5Ob3ZhaXMsIEEuIEEuPC9hdXRob3I+PGF1dGhvcj5GcmlnaWVyaSwgQi4gTS48L2F1dGhvcj48
YXV0aG9yPkFsdmVzLCBELiBMLjwvYXV0aG9yPjxhdXRob3I+ZGUgU291emEsIEMuIEEuPC9hdXRo
b3I+PGF1dGhvcj5BbWFkZXUsIEEuPC9hdXRob3I+PGF1dGhvcj5kYSBTaWx2ZWlyYSwgSi4gQy48
L2F1dGhvcj48YXV0aG9yPlNvdXphLCBGLiBGLjwvYXV0aG9yPjxhdXRob3I+Qm9yZGluLCBOLiBB
LjwvYXV0aG9yPjxhdXRob3I+Q2h1ZmZhLCBMLiBHLiBBLjwvYXV0aG9yPjxhdXRob3I+WnVjY2Fy
aSwgRC4gQS4gUC4gQy48L2F1dGhvcj48L2F1dGhvcnM+PC9jb250cmlidXRvcnM+PHRpdGxlcz48
dGl0bGU+RGlzdGluY3QgcHJvdGVvbWljIHByb2ZpbGVzIG9mIHBsYXNtYS1kZXJpdmVkIGV4dHJh
Y2VsbHVsYXIgdmVzaWNsZXMgaW4gaGVhbHRoeSwgYmVuaWduLCBhbmQgdHJpcGxlLW5lZ2F0aXZl
IGJyZWFzdCBjYW5jZXI6IGNhbmRpZGF0ZSBiaW9tYXJrZXJzIGZvciBsaXF1aWQgYmlvcHN5PC90
aXRsZT48c2Vjb25kYXJ5LXRpdGxlPlNjaWVudGlmaWMgUmVwb3J0czwvc2Vjb25kYXJ5LXRpdGxl
PjwvdGl0bGVzPjxwZXJpb2RpY2FsPjxmdWxsLXRpdGxlPlNjaWVudGlmaWMgUmVwb3J0czwvZnVs
bC10aXRsZT48L3BlcmlvZGljYWw+PHBhZ2VzPjEyMTIyPC9wYWdlcz48dm9sdW1lPjE1PC92b2x1
bWU+PG51bWJlcj4xPC9udW1iZXI+PGRhdGVzPjx5ZWFyPjIwMjU8L3llYXI+PHB1Yi1kYXRlcz48
ZGF0ZT4yMDI1LzA0LzA5PC9kYXRlPjwvcHViLWRhdGVzPjwvZGF0ZXM+PGlzYm4+MjA0NS0yMzIy
PC9pc2JuPjx1cmxzPjxyZWxhdGVkLXVybHM+PHVybD5odHRwczovL2RvaS5vcmcvMTAuMTAzOC9z
NDE1OTgtMDI1LTk1MjMyLTI8L3VybD48L3JlbGF0ZWQtdXJscz48L3VybHM+PGVsZWN0cm9uaWMt
cmVzb3VyY2UtbnVtPjEwLjEwMzgvczQxNTk4LTAyNS05NTIzMi0yPC9lbGVjdHJvbmljLXJlc291
cmNlLW51bT48L3JlY29yZD48L0NpdGU+PC9FbmROb3RlPgB=
</w:fldData>
        </w:fldChar>
      </w:r>
      <w:r w:rsidR="00CD4ABD">
        <w:instrText xml:space="preserve"> ADDIN EN.CITE </w:instrText>
      </w:r>
      <w:r w:rsidR="00CD4ABD">
        <w:fldChar w:fldCharType="begin">
          <w:fldData xml:space="preserve">PEVuZE5vdGU+PENpdGU+PEF1dGhvcj5BaW5lPC9BdXRob3I+PFllYXI+MjAyNTwvWWVhcj48UmVj
TnVtPjI1MzwvUmVjTnVtPjxEaXNwbGF5VGV4dD5bNSwgNl08L0Rpc3BsYXlUZXh0PjxyZWNvcmQ+
PHJlYy1udW1iZXI+MjUzPC9yZWMtbnVtYmVyPjxmb3JlaWduLWtleXM+PGtleSBhcHA9IkVOIiBk
Yi1pZD0iMnMyZWFkc2F5czk1c2hlZWF4OXB3MmFocHJkendhZDJ3YXg5IiB0aW1lc3RhbXA9IjE3
NDc1NTkxNDYiIGd1aWQ9IjU2Y2UwNDE4LTliYjQtNDhjZS05MDFmLWJmNWRiOTExNTM4YiI+MjUz
PC9rZXk+PC9mb3JlaWduLWtleXM+PHJlZi10eXBlIG5hbWU9IkpvdXJuYWwgQXJ0aWNsZSI+MTc8
L3JlZi10eXBlPjxjb250cmlidXRvcnM+PGF1dGhvcnM+PGF1dGhvcj5BaW5lLCBNYXR0aWFzPC9h
dXRob3I+PGF1dGhvcj5OYWNlciwgRGVib3JhaCBGLjwvYXV0aG9yPjxhdXRob3I+QXJiYWppYW4s
IEVsc2E8L2F1dGhvcj48YXV0aG9yPlZlZXJsYSwgU3Jpbml2YXM8L2F1dGhvcj48YXV0aG9yPkth
cmxzc29uLCBBbm5hPC9hdXRob3I+PGF1dGhvcj5Iw6Rra2luZW4sIEphcmk8L2F1dGhvcj48YXV0
aG9yPkpvaGFuc3NvbiwgSGVucmlrIEouPC9hdXRob3I+PGF1dGhvcj5Sb3NlbmdyZW4sIEZyaWRh
PC9hdXRob3I+PGF1dGhvcj5WYWxsb24tQ2hyaXN0ZXJzc29uLCBKb2hhbjwvYXV0aG9yPjxhdXRo
b3I+Qm9yZywgw4VrZTwvYXV0aG9yPjxhdXRob3I+U3RhYWYsIEpvaGFuPC9hdXRob3I+PC9hdXRo
b3JzPjwvY29udHJpYnV0b3JzPjx0aXRsZXM+PHRpdGxlPlRoZSBETkEgbWV0aHlsYXRpb24gbGFu
ZHNjYXBlIG9mIHByaW1hcnkgdHJpcGxlLW5lZ2F0aXZlIGJyZWFzdCBjYW5jZXI8L3RpdGxlPjxz
ZWNvbmRhcnktdGl0bGU+TmF0dXJlIENvbW11bmljYXRpb25zPC9zZWNvbmRhcnktdGl0bGU+PC90
aXRsZXM+PHBlcmlvZGljYWw+PGZ1bGwtdGl0bGU+TmF0dXJlIENvbW11bmljYXRpb25zPC9mdWxs
LXRpdGxlPjwvcGVyaW9kaWNhbD48cGFnZXM+MzA0MTwvcGFnZXM+PHZvbHVtZT4xNjwvdm9sdW1l
PjxudW1iZXI+MTwvbnVtYmVyPjxkYXRlcz48eWVhcj4yMDI1PC95ZWFyPjxwdWItZGF0ZXM+PGRh
dGU+MjAyNS8wMy8yODwvZGF0ZT48L3B1Yi1kYXRlcz48L2RhdGVzPjxpc2JuPjIwNDEtMTcyMzwv
aXNibj48dXJscz48cmVsYXRlZC11cmxzPjx1cmw+aHR0cHM6Ly9kb2kub3JnLzEwLjEwMzgvczQx
NDY3LTAyNS01ODE1OC14PC91cmw+PC9yZWxhdGVkLXVybHM+PC91cmxzPjxlbGVjdHJvbmljLXJl
c291cmNlLW51bT4xMC4xMDM4L3M0MTQ2Ny0wMjUtNTgxNTgteDwvZWxlY3Ryb25pYy1yZXNvdXJj
ZS1udW0+PC9yZWNvcmQ+PC9DaXRlPjxDaXRlPjxBdXRob3I+VGFtYXJpbmRvPC9BdXRob3I+PFll
YXI+MjAyNTwvWWVhcj48UmVjTnVtPjI2MTwvUmVjTnVtPjxyZWNvcmQ+PHJlYy1udW1iZXI+MjYx
PC9yZWMtbnVtYmVyPjxmb3JlaWduLWtleXM+PGtleSBhcHA9IkVOIiBkYi1pZD0iMnMyZWFkc2F5
czk1c2hlZWF4OXB3MmFocHJkendhZDJ3YXg5IiB0aW1lc3RhbXA9IjE3NDc1NzU4NDQiIGd1aWQ9
ImFmNDJlMGYyLWUxMmUtNGJlZC04MDZjLWM4ODViOGMwMWExNyI+MjYxPC9rZXk+PC9mb3JlaWdu
LWtleXM+PHJlZi10eXBlIG5hbWU9IkpvdXJuYWwgQXJ0aWNsZSI+MTc8L3JlZi10eXBlPjxjb250
cmlidXRvcnM+PGF1dGhvcnM+PGF1dGhvcj5UYW1hcmluZG8sIEcuIEguPC9hdXRob3I+PGF1dGhv
cj5Ob3ZhaXMsIEEuIEEuPC9hdXRob3I+PGF1dGhvcj5GcmlnaWVyaSwgQi4gTS48L2F1dGhvcj48
YXV0aG9yPkFsdmVzLCBELiBMLjwvYXV0aG9yPjxhdXRob3I+ZGUgU291emEsIEMuIEEuPC9hdXRo
b3I+PGF1dGhvcj5BbWFkZXUsIEEuPC9hdXRob3I+PGF1dGhvcj5kYSBTaWx2ZWlyYSwgSi4gQy48
L2F1dGhvcj48YXV0aG9yPlNvdXphLCBGLiBGLjwvYXV0aG9yPjxhdXRob3I+Qm9yZGluLCBOLiBB
LjwvYXV0aG9yPjxhdXRob3I+Q2h1ZmZhLCBMLiBHLiBBLjwvYXV0aG9yPjxhdXRob3I+WnVjY2Fy
aSwgRC4gQS4gUC4gQy48L2F1dGhvcj48L2F1dGhvcnM+PC9jb250cmlidXRvcnM+PHRpdGxlcz48
dGl0bGU+RGlzdGluY3QgcHJvdGVvbWljIHByb2ZpbGVzIG9mIHBsYXNtYS1kZXJpdmVkIGV4dHJh
Y2VsbHVsYXIgdmVzaWNsZXMgaW4gaGVhbHRoeSwgYmVuaWduLCBhbmQgdHJpcGxlLW5lZ2F0aXZl
IGJyZWFzdCBjYW5jZXI6IGNhbmRpZGF0ZSBiaW9tYXJrZXJzIGZvciBsaXF1aWQgYmlvcHN5PC90
aXRsZT48c2Vjb25kYXJ5LXRpdGxlPlNjaWVudGlmaWMgUmVwb3J0czwvc2Vjb25kYXJ5LXRpdGxl
PjwvdGl0bGVzPjxwZXJpb2RpY2FsPjxmdWxsLXRpdGxlPlNjaWVudGlmaWMgUmVwb3J0czwvZnVs
bC10aXRsZT48L3BlcmlvZGljYWw+PHBhZ2VzPjEyMTIyPC9wYWdlcz48dm9sdW1lPjE1PC92b2x1
bWU+PG51bWJlcj4xPC9udW1iZXI+PGRhdGVzPjx5ZWFyPjIwMjU8L3llYXI+PHB1Yi1kYXRlcz48
ZGF0ZT4yMDI1LzA0LzA5PC9kYXRlPjwvcHViLWRhdGVzPjwvZGF0ZXM+PGlzYm4+MjA0NS0yMzIy
PC9pc2JuPjx1cmxzPjxyZWxhdGVkLXVybHM+PHVybD5odHRwczovL2RvaS5vcmcvMTAuMTAzOC9z
NDE1OTgtMDI1LTk1MjMyLTI8L3VybD48L3JlbGF0ZWQtdXJscz48L3VybHM+PGVsZWN0cm9uaWMt
cmVzb3VyY2UtbnVtPjEwLjEwMzgvczQxNTk4LTAyNS05NTIzMi0yPC9lbGVjdHJvbmljLXJlc291
cmNlLW51bT48L3JlY29yZD48L0NpdGU+PC9FbmROb3RlPgB=
</w:fldData>
        </w:fldChar>
      </w:r>
      <w:r w:rsidR="00CD4ABD">
        <w:instrText xml:space="preserve"> ADDIN EN.CITE.DATA </w:instrText>
      </w:r>
      <w:r w:rsidR="00CD4ABD">
        <w:fldChar w:fldCharType="end"/>
      </w:r>
      <w:r w:rsidR="007477DA">
        <w:fldChar w:fldCharType="separate"/>
      </w:r>
      <w:r w:rsidR="00CD4ABD">
        <w:rPr>
          <w:noProof/>
        </w:rPr>
        <w:t>[5, 6]</w:t>
      </w:r>
      <w:r w:rsidR="007477DA">
        <w:fldChar w:fldCharType="end"/>
      </w:r>
      <w:r w:rsidR="00E33BF2">
        <w:t>.</w:t>
      </w:r>
      <w:r w:rsidR="00F51867">
        <w:t xml:space="preserve"> </w:t>
      </w:r>
      <w:r w:rsidR="003A23ED">
        <w:rPr>
          <w:lang w:val="en-GB"/>
        </w:rPr>
        <w:t>Notable characteristics include</w:t>
      </w:r>
      <w:r w:rsidR="00EB2007">
        <w:rPr>
          <w:lang w:val="en-GB"/>
        </w:rPr>
        <w:t xml:space="preserve"> low socio-economic background</w:t>
      </w:r>
      <w:r w:rsidR="003C1364">
        <w:rPr>
          <w:lang w:val="en-GB"/>
        </w:rPr>
        <w:t xml:space="preserve"> and </w:t>
      </w:r>
      <w:r w:rsidR="00502E2D">
        <w:rPr>
          <w:lang w:val="en-GB"/>
        </w:rPr>
        <w:t>ethnicity</w:t>
      </w:r>
      <w:r w:rsidR="00EB2007">
        <w:rPr>
          <w:lang w:val="en-GB"/>
        </w:rPr>
        <w:t xml:space="preserve"> </w:t>
      </w:r>
      <w:r w:rsidR="004157A5">
        <w:rPr>
          <w:lang w:val="en-GB"/>
        </w:rPr>
        <w:fldChar w:fldCharType="begin">
          <w:fldData xml:space="preserve">PEVuZE5vdGU+PENpdGU+PEF1dGhvcj5DaGVuPC9BdXRob3I+PFllYXI+MjAyNTwvWWVhcj48UmVj
TnVtPjIzMDwvUmVjTnVtPjxEaXNwbGF5VGV4dD5bNywgOF08L0Rpc3BsYXlUZXh0PjxyZWNvcmQ+
PHJlYy1udW1iZXI+MjMwPC9yZWMtbnVtYmVyPjxmb3JlaWduLWtleXM+PGtleSBhcHA9IkVOIiBk
Yi1pZD0iMnMyZWFkc2F5czk1c2hlZWF4OXB3MmFocHJkendhZDJ3YXg5IiB0aW1lc3RhbXA9IjE3
NDcyNDQzMzUiIGd1aWQ9ImIzZWE3NzMyLTg2ZTYtNDgyNy1hNTA2LWQ2ZDgwNDhhZmQ1OCI+MjMw
PC9rZXk+PC9mb3JlaWduLWtleXM+PHJlZi10eXBlIG5hbWU9IkpvdXJuYWwgQXJ0aWNsZSI+MTc8
L3JlZi10eXBlPjxjb250cmlidXRvcnM+PGF1dGhvcnM+PGF1dGhvcj5DaGVuLCBaaXFpPC9hdXRo
b3I+PGF1dGhvcj5MaXUsIFl1bWVuZzwvYXV0aG9yPjxhdXRob3I+THl1LCBNaW5jaHVhbjwvYXV0
aG9yPjxhdXRob3I+Q2hhbiwgQ2hpIEhvPC9hdXRob3I+PGF1dGhvcj5TdW4sIE1laWhlbmc8L2F1
dGhvcj48YXV0aG9yPllhbmcsIFhpbjwvYXV0aG9yPjxhdXRob3I+UWlhbywgU2h1YW5neWluZzwv
YXV0aG9yPjxhdXRob3I+Q2hlbiwgWmhlbmc8L2F1dGhvcj48YXV0aG9yPll1LCBTaWZhbjwvYXV0
aG9yPjxhdXRob3I+UmVuLCBNZWlzaGVuPC9hdXRob3I+PGF1dGhvcj5MdSwgQWlwaW5nPC9hdXRo
b3I+PGF1dGhvcj5aaGFuZywgR2U8L2F1dGhvcj48YXV0aG9yPkxpLCBGYW5nZmVpPC9hdXRob3I+
PGF1dGhvcj5ZdSwgWXVhbnl1YW48L2F1dGhvcj48L2F1dGhvcnM+PC9jb250cmlidXRvcnM+PHRp
dGxlcz48dGl0bGU+Q2xhc3NpZmljYXRpb25zIG9mIHRyaXBsZS1uZWdhdGl2ZSBicmVhc3QgY2Fu
Y2VyOiBpbnNpZ2h0cyBhbmQgY3VycmVudCB0aGVyYXBldXRpYyBhcHByb2FjaGVzPC90aXRsZT48
c2Vjb25kYXJ5LXRpdGxlPkNlbGwgJmFtcDsgQmlvc2NpZW5jZTwvc2Vjb25kYXJ5LXRpdGxlPjwv
dGl0bGVzPjxwZXJpb2RpY2FsPjxmdWxsLXRpdGxlPkNlbGwgJmFtcDsgQmlvc2NpZW5jZTwvZnVs
bC10aXRsZT48L3BlcmlvZGljYWw+PHBhZ2VzPjEzPC9wYWdlcz48dm9sdW1lPjE1PC92b2x1bWU+
PG51bWJlcj4xPC9udW1iZXI+PGRhdGVzPjx5ZWFyPjIwMjU8L3llYXI+PHB1Yi1kYXRlcz48ZGF0
ZT4yMDI1LzAyLzAxPC9kYXRlPjwvcHViLWRhdGVzPjwvZGF0ZXM+PGlzYm4+MjA0NS0zNzAxPC9p
c2JuPjx1cmxzPjxyZWxhdGVkLXVybHM+PHVybD5odHRwczovL2RvaS5vcmcvMTAuMTE4Ni9zMTM1
NzgtMDI1LTAxMzU5LTA8L3VybD48L3JlbGF0ZWQtdXJscz48L3VybHM+PGVsZWN0cm9uaWMtcmVz
b3VyY2UtbnVtPjEwLjExODYvczEzNTc4LTAyNS0wMTM1OS0wPC9lbGVjdHJvbmljLXJlc291cmNl
LW51bT48L3JlY29yZD48L0NpdGU+PENpdGU+PEF1dGhvcj5Cb3V6aWQ8L0F1dGhvcj48WWVhcj4y
MDI1PC9ZZWFyPjxSZWNOdW0+MjIyPC9SZWNOdW0+PHJlY29yZD48cmVjLW51bWJlcj4yMjI8L3Jl
Yy1udW1iZXI+PGZvcmVpZ24ta2V5cz48a2V5IGFwcD0iRU4iIGRiLWlkPSIyczJlYWRzYXlzOTVz
aGVlYXg5cHcyYWhwcmR6d2FkMndheDkiIHRpbWVzdGFtcD0iMTc0Njk2NDkxNCIgZ3VpZD0iYTMx
ZTJhNDYtZjVjNy00MzE5LWFmNGUtYzk3NGRiNjBmYjgyIj4yMjI8L2tleT48L2ZvcmVpZ24ta2V5
cz48cmVmLXR5cGUgbmFtZT0iSm91cm5hbCBBcnRpY2xlIj4xNzwvcmVmLXR5cGU+PGNvbnRyaWJ1
dG9ycz48YXV0aG9ycz48YXV0aG9yPkJvdXppZCwgUmltYSBTYWFkPC9hdXRob3I+PGF1dGhvcj5C
b3V6aWQsIFJhZGhpYTwvYXV0aG9yPjxhdXRob3I+TGFiZWQsIEhvdXNuYTwvYXV0aG9yPjxhdXRo
b3I+U2VyaGFuaSwgSW1hbjwvYXV0aG9yPjxhdXRob3I+SGVsbGFsLCBEb3VuaWE8L2F1dGhvcj48
YXV0aG9yPk91bWVkZG91ciwgTGVpbGlhPC9hdXRob3I+PGF1dGhvcj5Cb3VkaGlhZiwgSW5lczwv
YXV0aG9yPjxhdXRob3I+SWJyaXIsIE1hc3NvdWRhPC9hdXRob3I+PGF1dGhvcj5LaGFkcmFvdWks
IEhhY2hhbmk8L2F1dGhvcj48YXV0aG9yPkJlbGFhbG91aSwgR2hhbmlhPC9hdXRob3I+PC9hdXRo
b3JzPjwvY29udHJpYnV0b3JzPjx0aXRsZXM+PHRpdGxlPk1vbGVjdWxhciBzdWJ0eXBpbmcgYW5k
IHRhcmdldCBpZGVudGlmaWNhdGlvbiBpbiB0cmlwbGUgbmVnYXRpdmUgYnJlYXN0IGNhbmNlciB0
aHJvdWdoIGltbXVub2hpc3RvY2hlbWlzdHJ5IGJpb21hcmtlcnM8L3RpdGxlPjxzZWNvbmRhcnkt
dGl0bGU+Qk1DIENhbmNlcjwvc2Vjb25kYXJ5LXRpdGxlPjwvdGl0bGVzPjxwZXJpb2RpY2FsPjxm
dWxsLXRpdGxlPkJNQyBDYW5jZXI8L2Z1bGwtdGl0bGU+PC9wZXJpb2RpY2FsPjxwYWdlcz4xLTE2
PC9wYWdlcz48dm9sdW1lPjI1PC92b2x1bWU+PG51bWJlcj4xPC9udW1iZXI+PGRhdGVzPjx5ZWFy
PjIwMjU8L3llYXI+PHB1Yi1kYXRlcz48ZGF0ZT4yMDI1LzAzLzEzPC9kYXRlPjwvcHViLWRhdGVz
PjwvZGF0ZXM+PGlzYm4+MTQ3MS0yNDA3PC9pc2JuPjx1cmxzPjxyZWxhdGVkLXVybHM+PHVybD5o
dHRwczovL2RvaS5vcmcvMTAuMTE4Ni9zMTI4ODUtMDI1LTEzODMyLTc8L3VybD48L3JlbGF0ZWQt
dXJscz48L3VybHM+PGVsZWN0cm9uaWMtcmVzb3VyY2UtbnVtPjEwLjExODYvczEyODg1LTAyNS0x
MzgzMi03PC9lbGVjdHJvbmljLXJlc291cmNlLW51bT48L3JlY29yZD48L0NpdGU+PC9FbmROb3Rl
Pn==
</w:fldData>
        </w:fldChar>
      </w:r>
      <w:r w:rsidR="000E0AF0">
        <w:rPr>
          <w:lang w:val="en-GB"/>
        </w:rPr>
        <w:instrText xml:space="preserve"> ADDIN EN.CITE </w:instrText>
      </w:r>
      <w:r w:rsidR="000E0AF0">
        <w:rPr>
          <w:lang w:val="en-GB"/>
        </w:rPr>
        <w:fldChar w:fldCharType="begin">
          <w:fldData xml:space="preserve">PEVuZE5vdGU+PENpdGU+PEF1dGhvcj5DaGVuPC9BdXRob3I+PFllYXI+MjAyNTwvWWVhcj48UmVj
TnVtPjIzMDwvUmVjTnVtPjxEaXNwbGF5VGV4dD5bNywgOF08L0Rpc3BsYXlUZXh0PjxyZWNvcmQ+
PHJlYy1udW1iZXI+MjMwPC9yZWMtbnVtYmVyPjxmb3JlaWduLWtleXM+PGtleSBhcHA9IkVOIiBk
Yi1pZD0iMnMyZWFkc2F5czk1c2hlZWF4OXB3MmFocHJkendhZDJ3YXg5IiB0aW1lc3RhbXA9IjE3
NDcyNDQzMzUiIGd1aWQ9ImIzZWE3NzMyLTg2ZTYtNDgyNy1hNTA2LWQ2ZDgwNDhhZmQ1OCI+MjMw
PC9rZXk+PC9mb3JlaWduLWtleXM+PHJlZi10eXBlIG5hbWU9IkpvdXJuYWwgQXJ0aWNsZSI+MTc8
L3JlZi10eXBlPjxjb250cmlidXRvcnM+PGF1dGhvcnM+PGF1dGhvcj5DaGVuLCBaaXFpPC9hdXRo
b3I+PGF1dGhvcj5MaXUsIFl1bWVuZzwvYXV0aG9yPjxhdXRob3I+THl1LCBNaW5jaHVhbjwvYXV0
aG9yPjxhdXRob3I+Q2hhbiwgQ2hpIEhvPC9hdXRob3I+PGF1dGhvcj5TdW4sIE1laWhlbmc8L2F1
dGhvcj48YXV0aG9yPllhbmcsIFhpbjwvYXV0aG9yPjxhdXRob3I+UWlhbywgU2h1YW5neWluZzwv
YXV0aG9yPjxhdXRob3I+Q2hlbiwgWmhlbmc8L2F1dGhvcj48YXV0aG9yPll1LCBTaWZhbjwvYXV0
aG9yPjxhdXRob3I+UmVuLCBNZWlzaGVuPC9hdXRob3I+PGF1dGhvcj5MdSwgQWlwaW5nPC9hdXRo
b3I+PGF1dGhvcj5aaGFuZywgR2U8L2F1dGhvcj48YXV0aG9yPkxpLCBGYW5nZmVpPC9hdXRob3I+
PGF1dGhvcj5ZdSwgWXVhbnl1YW48L2F1dGhvcj48L2F1dGhvcnM+PC9jb250cmlidXRvcnM+PHRp
dGxlcz48dGl0bGU+Q2xhc3NpZmljYXRpb25zIG9mIHRyaXBsZS1uZWdhdGl2ZSBicmVhc3QgY2Fu
Y2VyOiBpbnNpZ2h0cyBhbmQgY3VycmVudCB0aGVyYXBldXRpYyBhcHByb2FjaGVzPC90aXRsZT48
c2Vjb25kYXJ5LXRpdGxlPkNlbGwgJmFtcDsgQmlvc2NpZW5jZTwvc2Vjb25kYXJ5LXRpdGxlPjwv
dGl0bGVzPjxwZXJpb2RpY2FsPjxmdWxsLXRpdGxlPkNlbGwgJmFtcDsgQmlvc2NpZW5jZTwvZnVs
bC10aXRsZT48L3BlcmlvZGljYWw+PHBhZ2VzPjEzPC9wYWdlcz48dm9sdW1lPjE1PC92b2x1bWU+
PG51bWJlcj4xPC9udW1iZXI+PGRhdGVzPjx5ZWFyPjIwMjU8L3llYXI+PHB1Yi1kYXRlcz48ZGF0
ZT4yMDI1LzAyLzAxPC9kYXRlPjwvcHViLWRhdGVzPjwvZGF0ZXM+PGlzYm4+MjA0NS0zNzAxPC9p
c2JuPjx1cmxzPjxyZWxhdGVkLXVybHM+PHVybD5odHRwczovL2RvaS5vcmcvMTAuMTE4Ni9zMTM1
NzgtMDI1LTAxMzU5LTA8L3VybD48L3JlbGF0ZWQtdXJscz48L3VybHM+PGVsZWN0cm9uaWMtcmVz
b3VyY2UtbnVtPjEwLjExODYvczEzNTc4LTAyNS0wMTM1OS0wPC9lbGVjdHJvbmljLXJlc291cmNl
LW51bT48L3JlY29yZD48L0NpdGU+PENpdGU+PEF1dGhvcj5Cb3V6aWQ8L0F1dGhvcj48WWVhcj4y
MDI1PC9ZZWFyPjxSZWNOdW0+MjIyPC9SZWNOdW0+PHJlY29yZD48cmVjLW51bWJlcj4yMjI8L3Jl
Yy1udW1iZXI+PGZvcmVpZ24ta2V5cz48a2V5IGFwcD0iRU4iIGRiLWlkPSIyczJlYWRzYXlzOTVz
aGVlYXg5cHcyYWhwcmR6d2FkMndheDkiIHRpbWVzdGFtcD0iMTc0Njk2NDkxNCIgZ3VpZD0iYTMx
ZTJhNDYtZjVjNy00MzE5LWFmNGUtYzk3NGRiNjBmYjgyIj4yMjI8L2tleT48L2ZvcmVpZ24ta2V5
cz48cmVmLXR5cGUgbmFtZT0iSm91cm5hbCBBcnRpY2xlIj4xNzwvcmVmLXR5cGU+PGNvbnRyaWJ1
dG9ycz48YXV0aG9ycz48YXV0aG9yPkJvdXppZCwgUmltYSBTYWFkPC9hdXRob3I+PGF1dGhvcj5C
b3V6aWQsIFJhZGhpYTwvYXV0aG9yPjxhdXRob3I+TGFiZWQsIEhvdXNuYTwvYXV0aG9yPjxhdXRo
b3I+U2VyaGFuaSwgSW1hbjwvYXV0aG9yPjxhdXRob3I+SGVsbGFsLCBEb3VuaWE8L2F1dGhvcj48
YXV0aG9yPk91bWVkZG91ciwgTGVpbGlhPC9hdXRob3I+PGF1dGhvcj5Cb3VkaGlhZiwgSW5lczwv
YXV0aG9yPjxhdXRob3I+SWJyaXIsIE1hc3NvdWRhPC9hdXRob3I+PGF1dGhvcj5LaGFkcmFvdWks
IEhhY2hhbmk8L2F1dGhvcj48YXV0aG9yPkJlbGFhbG91aSwgR2hhbmlhPC9hdXRob3I+PC9hdXRo
b3JzPjwvY29udHJpYnV0b3JzPjx0aXRsZXM+PHRpdGxlPk1vbGVjdWxhciBzdWJ0eXBpbmcgYW5k
IHRhcmdldCBpZGVudGlmaWNhdGlvbiBpbiB0cmlwbGUgbmVnYXRpdmUgYnJlYXN0IGNhbmNlciB0
aHJvdWdoIGltbXVub2hpc3RvY2hlbWlzdHJ5IGJpb21hcmtlcnM8L3RpdGxlPjxzZWNvbmRhcnkt
dGl0bGU+Qk1DIENhbmNlcjwvc2Vjb25kYXJ5LXRpdGxlPjwvdGl0bGVzPjxwZXJpb2RpY2FsPjxm
dWxsLXRpdGxlPkJNQyBDYW5jZXI8L2Z1bGwtdGl0bGU+PC9wZXJpb2RpY2FsPjxwYWdlcz4xLTE2
PC9wYWdlcz48dm9sdW1lPjI1PC92b2x1bWU+PG51bWJlcj4xPC9udW1iZXI+PGRhdGVzPjx5ZWFy
PjIwMjU8L3llYXI+PHB1Yi1kYXRlcz48ZGF0ZT4yMDI1LzAzLzEzPC9kYXRlPjwvcHViLWRhdGVz
PjwvZGF0ZXM+PGlzYm4+MTQ3MS0yNDA3PC9pc2JuPjx1cmxzPjxyZWxhdGVkLXVybHM+PHVybD5o
dHRwczovL2RvaS5vcmcvMTAuMTE4Ni9zMTI4ODUtMDI1LTEzODMyLTc8L3VybD48L3JlbGF0ZWQt
dXJscz48L3VybHM+PGVsZWN0cm9uaWMtcmVzb3VyY2UtbnVtPjEwLjExODYvczEyODg1LTAyNS0x
MzgzMi03PC9lbGVjdHJvbmljLXJlc291cmNlLW51bT48L3JlY29yZD48L0NpdGU+PC9FbmROb3Rl
Pn==
</w:fldData>
        </w:fldChar>
      </w:r>
      <w:r w:rsidR="000E0AF0">
        <w:rPr>
          <w:lang w:val="en-GB"/>
        </w:rPr>
        <w:instrText xml:space="preserve"> ADDIN EN.CITE.DATA </w:instrText>
      </w:r>
      <w:r w:rsidR="000E0AF0">
        <w:rPr>
          <w:lang w:val="en-GB"/>
        </w:rPr>
      </w:r>
      <w:r w:rsidR="000E0AF0">
        <w:rPr>
          <w:lang w:val="en-GB"/>
        </w:rPr>
        <w:fldChar w:fldCharType="end"/>
      </w:r>
      <w:r w:rsidR="004157A5">
        <w:rPr>
          <w:lang w:val="en-GB"/>
        </w:rPr>
      </w:r>
      <w:r w:rsidR="004157A5">
        <w:rPr>
          <w:lang w:val="en-GB"/>
        </w:rPr>
        <w:fldChar w:fldCharType="separate"/>
      </w:r>
      <w:r w:rsidR="000E0AF0">
        <w:rPr>
          <w:noProof/>
          <w:lang w:val="en-GB"/>
        </w:rPr>
        <w:t>[7, 8]</w:t>
      </w:r>
      <w:r w:rsidR="004157A5">
        <w:rPr>
          <w:lang w:val="en-GB"/>
        </w:rPr>
        <w:fldChar w:fldCharType="end"/>
      </w:r>
      <w:r>
        <w:rPr>
          <w:lang w:val="en-GB"/>
        </w:rPr>
        <w:t>.</w:t>
      </w:r>
      <w:r w:rsidRPr="00964B97">
        <w:rPr>
          <w:lang w:val="en-GB"/>
        </w:rPr>
        <w:t xml:space="preserve"> </w:t>
      </w:r>
    </w:p>
    <w:p w14:paraId="2D11C6A0" w14:textId="6A27C4CA" w:rsidR="00CE3068" w:rsidRDefault="007A12AD" w:rsidP="00342F28">
      <w:pPr>
        <w:rPr>
          <w:lang w:val="en-GB"/>
        </w:rPr>
      </w:pPr>
      <w:r>
        <w:rPr>
          <w:lang w:val="en-GB"/>
        </w:rPr>
        <w:t xml:space="preserve">What defines TNBC is </w:t>
      </w:r>
      <w:r w:rsidRPr="007A12AD">
        <w:rPr>
          <w:lang w:val="en-GB"/>
        </w:rPr>
        <w:t xml:space="preserve">a lack of expression of </w:t>
      </w:r>
      <w:proofErr w:type="spellStart"/>
      <w:r w:rsidRPr="007A12AD">
        <w:rPr>
          <w:lang w:val="en-GB"/>
        </w:rPr>
        <w:t>estrogen</w:t>
      </w:r>
      <w:proofErr w:type="spellEnd"/>
      <w:r w:rsidRPr="007A12AD">
        <w:rPr>
          <w:lang w:val="en-GB"/>
        </w:rPr>
        <w:t xml:space="preserve"> receptor (ER), progesterone receptor (PR), and human epidermal growth factor receptor 2 (HER2) in </w:t>
      </w:r>
      <w:proofErr w:type="spellStart"/>
      <w:r w:rsidRPr="007A12AD">
        <w:rPr>
          <w:lang w:val="en-GB"/>
        </w:rPr>
        <w:t>tumor</w:t>
      </w:r>
      <w:proofErr w:type="spellEnd"/>
      <w:r w:rsidRPr="007A12AD">
        <w:rPr>
          <w:lang w:val="en-GB"/>
        </w:rPr>
        <w:t xml:space="preserve"> cells</w:t>
      </w:r>
      <w:r>
        <w:rPr>
          <w:lang w:val="en-GB"/>
        </w:rPr>
        <w:t xml:space="preserve"> </w:t>
      </w:r>
      <w:r w:rsidR="008C3498">
        <w:rPr>
          <w:lang w:val="en-GB"/>
        </w:rPr>
        <w:fldChar w:fldCharType="begin">
          <w:fldData xml:space="preserve">PEVuZE5vdGU+PENpdGU+PEF1dGhvcj5XYW5nPC9BdXRob3I+PFllYXI+MjAyNTwvWWVhcj48UmVj
TnVtPjIzNTwvUmVjTnVtPjxEaXNwbGF5VGV4dD5bMiwgOCwgOV08L0Rpc3BsYXlUZXh0PjxyZWNv
cmQ+PHJlYy1udW1iZXI+MjM1PC9yZWMtbnVtYmVyPjxmb3JlaWduLWtleXM+PGtleSBhcHA9IkVO
IiBkYi1pZD0iMnMyZWFkc2F5czk1c2hlZWF4OXB3MmFocHJkendhZDJ3YXg5IiB0aW1lc3RhbXA9
IjE3NDczMzkxMzMiIGd1aWQ9ImUwOTQyOWY0LTUxODktNDUxNy1hNzhiLTMxMDg1ODEzNWQ0NSI+
MjM1PC9rZXk+PC9mb3JlaWduLWtleXM+PHJlZi10eXBlIG5hbWU9IkpvdXJuYWwgQXJ0aWNsZSI+
MTc8L3JlZi10eXBlPjxjb250cmlidXRvcnM+PGF1dGhvcnM+PGF1dGhvcj5XYW5nLCBHdWl4aW48
L2F1dGhvcj48YXV0aG9yPldhbmcsIFNodW88L2F1dGhvcj48YXV0aG9yPlNvbmcsIFdlbmJpbjwv
YXV0aG9yPjxhdXRob3I+THUsIENoZW5nbHU8L2F1dGhvcj48YXV0aG9yPkNoZW4sIFpoYW9odWk8
L2F1dGhvcj48YXV0aG9yPkhlLCBMb25nPC9hdXRob3I+PGF1dGhvcj5XYW5nLCBYaWFvbmluZzwv
YXV0aG9yPjxhdXRob3I+V2FuZywgWWl6ZW5nPC9hdXRob3I+PGF1dGhvcj5TaGksIENhbmdjaGFu
ZzwvYXV0aG9yPjxhdXRob3I+TGl1LCBaaGFveWk8L2F1dGhvcj48YXV0aG9yPll1LCBZdWU8L2F1
dGhvcj48YXV0aG9yPldhbmcsIFhpbjwvYXV0aG9yPjxhdXRob3I+VGlhbiwgWWFvPC9hdXRob3I+
PGF1dGhvcj5MaSwgWWluZ3hpPC9hdXRob3I+PC9hdXRob3JzPjwvY29udHJpYnV0b3JzPjx0aXRs
ZXM+PHRpdGxlPkludGVncmF0aW5nIG11bHRpLW9taWNzIGRhdGEgcmV2ZWFscyB0aGUgYW50aXR1
bW9yIHJvbGUgYW5kIGNsaW5pY2FsIGJlbmVmaXRzIG9mIGdhbW1hLWRlbHRhIFQgY2VsbHMgaW4g
dHJpcGxlLW5lZ2F0aXZlIGJyZWFzdCBjYW5jZXI8L3RpdGxlPjxzZWNvbmRhcnktdGl0bGU+Qk1D
IENhbmNlcjwvc2Vjb25kYXJ5LXRpdGxlPjwvdGl0bGVzPjxwZXJpb2RpY2FsPjxmdWxsLXRpdGxl
PkJNQyBDYW5jZXI8L2Z1bGwtdGl0bGU+PC9wZXJpb2RpY2FsPjxwYWdlcz42MjM8L3BhZ2VzPjx2
b2x1bWU+MjU8L3ZvbHVtZT48bnVtYmVyPjE8L251bWJlcj48ZGF0ZXM+PHllYXI+MjAyNTwveWVh
cj48cHViLWRhdGVzPjxkYXRlPjIwMjUvMDQvMDc8L2RhdGU+PC9wdWItZGF0ZXM+PC9kYXRlcz48
aXNibj4xNDcxLTI0MDc8L2lzYm4+PHVybHM+PHJlbGF0ZWQtdXJscz48dXJsPmh0dHBzOi8vZG9p
Lm9yZy8xMC4xMTg2L3MxMjg4NS0wMjUtMTQwMjktODwvdXJsPjwvcmVsYXRlZC11cmxzPjwvdXJs
cz48ZWxlY3Ryb25pYy1yZXNvdXJjZS1udW0+MTAuMTE4Ni9zMTI4ODUtMDI1LTE0MDI5LTg8L2Vs
ZWN0cm9uaWMtcmVzb3VyY2UtbnVtPjwvcmVjb3JkPjwvQ2l0ZT48Q2l0ZT48QXV0aG9yPkJvdXpp
ZDwvQXV0aG9yPjxZZWFyPjIwMjU8L1llYXI+PFJlY051bT4yMjI8L1JlY051bT48cmVjb3JkPjxy
ZWMtbnVtYmVyPjIyMjwvcmVjLW51bWJlcj48Zm9yZWlnbi1rZXlzPjxrZXkgYXBwPSJFTiIgZGIt
aWQ9IjJzMmVhZHNheXM5NXNoZWVheDlwdzJhaHByZHp3YWQyd2F4OSIgdGltZXN0YW1wPSIxNzQ2
OTY0OTE0IiBndWlkPSJhMzFlMmE0Ni1mNWM3LTQzMTktYWY0ZS1jOTc0ZGI2MGZiODIiPjIyMjwv
a2V5PjwvZm9yZWlnbi1rZXlzPjxyZWYtdHlwZSBuYW1lPSJKb3VybmFsIEFydGljbGUiPjE3PC9y
ZWYtdHlwZT48Y29udHJpYnV0b3JzPjxhdXRob3JzPjxhdXRob3I+Qm91emlkLCBSaW1hIFNhYWQ8
L2F1dGhvcj48YXV0aG9yPkJvdXppZCwgUmFkaGlhPC9hdXRob3I+PGF1dGhvcj5MYWJlZCwgSG91
c25hPC9hdXRob3I+PGF1dGhvcj5TZXJoYW5pLCBJbWFuPC9hdXRob3I+PGF1dGhvcj5IZWxsYWws
IERvdW5pYTwvYXV0aG9yPjxhdXRob3I+T3VtZWRkb3VyLCBMZWlsaWE8L2F1dGhvcj48YXV0aG9y
PkJvdWRoaWFmLCBJbmVzPC9hdXRob3I+PGF1dGhvcj5JYnJpciwgTWFzc291ZGE8L2F1dGhvcj48
YXV0aG9yPktoYWRyYW91aSwgSGFjaGFuaTwvYXV0aG9yPjxhdXRob3I+QmVsYWFsb3VpLCBHaGFu
aWE8L2F1dGhvcj48L2F1dGhvcnM+PC9jb250cmlidXRvcnM+PHRpdGxlcz48dGl0bGU+TW9sZWN1
bGFyIHN1YnR5cGluZyBhbmQgdGFyZ2V0IGlkZW50aWZpY2F0aW9uIGluIHRyaXBsZSBuZWdhdGl2
ZSBicmVhc3QgY2FuY2VyIHRocm91Z2ggaW1tdW5vaGlzdG9jaGVtaXN0cnkgYmlvbWFya2Vyczwv
dGl0bGU+PHNlY29uZGFyeS10aXRsZT5CTUMgQ2FuY2VyPC9zZWNvbmRhcnktdGl0bGU+PC90aXRs
ZXM+PHBlcmlvZGljYWw+PGZ1bGwtdGl0bGU+Qk1DIENhbmNlcjwvZnVsbC10aXRsZT48L3Blcmlv
ZGljYWw+PHBhZ2VzPjEtMTY8L3BhZ2VzPjx2b2x1bWU+MjU8L3ZvbHVtZT48bnVtYmVyPjE8L251
bWJlcj48ZGF0ZXM+PHllYXI+MjAyNTwveWVhcj48cHViLWRhdGVzPjxkYXRlPjIwMjUvMDMvMTM8
L2RhdGU+PC9wdWItZGF0ZXM+PC9kYXRlcz48aXNibj4xNDcxLTI0MDc8L2lzYm4+PHVybHM+PHJl
bGF0ZWQtdXJscz48dXJsPmh0dHBzOi8vZG9pLm9yZy8xMC4xMTg2L3MxMjg4NS0wMjUtMTM4MzIt
NzwvdXJsPjwvcmVsYXRlZC11cmxzPjwvdXJscz48ZWxlY3Ryb25pYy1yZXNvdXJjZS1udW0+MTAu
MTE4Ni9zMTI4ODUtMDI1LTEzODMyLTc8L2VsZWN0cm9uaWMtcmVzb3VyY2UtbnVtPjwvcmVjb3Jk
PjwvQ2l0ZT48Q2l0ZT48QXV0aG9yPk1hdG9zc2lhbjwvQXV0aG9yPjxZZWFyPjIwMjM8L1llYXI+
PFJlY051bT4yMTM8L1JlY051bT48cmVjb3JkPjxyZWMtbnVtYmVyPjIxMzwvcmVjLW51bWJlcj48
Zm9yZWlnbi1rZXlzPjxrZXkgYXBwPSJFTiIgZGItaWQ9IjJzMmVhZHNheXM5NXNoZWVheDlwdzJh
aHByZHp3YWQyd2F4OSIgdGltZXN0YW1wPSIxNzQ2OTAzNzM1IiBndWlkPSJlNjliMDBmMy04Nzhj
LTRkMjEtOTUxZC1jMGMwYTM1Y2UwMGMiPjIxMzwva2V5PjwvZm9yZWlnbi1rZXlzPjxyZWYtdHlw
ZSBuYW1lPSJKb3VybmFsIEFydGljbGUiPjE3PC9yZWYtdHlwZT48Y29udHJpYnV0b3JzPjxhdXRo
b3JzPjxhdXRob3I+TWF0b3NzaWFuLCBNYXJnYXJpdGU8L2F1dGhvcj48YXV0aG9yPkNoZW4sIE5h
bjwvYXV0aG9yPjxhdXRob3I+TmFuZGEsIFJpdGE8L2F1dGhvcj48L2F1dGhvcnM+PC9jb250cmli
dXRvcnM+PHRpdGxlcz48dGl0bGU+RXhwbG9pdGluZyBUaGVyYXBldXRpYyBWdWxuZXJhYmlsaXRp
ZXMgaW4gVHJpcGxlLU5lZ2F0aXZlIEJyZWFzdCBDYW5jZXI6IFN1Y2Nlc3NlcywgQ2hhbGxlbmdl
cywgYW5kIE9wcG9ydHVuaXRpZXM8L3RpdGxlPjxzZWNvbmRhcnktdGl0bGU+Q3VycmVudCBCcmVh
c3QgQ2FuY2VyIFJlcG9ydHM8L3NlY29uZGFyeS10aXRsZT48L3RpdGxlcz48cGVyaW9kaWNhbD48
ZnVsbC10aXRsZT5DdXJyZW50IEJyZWFzdCBDYW5jZXIgUmVwb3J0czwvZnVsbC10aXRsZT48L3Bl
cmlvZGljYWw+PHBhZ2VzPjI2Ni0yNzg8L3BhZ2VzPjx2b2x1bWU+MTU8L3ZvbHVtZT48bnVtYmVy
PjM8L251bWJlcj48ZGF0ZXM+PHllYXI+MjAyMzwveWVhcj48cHViLWRhdGVzPjxkYXRlPjIwMjMv
MDkvMDE8L2RhdGU+PC9wdWItZGF0ZXM+PC9kYXRlcz48aXNibj4xOTQzLTQ1OTY8L2lzYm4+PHVy
bHM+PHJlbGF0ZWQtdXJscz48dXJsPmh0dHBzOi8vZG9pLm9yZy8xMC4xMDA3L3MxMjYwOS0wMjMt
MDA0OTItNDwvdXJsPjwvcmVsYXRlZC11cmxzPjwvdXJscz48ZWxlY3Ryb25pYy1yZXNvdXJjZS1u
dW0+MTAuMTAwNy9zMTI2MDktMDIzLTAwNDkyLTQ8L2VsZWN0cm9uaWMtcmVzb3VyY2UtbnVtPjwv
cmVjb3JkPjwvQ2l0ZT48L0VuZE5vdGU+
</w:fldData>
        </w:fldChar>
      </w:r>
      <w:r w:rsidR="00F47959">
        <w:rPr>
          <w:lang w:val="en-GB"/>
        </w:rPr>
        <w:instrText xml:space="preserve"> ADDIN EN.CITE </w:instrText>
      </w:r>
      <w:r w:rsidR="00F47959">
        <w:rPr>
          <w:lang w:val="en-GB"/>
        </w:rPr>
        <w:fldChar w:fldCharType="begin">
          <w:fldData xml:space="preserve">PEVuZE5vdGU+PENpdGU+PEF1dGhvcj5XYW5nPC9BdXRob3I+PFllYXI+MjAyNTwvWWVhcj48UmVj
TnVtPjIzNTwvUmVjTnVtPjxEaXNwbGF5VGV4dD5bMiwgOCwgOV08L0Rpc3BsYXlUZXh0PjxyZWNv
cmQ+PHJlYy1udW1iZXI+MjM1PC9yZWMtbnVtYmVyPjxmb3JlaWduLWtleXM+PGtleSBhcHA9IkVO
IiBkYi1pZD0iMnMyZWFkc2F5czk1c2hlZWF4OXB3MmFocHJkendhZDJ3YXg5IiB0aW1lc3RhbXA9
IjE3NDczMzkxMzMiIGd1aWQ9ImUwOTQyOWY0LTUxODktNDUxNy1hNzhiLTMxMDg1ODEzNWQ0NSI+
MjM1PC9rZXk+PC9mb3JlaWduLWtleXM+PHJlZi10eXBlIG5hbWU9IkpvdXJuYWwgQXJ0aWNsZSI+
MTc8L3JlZi10eXBlPjxjb250cmlidXRvcnM+PGF1dGhvcnM+PGF1dGhvcj5XYW5nLCBHdWl4aW48
L2F1dGhvcj48YXV0aG9yPldhbmcsIFNodW88L2F1dGhvcj48YXV0aG9yPlNvbmcsIFdlbmJpbjwv
YXV0aG9yPjxhdXRob3I+THUsIENoZW5nbHU8L2F1dGhvcj48YXV0aG9yPkNoZW4sIFpoYW9odWk8
L2F1dGhvcj48YXV0aG9yPkhlLCBMb25nPC9hdXRob3I+PGF1dGhvcj5XYW5nLCBYaWFvbmluZzwv
YXV0aG9yPjxhdXRob3I+V2FuZywgWWl6ZW5nPC9hdXRob3I+PGF1dGhvcj5TaGksIENhbmdjaGFu
ZzwvYXV0aG9yPjxhdXRob3I+TGl1LCBaaGFveWk8L2F1dGhvcj48YXV0aG9yPll1LCBZdWU8L2F1
dGhvcj48YXV0aG9yPldhbmcsIFhpbjwvYXV0aG9yPjxhdXRob3I+VGlhbiwgWWFvPC9hdXRob3I+
PGF1dGhvcj5MaSwgWWluZ3hpPC9hdXRob3I+PC9hdXRob3JzPjwvY29udHJpYnV0b3JzPjx0aXRs
ZXM+PHRpdGxlPkludGVncmF0aW5nIG11bHRpLW9taWNzIGRhdGEgcmV2ZWFscyB0aGUgYW50aXR1
bW9yIHJvbGUgYW5kIGNsaW5pY2FsIGJlbmVmaXRzIG9mIGdhbW1hLWRlbHRhIFQgY2VsbHMgaW4g
dHJpcGxlLW5lZ2F0aXZlIGJyZWFzdCBjYW5jZXI8L3RpdGxlPjxzZWNvbmRhcnktdGl0bGU+Qk1D
IENhbmNlcjwvc2Vjb25kYXJ5LXRpdGxlPjwvdGl0bGVzPjxwZXJpb2RpY2FsPjxmdWxsLXRpdGxl
PkJNQyBDYW5jZXI8L2Z1bGwtdGl0bGU+PC9wZXJpb2RpY2FsPjxwYWdlcz42MjM8L3BhZ2VzPjx2
b2x1bWU+MjU8L3ZvbHVtZT48bnVtYmVyPjE8L251bWJlcj48ZGF0ZXM+PHllYXI+MjAyNTwveWVh
cj48cHViLWRhdGVzPjxkYXRlPjIwMjUvMDQvMDc8L2RhdGU+PC9wdWItZGF0ZXM+PC9kYXRlcz48
aXNibj4xNDcxLTI0MDc8L2lzYm4+PHVybHM+PHJlbGF0ZWQtdXJscz48dXJsPmh0dHBzOi8vZG9p
Lm9yZy8xMC4xMTg2L3MxMjg4NS0wMjUtMTQwMjktODwvdXJsPjwvcmVsYXRlZC11cmxzPjwvdXJs
cz48ZWxlY3Ryb25pYy1yZXNvdXJjZS1udW0+MTAuMTE4Ni9zMTI4ODUtMDI1LTE0MDI5LTg8L2Vs
ZWN0cm9uaWMtcmVzb3VyY2UtbnVtPjwvcmVjb3JkPjwvQ2l0ZT48Q2l0ZT48QXV0aG9yPkJvdXpp
ZDwvQXV0aG9yPjxZZWFyPjIwMjU8L1llYXI+PFJlY051bT4yMjI8L1JlY051bT48cmVjb3JkPjxy
ZWMtbnVtYmVyPjIyMjwvcmVjLW51bWJlcj48Zm9yZWlnbi1rZXlzPjxrZXkgYXBwPSJFTiIgZGIt
aWQ9IjJzMmVhZHNheXM5NXNoZWVheDlwdzJhaHByZHp3YWQyd2F4OSIgdGltZXN0YW1wPSIxNzQ2
OTY0OTE0IiBndWlkPSJhMzFlMmE0Ni1mNWM3LTQzMTktYWY0ZS1jOTc0ZGI2MGZiODIiPjIyMjwv
a2V5PjwvZm9yZWlnbi1rZXlzPjxyZWYtdHlwZSBuYW1lPSJKb3VybmFsIEFydGljbGUiPjE3PC9y
ZWYtdHlwZT48Y29udHJpYnV0b3JzPjxhdXRob3JzPjxhdXRob3I+Qm91emlkLCBSaW1hIFNhYWQ8
L2F1dGhvcj48YXV0aG9yPkJvdXppZCwgUmFkaGlhPC9hdXRob3I+PGF1dGhvcj5MYWJlZCwgSG91
c25hPC9hdXRob3I+PGF1dGhvcj5TZXJoYW5pLCBJbWFuPC9hdXRob3I+PGF1dGhvcj5IZWxsYWws
IERvdW5pYTwvYXV0aG9yPjxhdXRob3I+T3VtZWRkb3VyLCBMZWlsaWE8L2F1dGhvcj48YXV0aG9y
PkJvdWRoaWFmLCBJbmVzPC9hdXRob3I+PGF1dGhvcj5JYnJpciwgTWFzc291ZGE8L2F1dGhvcj48
YXV0aG9yPktoYWRyYW91aSwgSGFjaGFuaTwvYXV0aG9yPjxhdXRob3I+QmVsYWFsb3VpLCBHaGFu
aWE8L2F1dGhvcj48L2F1dGhvcnM+PC9jb250cmlidXRvcnM+PHRpdGxlcz48dGl0bGU+TW9sZWN1
bGFyIHN1YnR5cGluZyBhbmQgdGFyZ2V0IGlkZW50aWZpY2F0aW9uIGluIHRyaXBsZSBuZWdhdGl2
ZSBicmVhc3QgY2FuY2VyIHRocm91Z2ggaW1tdW5vaGlzdG9jaGVtaXN0cnkgYmlvbWFya2Vyczwv
dGl0bGU+PHNlY29uZGFyeS10aXRsZT5CTUMgQ2FuY2VyPC9zZWNvbmRhcnktdGl0bGU+PC90aXRs
ZXM+PHBlcmlvZGljYWw+PGZ1bGwtdGl0bGU+Qk1DIENhbmNlcjwvZnVsbC10aXRsZT48L3Blcmlv
ZGljYWw+PHBhZ2VzPjEtMTY8L3BhZ2VzPjx2b2x1bWU+MjU8L3ZvbHVtZT48bnVtYmVyPjE8L251
bWJlcj48ZGF0ZXM+PHllYXI+MjAyNTwveWVhcj48cHViLWRhdGVzPjxkYXRlPjIwMjUvMDMvMTM8
L2RhdGU+PC9wdWItZGF0ZXM+PC9kYXRlcz48aXNibj4xNDcxLTI0MDc8L2lzYm4+PHVybHM+PHJl
bGF0ZWQtdXJscz48dXJsPmh0dHBzOi8vZG9pLm9yZy8xMC4xMTg2L3MxMjg4NS0wMjUtMTM4MzIt
NzwvdXJsPjwvcmVsYXRlZC11cmxzPjwvdXJscz48ZWxlY3Ryb25pYy1yZXNvdXJjZS1udW0+MTAu
MTE4Ni9zMTI4ODUtMDI1LTEzODMyLTc8L2VsZWN0cm9uaWMtcmVzb3VyY2UtbnVtPjwvcmVjb3Jk
PjwvQ2l0ZT48Q2l0ZT48QXV0aG9yPk1hdG9zc2lhbjwvQXV0aG9yPjxZZWFyPjIwMjM8L1llYXI+
PFJlY051bT4yMTM8L1JlY051bT48cmVjb3JkPjxyZWMtbnVtYmVyPjIxMzwvcmVjLW51bWJlcj48
Zm9yZWlnbi1rZXlzPjxrZXkgYXBwPSJFTiIgZGItaWQ9IjJzMmVhZHNheXM5NXNoZWVheDlwdzJh
aHByZHp3YWQyd2F4OSIgdGltZXN0YW1wPSIxNzQ2OTAzNzM1IiBndWlkPSJlNjliMDBmMy04Nzhj
LTRkMjEtOTUxZC1jMGMwYTM1Y2UwMGMiPjIxMzwva2V5PjwvZm9yZWlnbi1rZXlzPjxyZWYtdHlw
ZSBuYW1lPSJKb3VybmFsIEFydGljbGUiPjE3PC9yZWYtdHlwZT48Y29udHJpYnV0b3JzPjxhdXRo
b3JzPjxhdXRob3I+TWF0b3NzaWFuLCBNYXJnYXJpdGU8L2F1dGhvcj48YXV0aG9yPkNoZW4sIE5h
bjwvYXV0aG9yPjxhdXRob3I+TmFuZGEsIFJpdGE8L2F1dGhvcj48L2F1dGhvcnM+PC9jb250cmli
dXRvcnM+PHRpdGxlcz48dGl0bGU+RXhwbG9pdGluZyBUaGVyYXBldXRpYyBWdWxuZXJhYmlsaXRp
ZXMgaW4gVHJpcGxlLU5lZ2F0aXZlIEJyZWFzdCBDYW5jZXI6IFN1Y2Nlc3NlcywgQ2hhbGxlbmdl
cywgYW5kIE9wcG9ydHVuaXRpZXM8L3RpdGxlPjxzZWNvbmRhcnktdGl0bGU+Q3VycmVudCBCcmVh
c3QgQ2FuY2VyIFJlcG9ydHM8L3NlY29uZGFyeS10aXRsZT48L3RpdGxlcz48cGVyaW9kaWNhbD48
ZnVsbC10aXRsZT5DdXJyZW50IEJyZWFzdCBDYW5jZXIgUmVwb3J0czwvZnVsbC10aXRsZT48L3Bl
cmlvZGljYWw+PHBhZ2VzPjI2Ni0yNzg8L3BhZ2VzPjx2b2x1bWU+MTU8L3ZvbHVtZT48bnVtYmVy
PjM8L251bWJlcj48ZGF0ZXM+PHllYXI+MjAyMzwveWVhcj48cHViLWRhdGVzPjxkYXRlPjIwMjMv
MDkvMDE8L2RhdGU+PC9wdWItZGF0ZXM+PC9kYXRlcz48aXNibj4xOTQzLTQ1OTY8L2lzYm4+PHVy
bHM+PHJlbGF0ZWQtdXJscz48dXJsPmh0dHBzOi8vZG9pLm9yZy8xMC4xMDA3L3MxMjYwOS0wMjMt
MDA0OTItNDwvdXJsPjwvcmVsYXRlZC11cmxzPjwvdXJscz48ZWxlY3Ryb25pYy1yZXNvdXJjZS1u
dW0+MTAuMTAwNy9zMTI2MDktMDIzLTAwNDkyLTQ8L2VsZWN0cm9uaWMtcmVzb3VyY2UtbnVtPjwv
cmVjb3JkPjwvQ2l0ZT48L0VuZE5vdGU+
</w:fldData>
        </w:fldChar>
      </w:r>
      <w:r w:rsidR="00F47959">
        <w:rPr>
          <w:lang w:val="en-GB"/>
        </w:rPr>
        <w:instrText xml:space="preserve"> ADDIN EN.CITE.DATA </w:instrText>
      </w:r>
      <w:r w:rsidR="00F47959">
        <w:rPr>
          <w:lang w:val="en-GB"/>
        </w:rPr>
      </w:r>
      <w:r w:rsidR="00F47959">
        <w:rPr>
          <w:lang w:val="en-GB"/>
        </w:rPr>
        <w:fldChar w:fldCharType="end"/>
      </w:r>
      <w:r w:rsidR="008C3498">
        <w:rPr>
          <w:lang w:val="en-GB"/>
        </w:rPr>
      </w:r>
      <w:r w:rsidR="008C3498">
        <w:rPr>
          <w:lang w:val="en-GB"/>
        </w:rPr>
        <w:fldChar w:fldCharType="separate"/>
      </w:r>
      <w:r w:rsidR="00F47959">
        <w:rPr>
          <w:noProof/>
          <w:lang w:val="en-GB"/>
        </w:rPr>
        <w:t>[2, 8, 9]</w:t>
      </w:r>
      <w:r w:rsidR="008C3498">
        <w:rPr>
          <w:lang w:val="en-GB"/>
        </w:rPr>
        <w:fldChar w:fldCharType="end"/>
      </w:r>
      <w:r w:rsidR="007B19C1">
        <w:rPr>
          <w:lang w:val="en-GB"/>
        </w:rPr>
        <w:t xml:space="preserve">. </w:t>
      </w:r>
      <w:r w:rsidR="00B13593">
        <w:rPr>
          <w:lang w:val="en-GB"/>
        </w:rPr>
        <w:t xml:space="preserve">Gene mutations and highly rearranged genomes characterize TNBC </w:t>
      </w:r>
      <w:r w:rsidR="00B13593">
        <w:rPr>
          <w:lang w:val="en-GB"/>
        </w:rPr>
        <w:fldChar w:fldCharType="begin"/>
      </w:r>
      <w:r w:rsidR="00B13593">
        <w:rPr>
          <w:lang w:val="en-GB"/>
        </w:rPr>
        <w:instrText xml:space="preserve"> ADDIN EN.CITE &lt;EndNote&gt;&lt;Cite&gt;&lt;Author&gt;Roostee&lt;/Author&gt;&lt;Year&gt;2024&lt;/Year&gt;&lt;RecNum&gt;258&lt;/RecNum&gt;&lt;DisplayText&gt;[10]&lt;/DisplayText&gt;&lt;record&gt;&lt;rec-number&gt;258&lt;/rec-number&gt;&lt;foreign-keys&gt;&lt;key app="EN" db-id="2s2eadsays95sheeax9pw2ahprdzwad2wax9" timestamp="1747572215" guid="64e39ce9-65c2-4b7c-b16b-b6c554b16cd7"&gt;258&lt;/key&gt;&lt;/foreign-keys&gt;&lt;ref-type name="Journal Article"&gt;17&lt;/ref-type&gt;&lt;contributors&gt;&lt;authors&gt;&lt;author&gt;Roostee, Suze&lt;/author&gt;&lt;author&gt;Ehinger, Daniel&lt;/author&gt;&lt;author&gt;Jönsson, Mats&lt;/author&gt;&lt;author&gt;Phung, Bengt&lt;/author&gt;&lt;author&gt;Jönsson, Göran&lt;/author&gt;&lt;author&gt;Sjödahl, Gottfrid&lt;/author&gt;&lt;author&gt;Staaf, Johan&lt;/author&gt;&lt;author&gt;Aine, Mattias&lt;/author&gt;&lt;/authors&gt;&lt;/contributors&gt;&lt;titles&gt;&lt;title&gt;Tumour immune characterisation of primary triple-negative breast cancer using automated image quantification of immunohistochemistry-stained immune cells&lt;/title&gt;&lt;secondary-title&gt;Scientific Reports&lt;/secondary-title&gt;&lt;/titles&gt;&lt;periodical&gt;&lt;full-title&gt;Scientific Reports&lt;/full-title&gt;&lt;/periodical&gt;&lt;pages&gt;21417&lt;/pages&gt;&lt;volume&gt;14&lt;/volume&gt;&lt;number&gt;1&lt;/number&gt;&lt;dates&gt;&lt;year&gt;2024&lt;/year&gt;&lt;pub-dates&gt;&lt;date&gt;2024/09/13&lt;/date&gt;&lt;/pub-dates&gt;&lt;/dates&gt;&lt;isbn&gt;2045-2322&lt;/isbn&gt;&lt;urls&gt;&lt;related-urls&gt;&lt;url&gt;https://doi.org/10.1038/s41598-024-72306-1&lt;/url&gt;&lt;/related-urls&gt;&lt;/urls&gt;&lt;electronic-resource-num&gt;10.1038/s41598-024-72306-1&lt;/electronic-resource-num&gt;&lt;/record&gt;&lt;/Cite&gt;&lt;/EndNote&gt;</w:instrText>
      </w:r>
      <w:r w:rsidR="00B13593">
        <w:rPr>
          <w:lang w:val="en-GB"/>
        </w:rPr>
        <w:fldChar w:fldCharType="separate"/>
      </w:r>
      <w:r w:rsidR="00B13593">
        <w:rPr>
          <w:noProof/>
          <w:lang w:val="en-GB"/>
        </w:rPr>
        <w:t>[10]</w:t>
      </w:r>
      <w:r w:rsidR="00B13593">
        <w:rPr>
          <w:lang w:val="en-GB"/>
        </w:rPr>
        <w:fldChar w:fldCharType="end"/>
      </w:r>
      <w:r w:rsidR="00B13593">
        <w:rPr>
          <w:lang w:val="en-GB"/>
        </w:rPr>
        <w:t xml:space="preserve">. </w:t>
      </w:r>
      <w:r w:rsidR="0006247F">
        <w:rPr>
          <w:lang w:val="en-GB"/>
        </w:rPr>
        <w:t xml:space="preserve">In addition </w:t>
      </w:r>
      <w:r w:rsidR="007B19C1">
        <w:rPr>
          <w:lang w:val="en-GB"/>
        </w:rPr>
        <w:t xml:space="preserve">TNBC lacks </w:t>
      </w:r>
      <w:r w:rsidR="00DA6690">
        <w:rPr>
          <w:lang w:val="en-GB"/>
        </w:rPr>
        <w:t xml:space="preserve">molecular targets for therapy, </w:t>
      </w:r>
      <w:r w:rsidR="0006247F">
        <w:rPr>
          <w:lang w:val="en-GB"/>
        </w:rPr>
        <w:t>is heterogeneous</w:t>
      </w:r>
      <w:r w:rsidR="0076541B">
        <w:rPr>
          <w:lang w:val="en-GB"/>
        </w:rPr>
        <w:t xml:space="preserve"> </w:t>
      </w:r>
      <w:r w:rsidR="00314812">
        <w:rPr>
          <w:lang w:val="en-GB"/>
        </w:rPr>
        <w:t xml:space="preserve">, </w:t>
      </w:r>
      <w:r w:rsidR="00674F3F">
        <w:rPr>
          <w:lang w:val="en-GB"/>
        </w:rPr>
        <w:t xml:space="preserve">high </w:t>
      </w:r>
      <w:r w:rsidR="00314812">
        <w:rPr>
          <w:lang w:val="en-GB"/>
        </w:rPr>
        <w:t>aggressiv</w:t>
      </w:r>
      <w:r w:rsidR="00674F3F">
        <w:rPr>
          <w:lang w:val="en-GB"/>
        </w:rPr>
        <w:t>ity</w:t>
      </w:r>
      <w:r w:rsidR="0076541B">
        <w:rPr>
          <w:lang w:val="en-GB"/>
        </w:rPr>
        <w:t xml:space="preserve"> </w:t>
      </w:r>
      <w:r w:rsidR="004B41CC">
        <w:rPr>
          <w:lang w:val="en-GB"/>
        </w:rPr>
        <w:t xml:space="preserve">, </w:t>
      </w:r>
      <w:r w:rsidR="00F47959">
        <w:rPr>
          <w:lang w:val="en-GB"/>
        </w:rPr>
        <w:t xml:space="preserve">and proliferates more </w:t>
      </w:r>
      <w:r w:rsidR="00F47959">
        <w:rPr>
          <w:lang w:val="en-GB"/>
        </w:rPr>
        <w:fldChar w:fldCharType="begin"/>
      </w:r>
      <w:r w:rsidR="00B13593">
        <w:rPr>
          <w:lang w:val="en-GB"/>
        </w:rPr>
        <w:instrText xml:space="preserve"> ADDIN EN.CITE &lt;EndNote&gt;&lt;Cite&gt;&lt;Author&gt;Martin&lt;/Author&gt;&lt;Year&gt;2024&lt;/Year&gt;&lt;RecNum&gt;256&lt;/RecNum&gt;&lt;DisplayText&gt;[11]&lt;/DisplayText&gt;&lt;record&gt;&lt;rec-number&gt;256&lt;/rec-number&gt;&lt;foreign-keys&gt;&lt;key app="EN" db-id="2s2eadsays95sheeax9pw2ahprdzwad2wax9" timestamp="1747570629" guid="6142d367-8f95-4d15-b3ef-de34f1fa0b2c"&gt;256&lt;/key&gt;&lt;/foreign-keys&gt;&lt;ref-type name="Journal Article"&gt;17&lt;/ref-type&gt;&lt;contributors&gt;&lt;authors&gt;&lt;author&gt;Martin, Jeffrey C.&lt;/author&gt;&lt;author&gt;da Silva Fernandes, Tatiane&lt;/author&gt;&lt;author&gt;Chaudhry, Kanita A.&lt;/author&gt;&lt;author&gt;Oshi, Masanori&lt;/author&gt;&lt;author&gt;Abrams, Scott I.&lt;/author&gt;&lt;author&gt;Takabe, Kazuaki&lt;/author&gt;&lt;author&gt;Rosario, Spencer R.&lt;/author&gt;&lt;author&gt;Bianchi-Smiraglia, Anna&lt;/author&gt;&lt;/authors&gt;&lt;/contributors&gt;&lt;titles&gt;&lt;title&gt;Aryl hydrocarbon receptor suppresses STING-mediated type I IFN expression in triple-negative breast cancer&lt;/title&gt;&lt;secondary-title&gt;Scientific Reports&lt;/secondary-title&gt;&lt;/titles&gt;&lt;periodical&gt;&lt;full-title&gt;Scientific Reports&lt;/full-title&gt;&lt;/periodical&gt;&lt;pages&gt;5731&lt;/pages&gt;&lt;volume&gt;14&lt;/volume&gt;&lt;number&gt;1&lt;/number&gt;&lt;dates&gt;&lt;year&gt;2024&lt;/year&gt;&lt;pub-dates&gt;&lt;date&gt;2024/03/08&lt;/date&gt;&lt;/pub-dates&gt;&lt;/dates&gt;&lt;isbn&gt;2045-2322&lt;/isbn&gt;&lt;urls&gt;&lt;related-urls&gt;&lt;url&gt;https://doi.org/10.1038/s41598-024-54732-3&lt;/url&gt;&lt;/related-urls&gt;&lt;/urls&gt;&lt;electronic-resource-num&gt;10.1038/s41598-024-54732-3&lt;/electronic-resource-num&gt;&lt;/record&gt;&lt;/Cite&gt;&lt;/EndNote&gt;</w:instrText>
      </w:r>
      <w:r w:rsidR="00F47959">
        <w:rPr>
          <w:lang w:val="en-GB"/>
        </w:rPr>
        <w:fldChar w:fldCharType="separate"/>
      </w:r>
      <w:r w:rsidR="00B13593">
        <w:rPr>
          <w:noProof/>
          <w:lang w:val="en-GB"/>
        </w:rPr>
        <w:t>[11]</w:t>
      </w:r>
      <w:r w:rsidR="00F47959">
        <w:rPr>
          <w:lang w:val="en-GB"/>
        </w:rPr>
        <w:fldChar w:fldCharType="end"/>
      </w:r>
      <w:r w:rsidR="00F47959">
        <w:rPr>
          <w:lang w:val="en-GB"/>
        </w:rPr>
        <w:t xml:space="preserve">, </w:t>
      </w:r>
      <w:r w:rsidR="004B41CC">
        <w:rPr>
          <w:lang w:val="en-GB"/>
        </w:rPr>
        <w:t xml:space="preserve">leading to poor prognosis </w:t>
      </w:r>
      <w:r w:rsidR="004B41CC">
        <w:rPr>
          <w:lang w:val="en-GB"/>
        </w:rPr>
        <w:fldChar w:fldCharType="begin"/>
      </w:r>
      <w:r w:rsidR="00B13593">
        <w:rPr>
          <w:lang w:val="en-GB"/>
        </w:rPr>
        <w:instrText xml:space="preserve"> ADDIN EN.CITE &lt;EndNote&gt;&lt;Cite&gt;&lt;Author&gt;Xue&lt;/Author&gt;&lt;Year&gt;2025&lt;/Year&gt;&lt;RecNum&gt;196&lt;/RecNum&gt;&lt;DisplayText&gt;[12]&lt;/DisplayText&gt;&lt;record&gt;&lt;rec-number&gt;196&lt;/rec-number&gt;&lt;foreign-keys&gt;&lt;key app="EN" db-id="2s2eadsays95sheeax9pw2ahprdzwad2wax9" timestamp="1746865917" guid="1ddb105a-3562-45a5-bde0-8b2e3cd3a797"&gt;196&lt;/key&gt;&lt;/foreign-keys&gt;&lt;ref-type name="Journal Article"&gt;17&lt;/ref-type&gt;&lt;contributors&gt;&lt;authors&gt;&lt;author&gt;Xue, Qiqi&lt;/author&gt;&lt;author&gt;Wang, Wenxi&lt;/author&gt;&lt;author&gt;Liu, Jie&lt;/author&gt;&lt;author&gt;Wang, Dachi&lt;/author&gt;&lt;author&gt;Zhang, Tianyu&lt;/author&gt;&lt;author&gt;Shen, Tingting&lt;/author&gt;&lt;author&gt;Liu, Xiangsheng&lt;/author&gt;&lt;author&gt;Wang, Xiaojia&lt;/author&gt;&lt;author&gt;Shao, Xiying&lt;/author&gt;&lt;author&gt;Zhou, Wei&lt;/author&gt;&lt;author&gt;Fang, Xiaohong&lt;/author&gt;&lt;/authors&gt;&lt;/contributors&gt;&lt;titles&gt;&lt;title&gt;LRPPRC confers enhanced oxidative phosphorylation metabolism in triple-negative breast cancer and represents a therapeutic target&lt;/title&gt;&lt;secondary-title&gt;Journal of Translational Medicine&lt;/secondary-title&gt;&lt;/titles&gt;&lt;periodical&gt;&lt;full-title&gt;Journal of Translational Medicine&lt;/full-title&gt;&lt;/periodical&gt;&lt;pages&gt;1-15&lt;/pages&gt;&lt;volume&gt;23&lt;/volume&gt;&lt;number&gt;1&lt;/number&gt;&lt;dates&gt;&lt;year&gt;2025&lt;/year&gt;&lt;pub-dates&gt;&lt;date&gt;2025/03/25&lt;/date&gt;&lt;/pub-dates&gt;&lt;/dates&gt;&lt;isbn&gt;1479-5876&lt;/isbn&gt;&lt;urls&gt;&lt;related-urls&gt;&lt;url&gt;https://doi.org/10.1186/s12967-024-05946-6&lt;/url&gt;&lt;/related-urls&gt;&lt;/urls&gt;&lt;electronic-resource-num&gt;10.1186/s12967-024-05946-6&lt;/electronic-resource-num&gt;&lt;/record&gt;&lt;/Cite&gt;&lt;/EndNote&gt;</w:instrText>
      </w:r>
      <w:r w:rsidR="004B41CC">
        <w:rPr>
          <w:lang w:val="en-GB"/>
        </w:rPr>
        <w:fldChar w:fldCharType="separate"/>
      </w:r>
      <w:r w:rsidR="00B13593">
        <w:rPr>
          <w:noProof/>
          <w:lang w:val="en-GB"/>
        </w:rPr>
        <w:t>[12]</w:t>
      </w:r>
      <w:r w:rsidR="004B41CC">
        <w:rPr>
          <w:lang w:val="en-GB"/>
        </w:rPr>
        <w:fldChar w:fldCharType="end"/>
      </w:r>
      <w:r w:rsidR="004B41CC">
        <w:rPr>
          <w:lang w:val="en-GB"/>
        </w:rPr>
        <w:t>.</w:t>
      </w:r>
    </w:p>
    <w:p w14:paraId="7138F4B7" w14:textId="77777777" w:rsidR="00157DD8" w:rsidRDefault="00157DD8" w:rsidP="00342F28"/>
    <w:p w14:paraId="67D09D33" w14:textId="77777777" w:rsidR="00157DD8" w:rsidRDefault="00157DD8" w:rsidP="005B423A">
      <w:r>
        <w:br w:type="column"/>
      </w:r>
    </w:p>
    <w:p w14:paraId="2B58B4BF" w14:textId="77777777" w:rsidR="00157DD8" w:rsidRDefault="00157DD8" w:rsidP="005B423A"/>
    <w:p w14:paraId="52E75081" w14:textId="051AC733" w:rsidR="00D95AC0" w:rsidRDefault="008511C1" w:rsidP="005B423A">
      <w:pPr>
        <w:rPr>
          <w:lang w:val="en-GB"/>
        </w:rPr>
      </w:pPr>
      <w:r w:rsidRPr="008511C1">
        <w:t>The influence of solid tumors on the body's systemic immune environment throughout cancer progression remains incompletely understood</w:t>
      </w:r>
      <w:r>
        <w:t xml:space="preserve"> </w:t>
      </w:r>
      <w:r w:rsidR="000A03EF">
        <w:fldChar w:fldCharType="begin"/>
      </w:r>
      <w:r w:rsidR="000A03EF">
        <w:instrText xml:space="preserve"> ADDIN EN.CITE &lt;EndNote&gt;&lt;Cite&gt;&lt;Author&gt;Bakker&lt;/Author&gt;&lt;Year&gt;2025&lt;/Year&gt;&lt;RecNum&gt;255&lt;/RecNum&gt;&lt;DisplayText&gt;[13]&lt;/DisplayText&gt;&lt;record&gt;&lt;rec-number&gt;255&lt;/rec-number&gt;&lt;foreign-keys&gt;&lt;key app="EN" db-id="2s2eadsays95sheeax9pw2ahprdzwad2wax9" timestamp="1747569585" guid="afad983b-cda7-4b03-9695-1f55b303ccbb"&gt;255&lt;/key&gt;&lt;/foreign-keys&gt;&lt;ref-type name="Journal Article"&gt;17&lt;/ref-type&gt;&lt;contributors&gt;&lt;authors&gt;&lt;author&gt;Bakker, Noor A. M.&lt;/author&gt;&lt;author&gt;Garner, Hannah&lt;/author&gt;&lt;author&gt;van Dyk, Ewald&lt;/author&gt;&lt;author&gt;Champanhet, Elisa&lt;/author&gt;&lt;author&gt;Klaver, Chris&lt;/author&gt;&lt;author&gt;Duijst, Maxime&lt;/author&gt;&lt;author&gt;Voorwerk, Leonie&lt;/author&gt;&lt;author&gt;Nederlof, Iris&lt;/author&gt;&lt;author&gt;Voorthuis, Rosie&lt;/author&gt;&lt;author&gt;Liefaard, Marte C.&lt;/author&gt;&lt;author&gt;Nieuwland, Marja&lt;/author&gt;&lt;author&gt;de Rink, Iris&lt;/author&gt;&lt;author&gt;Bleijerveld, Onno B.&lt;/author&gt;&lt;author&gt;Oosterkamp, Hendrika M.&lt;/author&gt;&lt;author&gt;Wessels, Lodewyk F. A.&lt;/author&gt;&lt;author&gt;Kok, Marleen&lt;/author&gt;&lt;author&gt;de Visser, Karin E.&lt;/author&gt;&lt;/authors&gt;&lt;/contributors&gt;&lt;titles&gt;&lt;title&gt;Triple-negative breast cancer modifies the systemic immune landscape and alters neutrophil functionality&lt;/title&gt;&lt;secondary-title&gt;npj Breast Cancer&lt;/secondary-title&gt;&lt;/titles&gt;&lt;periodical&gt;&lt;full-title&gt;npj Breast Cancer&lt;/full-title&gt;&lt;/periodical&gt;&lt;pages&gt;5&lt;/pages&gt;&lt;volume&gt;11&lt;/volume&gt;&lt;number&gt;1&lt;/number&gt;&lt;dates&gt;&lt;year&gt;2025&lt;/year&gt;&lt;pub-dates&gt;&lt;date&gt;2025/01/23&lt;/date&gt;&lt;/pub-dates&gt;&lt;/dates&gt;&lt;isbn&gt;2374-4677&lt;/isbn&gt;&lt;urls&gt;&lt;related-urls&gt;&lt;url&gt;https://doi.org/10.1038/s41523-025-00721-2&lt;/url&gt;&lt;/related-urls&gt;&lt;/urls&gt;&lt;electronic-resource-num&gt;10.1038/s41523-025-00721-2&lt;/electronic-resource-num&gt;&lt;/record&gt;&lt;/Cite&gt;&lt;/EndNote&gt;</w:instrText>
      </w:r>
      <w:r w:rsidR="000A03EF">
        <w:fldChar w:fldCharType="separate"/>
      </w:r>
      <w:r w:rsidR="000A03EF">
        <w:rPr>
          <w:noProof/>
        </w:rPr>
        <w:t>[13]</w:t>
      </w:r>
      <w:r w:rsidR="000A03EF">
        <w:fldChar w:fldCharType="end"/>
      </w:r>
      <w:r w:rsidR="000A03EF">
        <w:rPr>
          <w:lang w:val="en-GB"/>
        </w:rPr>
        <w:t xml:space="preserve">. </w:t>
      </w:r>
      <w:r w:rsidR="000A03EF" w:rsidRPr="000A03EF">
        <w:rPr>
          <w:lang w:val="en-GB"/>
        </w:rPr>
        <w:t xml:space="preserve">The </w:t>
      </w:r>
      <w:proofErr w:type="spellStart"/>
      <w:r w:rsidR="000A03EF" w:rsidRPr="000A03EF">
        <w:rPr>
          <w:lang w:val="en-GB"/>
        </w:rPr>
        <w:t>tumor</w:t>
      </w:r>
      <w:proofErr w:type="spellEnd"/>
      <w:r w:rsidR="000A03EF" w:rsidRPr="000A03EF">
        <w:rPr>
          <w:lang w:val="en-GB"/>
        </w:rPr>
        <w:t xml:space="preserve"> microenvironment (TME</w:t>
      </w:r>
      <w:r w:rsidR="00815040">
        <w:rPr>
          <w:lang w:val="en-GB"/>
        </w:rPr>
        <w:t xml:space="preserve">) </w:t>
      </w:r>
      <w:r w:rsidR="007B375D">
        <w:rPr>
          <w:lang w:val="en-GB"/>
        </w:rPr>
        <w:t>plays a pivotal role</w:t>
      </w:r>
      <w:r w:rsidR="00F762E9" w:rsidRPr="00F762E9">
        <w:rPr>
          <w:lang w:val="en-GB"/>
        </w:rPr>
        <w:t xml:space="preserve"> in</w:t>
      </w:r>
      <w:r w:rsidR="00D41F9F">
        <w:rPr>
          <w:lang w:val="en-GB"/>
        </w:rPr>
        <w:t xml:space="preserve"> </w:t>
      </w:r>
      <w:proofErr w:type="spellStart"/>
      <w:r w:rsidR="00D41F9F">
        <w:rPr>
          <w:lang w:val="en-GB"/>
        </w:rPr>
        <w:t>tumor</w:t>
      </w:r>
      <w:proofErr w:type="spellEnd"/>
      <w:r w:rsidR="00D41F9F">
        <w:rPr>
          <w:lang w:val="en-GB"/>
        </w:rPr>
        <w:t xml:space="preserve"> gen</w:t>
      </w:r>
      <w:r w:rsidR="007B375D">
        <w:rPr>
          <w:lang w:val="en-GB"/>
        </w:rPr>
        <w:t>e</w:t>
      </w:r>
      <w:r w:rsidR="00D41F9F">
        <w:rPr>
          <w:lang w:val="en-GB"/>
        </w:rPr>
        <w:t>sis and</w:t>
      </w:r>
      <w:r w:rsidR="00F762E9" w:rsidRPr="00F762E9">
        <w:rPr>
          <w:lang w:val="en-GB"/>
        </w:rPr>
        <w:t xml:space="preserve"> </w:t>
      </w:r>
      <w:proofErr w:type="spellStart"/>
      <w:r w:rsidR="00F762E9" w:rsidRPr="00F762E9">
        <w:rPr>
          <w:lang w:val="en-GB"/>
        </w:rPr>
        <w:t>tumor</w:t>
      </w:r>
      <w:proofErr w:type="spellEnd"/>
      <w:r w:rsidR="00F762E9" w:rsidRPr="00F762E9">
        <w:rPr>
          <w:lang w:val="en-GB"/>
        </w:rPr>
        <w:t xml:space="preserve"> progression</w:t>
      </w:r>
      <w:r w:rsidR="00B03664">
        <w:rPr>
          <w:lang w:val="en-GB"/>
        </w:rPr>
        <w:t xml:space="preserve"> </w:t>
      </w:r>
      <w:r w:rsidR="00B03664">
        <w:rPr>
          <w:lang w:val="en-GB"/>
        </w:rPr>
        <w:fldChar w:fldCharType="begin">
          <w:fldData xml:space="preserve">PEVuZE5vdGU+PENpdGU+PEF1dGhvcj5DaGllbjwvQXV0aG9yPjxZZWFyPjIwMjU8L1llYXI+PFJl
Y051bT4yNDk8L1JlY051bT48RGlzcGxheVRleHQ+WzE0LTE2XTwvRGlzcGxheVRleHQ+PHJlY29y
ZD48cmVjLW51bWJlcj4yNDk8L3JlYy1udW1iZXI+PGZvcmVpZ24ta2V5cz48a2V5IGFwcD0iRU4i
IGRiLWlkPSIyczJlYWRzYXlzOTVzaGVlYXg5cHcyYWhwcmR6d2FkMndheDkiIHRpbWVzdGFtcD0i
MTc0NzU1NDk0MiIgZ3VpZD0iZDJhNjUxNzktYjdjNS00Y2RjLWE5YWEtMDhmMTM1ZDkyMDcwIj4y
NDk8L2tleT48L2ZvcmVpZ24ta2V5cz48cmVmLXR5cGUgbmFtZT0iSm91cm5hbCBBcnRpY2xlIj4x
NzwvcmVmLXR5cGU+PGNvbnRyaWJ1dG9ycz48YXV0aG9ycz48YXV0aG9yPkNoaWVuLCBZaS1DaHVu
ZzwvYXV0aG9yPjxhdXRob3I+V3UsIEppYS1ZYW48L2F1dGhvcj48YXV0aG9yPkxpdSwgTGlhbmct
Q2hpaDwvYXV0aG9yPjxhdXRob3I+WXUsIFl1bmctTHVlbjwvYXV0aG9yPjwvYXV0aG9ycz48L2Nv
bnRyaWJ1dG9ycz48dGl0bGVzPjx0aXRsZT5DYXBzYW50aGluIGluaGliaXRzIG1pZ3JhdGlvbiBh
bmQgcmVkdWNlcyBOLWxpbmtlZCBnbHljb3N5bGF0aW9uIG9mIFBELUwxIHZpYSB0aGUgRVpIMi1Q
RC1MMSBheGlzIGluIHRyaXBsZS1uZWdhdGl2ZSBicmVhc3QgY2FuY2VyIGJyYWluIG1ldGFzdGFz
aXM8L3RpdGxlPjxzZWNvbmRhcnktdGl0bGU+Q2VsbCBEZWF0aCBEaXNjb3Zlcnk8L3NlY29uZGFy
eS10aXRsZT48L3RpdGxlcz48cGVyaW9kaWNhbD48ZnVsbC10aXRsZT5DZWxsIERlYXRoIERpc2Nv
dmVyeTwvZnVsbC10aXRsZT48L3BlcmlvZGljYWw+PHBhZ2VzPjg1PC9wYWdlcz48dm9sdW1lPjEx
PC92b2x1bWU+PG51bWJlcj4xPC9udW1iZXI+PGRhdGVzPjx5ZWFyPjIwMjU8L3llYXI+PHB1Yi1k
YXRlcz48ZGF0ZT4yMDI1LzAzLzA0PC9kYXRlPjwvcHViLWRhdGVzPjwvZGF0ZXM+PGlzYm4+MjA1
OC03NzE2PC9pc2JuPjx1cmxzPjxyZWxhdGVkLXVybHM+PHVybD5odHRwczovL2RvaS5vcmcvMTAu
MTAzOC9zNDE0MjAtMDI1LTAyMzY4LTE8L3VybD48L3JlbGF0ZWQtdXJscz48L3VybHM+PGVsZWN0
cm9uaWMtcmVzb3VyY2UtbnVtPjEwLjEwMzgvczQxNDIwLTAyNS0wMjM2OC0xPC9lbGVjdHJvbmlj
LXJlc291cmNlLW51bT48L3JlY29yZD48L0NpdGU+PENpdGU+PEF1dGhvcj5SZW48L0F1dGhvcj48
WWVhcj4yMDI1PC9ZZWFyPjxSZWNOdW0+MjM2PC9SZWNOdW0+PHJlY29yZD48cmVjLW51bWJlcj4y
MzY8L3JlYy1udW1iZXI+PGZvcmVpZ24ta2V5cz48a2V5IGFwcD0iRU4iIGRiLWlkPSIyczJlYWRz
YXlzOTVzaGVlYXg5cHcyYWhwcmR6d2FkMndheDkiIHRpbWVzdGFtcD0iMTc0NzM0MDA3NSIgZ3Vp
ZD0iMDI3NmVmNWEtODdiNy00ZWVlLTk2MDMtODdjOTdlOWU4Y2MzIj4yMzY8L2tleT48L2ZvcmVp
Z24ta2V5cz48cmVmLXR5cGUgbmFtZT0iSm91cm5hbCBBcnRpY2xlIj4xNzwvcmVmLXR5cGU+PGNv
bnRyaWJ1dG9ycz48YXV0aG9ycz48YXV0aG9yPlJlbiwgV2VpYmluPC9hdXRob3I+PGF1dGhvcj5Z
dSwgWXV5dW48L2F1dGhvcj48YXV0aG9yPldhbmcsIFRhbzwvYXV0aG9yPjxhdXRob3I+V2FuZywg
WHVleWFvPC9hdXRob3I+PGF1dGhvcj5TdSwgS3Vua2FpPC9hdXRob3I+PGF1dGhvcj5XYW5nLCBZ
YW5ibzwvYXV0aG9yPjxhdXRob3I+VGFuZywgV2VuamllPC9hdXRob3I+PGF1dGhvcj5MaXUsIE1p
YW9taWFvPC9hdXRob3I+PGF1dGhvcj5aaGFuZywgWWFuaHVpPC9hdXRob3I+PGF1dGhvcj5ZYW5n
LCBMb25nPC9hdXRob3I+PGF1dGhvcj5EaWFvLCBIb25neWFuPC9hdXRob3I+PC9hdXRob3JzPjwv
Y29udHJpYnV0b3JzPjx0aXRsZXM+PHRpdGxlPkNvbXByZWhlbnNpdmUgYW5hbHlzaXMgb2YgbWV0
YWJvbGlzbS1yZWxhdGVkIGdlbmUgYmlvbWFya2VycyByZXZlYWxzIHRoZWlyIGltcGFjdCBvbiB0
aGUgZGlhZ25vc2lzIGFuZCBwcm9nbm9zaXMgb2YgdHJpcGxlLW5lZ2F0aXZlIGJyZWFzdCBjYW5j
ZXI8L3RpdGxlPjxzZWNvbmRhcnktdGl0bGU+Qk1DIENhbmNlcjwvc2Vjb25kYXJ5LXRpdGxlPjwv
dGl0bGVzPjxwZXJpb2RpY2FsPjxmdWxsLXRpdGxlPkJNQyBDYW5jZXI8L2Z1bGwtdGl0bGU+PC9w
ZXJpb2RpY2FsPjxwYWdlcz42Njg8L3BhZ2VzPjx2b2x1bWU+MjU8L3ZvbHVtZT48bnVtYmVyPjE8
L251bWJlcj48ZGF0ZXM+PHllYXI+MjAyNTwveWVhcj48cHViLWRhdGVzPjxkYXRlPjIwMjUvMDQv
MTE8L2RhdGU+PC9wdWItZGF0ZXM+PC9kYXRlcz48aXNibj4xNDcxLTI0MDc8L2lzYm4+PHVybHM+
PHJlbGF0ZWQtdXJscz48dXJsPmh0dHBzOi8vZG9pLm9yZy8xMC4xMTg2L3MxMjg4NS0wMjUtMTQw
NTMtODwvdXJsPjwvcmVsYXRlZC11cmxzPjwvdXJscz48ZWxlY3Ryb25pYy1yZXNvdXJjZS1udW0+
MTAuMTE4Ni9zMTI4ODUtMDI1LTE0MDUzLTg8L2VsZWN0cm9uaWMtcmVzb3VyY2UtbnVtPjwvcmVj
b3JkPjwvQ2l0ZT48Q2l0ZT48QXV0aG9yPkNoZW48L0F1dGhvcj48WWVhcj4yMDI1PC9ZZWFyPjxS
ZWNOdW0+MjQxPC9SZWNOdW0+PHJlY29yZD48cmVjLW51bWJlcj4yNDE8L3JlYy1udW1iZXI+PGZv
cmVpZ24ta2V5cz48a2V5IGFwcD0iRU4iIGRiLWlkPSIyczJlYWRzYXlzOTVzaGVlYXg5cHcyYWhw
cmR6d2FkMndheDkiIHRpbWVzdGFtcD0iMTc0NzQ1OTkyNSIgZ3VpZD0iMmZjOWEyMzctYWQ1Ny00
OTljLWFjYWEtY2I2MTBlMzM0ODRhIj4yNDE8L2tleT48L2ZvcmVpZ24ta2V5cz48cmVmLXR5cGUg
bmFtZT0iSm91cm5hbCBBcnRpY2xlIj4xNzwvcmVmLXR5cGU+PGNvbnRyaWJ1dG9ycz48YXV0aG9y
cz48YXV0aG9yPkNoZW4sIFlpbGluPC9hdXRob3I+PGF1dGhvcj5IdWFuZywgWXVob25nPC9hdXRo
b3I+PGF1dGhvcj5MaSwgV2VpPC9hdXRob3I+PGF1dGhvcj5aaHUsIFRlbmc8L2F1dGhvcj48YXV0
aG9yPkNoZW5nLCBNaW55aTwvYXV0aG9yPjxhdXRob3I+V3UsIENhbmd1aTwvYXV0aG9yPjxhdXRo
b3I+WmhhbmcsIExpdWx1PC9hdXRob3I+PGF1dGhvcj5QZW5nLCBIYW88L2F1dGhvcj48YXV0aG9y
PldhbmcsIEt1bjwvYXV0aG9yPjwvYXV0aG9ycz48L2NvbnRyaWJ1dG9ycz48dGl0bGVzPjx0aXRs
ZT5JbnRyYXR1bW9yYWwgbWljcm9iaW90YS1haWRlZCBmdXNpb24gcmFkaW9taWNzIG1vZGVsIGZv
ciBwcmVkaWN0aW5nIHR1bW9yIHJlc3BvbnNlIHRvIG5lb2FkanV2YW50IGNoZW1vaW1tdW5vdGhl
cmFweSBpbiB0cmlwbGUtbmVnYXRpdmUgYnJlYXN0IGNhbmNlcjwvdGl0bGU+PHNlY29uZGFyeS10
aXRsZT5Kb3VybmFsIG9mIFRyYW5zbGF0aW9uYWwgTWVkaWNpbmU8L3NlY29uZGFyeS10aXRsZT48
L3RpdGxlcz48cGVyaW9kaWNhbD48ZnVsbC10aXRsZT5Kb3VybmFsIG9mIFRyYW5zbGF0aW9uYWwg
TWVkaWNpbmU8L2Z1bGwtdGl0bGU+PC9wZXJpb2RpY2FsPjxwYWdlcz4zNTI8L3BhZ2VzPjx2b2x1
bWU+MjM8L3ZvbHVtZT48bnVtYmVyPjE8L251bWJlcj48ZGF0ZXM+PHllYXI+MjAyNTwveWVhcj48
cHViLWRhdGVzPjxkYXRlPjIwMjUvMDMvMjA8L2RhdGU+PC9wdWItZGF0ZXM+PC9kYXRlcz48aXNi
bj4xNDc5LTU4NzY8L2lzYm4+PHVybHM+PHJlbGF0ZWQtdXJscz48dXJsPmh0dHBzOi8vZG9pLm9y
Zy8xMC4xMTg2L3MxMjk2Ny0wMjUtMDYzNjktNzwvdXJsPjwvcmVsYXRlZC11cmxzPjwvdXJscz48
ZWxlY3Ryb25pYy1yZXNvdXJjZS1udW0+MTAuMTE4Ni9zMTI5NjctMDI1LTA2MzY5LTc8L2VsZWN0
cm9uaWMtcmVzb3VyY2UtbnVtPjwvcmVjb3JkPjwvQ2l0ZT48L0VuZE5vdGU+
</w:fldData>
        </w:fldChar>
      </w:r>
      <w:r w:rsidR="00B03664">
        <w:rPr>
          <w:lang w:val="en-GB"/>
        </w:rPr>
        <w:instrText xml:space="preserve"> ADDIN EN.CITE </w:instrText>
      </w:r>
      <w:r w:rsidR="00B03664">
        <w:rPr>
          <w:lang w:val="en-GB"/>
        </w:rPr>
        <w:fldChar w:fldCharType="begin">
          <w:fldData xml:space="preserve">PEVuZE5vdGU+PENpdGU+PEF1dGhvcj5DaGllbjwvQXV0aG9yPjxZZWFyPjIwMjU8L1llYXI+PFJl
Y051bT4yNDk8L1JlY051bT48RGlzcGxheVRleHQ+WzE0LTE2XTwvRGlzcGxheVRleHQ+PHJlY29y
ZD48cmVjLW51bWJlcj4yNDk8L3JlYy1udW1iZXI+PGZvcmVpZ24ta2V5cz48a2V5IGFwcD0iRU4i
IGRiLWlkPSIyczJlYWRzYXlzOTVzaGVlYXg5cHcyYWhwcmR6d2FkMndheDkiIHRpbWVzdGFtcD0i
MTc0NzU1NDk0MiIgZ3VpZD0iZDJhNjUxNzktYjdjNS00Y2RjLWE5YWEtMDhmMTM1ZDkyMDcwIj4y
NDk8L2tleT48L2ZvcmVpZ24ta2V5cz48cmVmLXR5cGUgbmFtZT0iSm91cm5hbCBBcnRpY2xlIj4x
NzwvcmVmLXR5cGU+PGNvbnRyaWJ1dG9ycz48YXV0aG9ycz48YXV0aG9yPkNoaWVuLCBZaS1DaHVu
ZzwvYXV0aG9yPjxhdXRob3I+V3UsIEppYS1ZYW48L2F1dGhvcj48YXV0aG9yPkxpdSwgTGlhbmct
Q2hpaDwvYXV0aG9yPjxhdXRob3I+WXUsIFl1bmctTHVlbjwvYXV0aG9yPjwvYXV0aG9ycz48L2Nv
bnRyaWJ1dG9ycz48dGl0bGVzPjx0aXRsZT5DYXBzYW50aGluIGluaGliaXRzIG1pZ3JhdGlvbiBh
bmQgcmVkdWNlcyBOLWxpbmtlZCBnbHljb3N5bGF0aW9uIG9mIFBELUwxIHZpYSB0aGUgRVpIMi1Q
RC1MMSBheGlzIGluIHRyaXBsZS1uZWdhdGl2ZSBicmVhc3QgY2FuY2VyIGJyYWluIG1ldGFzdGFz
aXM8L3RpdGxlPjxzZWNvbmRhcnktdGl0bGU+Q2VsbCBEZWF0aCBEaXNjb3Zlcnk8L3NlY29uZGFy
eS10aXRsZT48L3RpdGxlcz48cGVyaW9kaWNhbD48ZnVsbC10aXRsZT5DZWxsIERlYXRoIERpc2Nv
dmVyeTwvZnVsbC10aXRsZT48L3BlcmlvZGljYWw+PHBhZ2VzPjg1PC9wYWdlcz48dm9sdW1lPjEx
PC92b2x1bWU+PG51bWJlcj4xPC9udW1iZXI+PGRhdGVzPjx5ZWFyPjIwMjU8L3llYXI+PHB1Yi1k
YXRlcz48ZGF0ZT4yMDI1LzAzLzA0PC9kYXRlPjwvcHViLWRhdGVzPjwvZGF0ZXM+PGlzYm4+MjA1
OC03NzE2PC9pc2JuPjx1cmxzPjxyZWxhdGVkLXVybHM+PHVybD5odHRwczovL2RvaS5vcmcvMTAu
MTAzOC9zNDE0MjAtMDI1LTAyMzY4LTE8L3VybD48L3JlbGF0ZWQtdXJscz48L3VybHM+PGVsZWN0
cm9uaWMtcmVzb3VyY2UtbnVtPjEwLjEwMzgvczQxNDIwLTAyNS0wMjM2OC0xPC9lbGVjdHJvbmlj
LXJlc291cmNlLW51bT48L3JlY29yZD48L0NpdGU+PENpdGU+PEF1dGhvcj5SZW48L0F1dGhvcj48
WWVhcj4yMDI1PC9ZZWFyPjxSZWNOdW0+MjM2PC9SZWNOdW0+PHJlY29yZD48cmVjLW51bWJlcj4y
MzY8L3JlYy1udW1iZXI+PGZvcmVpZ24ta2V5cz48a2V5IGFwcD0iRU4iIGRiLWlkPSIyczJlYWRz
YXlzOTVzaGVlYXg5cHcyYWhwcmR6d2FkMndheDkiIHRpbWVzdGFtcD0iMTc0NzM0MDA3NSIgZ3Vp
ZD0iMDI3NmVmNWEtODdiNy00ZWVlLTk2MDMtODdjOTdlOWU4Y2MzIj4yMzY8L2tleT48L2ZvcmVp
Z24ta2V5cz48cmVmLXR5cGUgbmFtZT0iSm91cm5hbCBBcnRpY2xlIj4xNzwvcmVmLXR5cGU+PGNv
bnRyaWJ1dG9ycz48YXV0aG9ycz48YXV0aG9yPlJlbiwgV2VpYmluPC9hdXRob3I+PGF1dGhvcj5Z
dSwgWXV5dW48L2F1dGhvcj48YXV0aG9yPldhbmcsIFRhbzwvYXV0aG9yPjxhdXRob3I+V2FuZywg
WHVleWFvPC9hdXRob3I+PGF1dGhvcj5TdSwgS3Vua2FpPC9hdXRob3I+PGF1dGhvcj5XYW5nLCBZ
YW5ibzwvYXV0aG9yPjxhdXRob3I+VGFuZywgV2VuamllPC9hdXRob3I+PGF1dGhvcj5MaXUsIE1p
YW9taWFvPC9hdXRob3I+PGF1dGhvcj5aaGFuZywgWWFuaHVpPC9hdXRob3I+PGF1dGhvcj5ZYW5n
LCBMb25nPC9hdXRob3I+PGF1dGhvcj5EaWFvLCBIb25neWFuPC9hdXRob3I+PC9hdXRob3JzPjwv
Y29udHJpYnV0b3JzPjx0aXRsZXM+PHRpdGxlPkNvbXByZWhlbnNpdmUgYW5hbHlzaXMgb2YgbWV0
YWJvbGlzbS1yZWxhdGVkIGdlbmUgYmlvbWFya2VycyByZXZlYWxzIHRoZWlyIGltcGFjdCBvbiB0
aGUgZGlhZ25vc2lzIGFuZCBwcm9nbm9zaXMgb2YgdHJpcGxlLW5lZ2F0aXZlIGJyZWFzdCBjYW5j
ZXI8L3RpdGxlPjxzZWNvbmRhcnktdGl0bGU+Qk1DIENhbmNlcjwvc2Vjb25kYXJ5LXRpdGxlPjwv
dGl0bGVzPjxwZXJpb2RpY2FsPjxmdWxsLXRpdGxlPkJNQyBDYW5jZXI8L2Z1bGwtdGl0bGU+PC9w
ZXJpb2RpY2FsPjxwYWdlcz42Njg8L3BhZ2VzPjx2b2x1bWU+MjU8L3ZvbHVtZT48bnVtYmVyPjE8
L251bWJlcj48ZGF0ZXM+PHllYXI+MjAyNTwveWVhcj48cHViLWRhdGVzPjxkYXRlPjIwMjUvMDQv
MTE8L2RhdGU+PC9wdWItZGF0ZXM+PC9kYXRlcz48aXNibj4xNDcxLTI0MDc8L2lzYm4+PHVybHM+
PHJlbGF0ZWQtdXJscz48dXJsPmh0dHBzOi8vZG9pLm9yZy8xMC4xMTg2L3MxMjg4NS0wMjUtMTQw
NTMtODwvdXJsPjwvcmVsYXRlZC11cmxzPjwvdXJscz48ZWxlY3Ryb25pYy1yZXNvdXJjZS1udW0+
MTAuMTE4Ni9zMTI4ODUtMDI1LTE0MDUzLTg8L2VsZWN0cm9uaWMtcmVzb3VyY2UtbnVtPjwvcmVj
b3JkPjwvQ2l0ZT48Q2l0ZT48QXV0aG9yPkNoZW48L0F1dGhvcj48WWVhcj4yMDI1PC9ZZWFyPjxS
ZWNOdW0+MjQxPC9SZWNOdW0+PHJlY29yZD48cmVjLW51bWJlcj4yNDE8L3JlYy1udW1iZXI+PGZv
cmVpZ24ta2V5cz48a2V5IGFwcD0iRU4iIGRiLWlkPSIyczJlYWRzYXlzOTVzaGVlYXg5cHcyYWhw
cmR6d2FkMndheDkiIHRpbWVzdGFtcD0iMTc0NzQ1OTkyNSIgZ3VpZD0iMmZjOWEyMzctYWQ1Ny00
OTljLWFjYWEtY2I2MTBlMzM0ODRhIj4yNDE8L2tleT48L2ZvcmVpZ24ta2V5cz48cmVmLXR5cGUg
bmFtZT0iSm91cm5hbCBBcnRpY2xlIj4xNzwvcmVmLXR5cGU+PGNvbnRyaWJ1dG9ycz48YXV0aG9y
cz48YXV0aG9yPkNoZW4sIFlpbGluPC9hdXRob3I+PGF1dGhvcj5IdWFuZywgWXVob25nPC9hdXRo
b3I+PGF1dGhvcj5MaSwgV2VpPC9hdXRob3I+PGF1dGhvcj5aaHUsIFRlbmc8L2F1dGhvcj48YXV0
aG9yPkNoZW5nLCBNaW55aTwvYXV0aG9yPjxhdXRob3I+V3UsIENhbmd1aTwvYXV0aG9yPjxhdXRo
b3I+WmhhbmcsIExpdWx1PC9hdXRob3I+PGF1dGhvcj5QZW5nLCBIYW88L2F1dGhvcj48YXV0aG9y
PldhbmcsIEt1bjwvYXV0aG9yPjwvYXV0aG9ycz48L2NvbnRyaWJ1dG9ycz48dGl0bGVzPjx0aXRs
ZT5JbnRyYXR1bW9yYWwgbWljcm9iaW90YS1haWRlZCBmdXNpb24gcmFkaW9taWNzIG1vZGVsIGZv
ciBwcmVkaWN0aW5nIHR1bW9yIHJlc3BvbnNlIHRvIG5lb2FkanV2YW50IGNoZW1vaW1tdW5vdGhl
cmFweSBpbiB0cmlwbGUtbmVnYXRpdmUgYnJlYXN0IGNhbmNlcjwvdGl0bGU+PHNlY29uZGFyeS10
aXRsZT5Kb3VybmFsIG9mIFRyYW5zbGF0aW9uYWwgTWVkaWNpbmU8L3NlY29uZGFyeS10aXRsZT48
L3RpdGxlcz48cGVyaW9kaWNhbD48ZnVsbC10aXRsZT5Kb3VybmFsIG9mIFRyYW5zbGF0aW9uYWwg
TWVkaWNpbmU8L2Z1bGwtdGl0bGU+PC9wZXJpb2RpY2FsPjxwYWdlcz4zNTI8L3BhZ2VzPjx2b2x1
bWU+MjM8L3ZvbHVtZT48bnVtYmVyPjE8L251bWJlcj48ZGF0ZXM+PHllYXI+MjAyNTwveWVhcj48
cHViLWRhdGVzPjxkYXRlPjIwMjUvMDMvMjA8L2RhdGU+PC9wdWItZGF0ZXM+PC9kYXRlcz48aXNi
bj4xNDc5LTU4NzY8L2lzYm4+PHVybHM+PHJlbGF0ZWQtdXJscz48dXJsPmh0dHBzOi8vZG9pLm9y
Zy8xMC4xMTg2L3MxMjk2Ny0wMjUtMDYzNjktNzwvdXJsPjwvcmVsYXRlZC11cmxzPjwvdXJscz48
ZWxlY3Ryb25pYy1yZXNvdXJjZS1udW0+MTAuMTE4Ni9zMTI5NjctMDI1LTA2MzY5LTc8L2VsZWN0
cm9uaWMtcmVzb3VyY2UtbnVtPjwvcmVjb3JkPjwvQ2l0ZT48L0VuZE5vdGU+
</w:fldData>
        </w:fldChar>
      </w:r>
      <w:r w:rsidR="00B03664">
        <w:rPr>
          <w:lang w:val="en-GB"/>
        </w:rPr>
        <w:instrText xml:space="preserve"> ADDIN EN.CITE.DATA </w:instrText>
      </w:r>
      <w:r w:rsidR="00B03664">
        <w:rPr>
          <w:lang w:val="en-GB"/>
        </w:rPr>
      </w:r>
      <w:r w:rsidR="00B03664">
        <w:rPr>
          <w:lang w:val="en-GB"/>
        </w:rPr>
        <w:fldChar w:fldCharType="end"/>
      </w:r>
      <w:r w:rsidR="00B03664">
        <w:rPr>
          <w:lang w:val="en-GB"/>
        </w:rPr>
      </w:r>
      <w:r w:rsidR="00B03664">
        <w:rPr>
          <w:lang w:val="en-GB"/>
        </w:rPr>
        <w:fldChar w:fldCharType="separate"/>
      </w:r>
      <w:r w:rsidR="00B03664">
        <w:rPr>
          <w:noProof/>
          <w:lang w:val="en-GB"/>
        </w:rPr>
        <w:t>[14-16]</w:t>
      </w:r>
      <w:r w:rsidR="00B03664">
        <w:rPr>
          <w:lang w:val="en-GB"/>
        </w:rPr>
        <w:fldChar w:fldCharType="end"/>
      </w:r>
      <w:r w:rsidR="007B375D">
        <w:rPr>
          <w:lang w:val="en-GB"/>
        </w:rPr>
        <w:t xml:space="preserve">. </w:t>
      </w:r>
    </w:p>
    <w:p w14:paraId="7B80DB08" w14:textId="13D3B755" w:rsidR="00593267" w:rsidRDefault="000B445C" w:rsidP="005B423A">
      <w:pPr>
        <w:rPr>
          <w:lang w:val="en-GB"/>
        </w:rPr>
      </w:pPr>
      <w:r>
        <w:rPr>
          <w:lang w:val="en-GB"/>
        </w:rPr>
        <w:t>Diagnos</w:t>
      </w:r>
      <w:r w:rsidR="00195AF1">
        <w:rPr>
          <w:lang w:val="en-GB"/>
        </w:rPr>
        <w:t>tic methods for TNBC include MRI, mammography</w:t>
      </w:r>
      <w:r w:rsidR="0022624A">
        <w:rPr>
          <w:lang w:val="en-GB"/>
        </w:rPr>
        <w:t>,</w:t>
      </w:r>
      <w:r w:rsidR="00195AF1">
        <w:rPr>
          <w:lang w:val="en-GB"/>
        </w:rPr>
        <w:t xml:space="preserve"> and</w:t>
      </w:r>
      <w:r w:rsidR="0022624A">
        <w:rPr>
          <w:lang w:val="en-GB"/>
        </w:rPr>
        <w:t>, primarily,</w:t>
      </w:r>
      <w:r w:rsidR="00195AF1">
        <w:rPr>
          <w:lang w:val="en-GB"/>
        </w:rPr>
        <w:t xml:space="preserve"> IHC </w:t>
      </w:r>
      <w:r w:rsidR="00195AF1">
        <w:rPr>
          <w:lang w:val="en-GB"/>
        </w:rPr>
        <w:fldChar w:fldCharType="begin"/>
      </w:r>
      <w:r w:rsidR="00195AF1">
        <w:rPr>
          <w:lang w:val="en-GB"/>
        </w:rPr>
        <w:instrText xml:space="preserve"> ADDIN EN.CITE &lt;EndNote&gt;&lt;Cite&gt;&lt;Author&gt;Chen&lt;/Author&gt;&lt;Year&gt;2025&lt;/Year&gt;&lt;RecNum&gt;230&lt;/RecNum&gt;&lt;DisplayText&gt;[7]&lt;/DisplayText&gt;&lt;record&gt;&lt;rec-number&gt;230&lt;/rec-number&gt;&lt;foreign-keys&gt;&lt;key app="EN" db-id="2s2eadsays95sheeax9pw2ahprdzwad2wax9" timestamp="1747244335" guid="b3ea7732-86e6-4827-a506-d6d8048afd58"&gt;230&lt;/key&gt;&lt;/foreign-keys&gt;&lt;ref-type name="Journal Article"&gt;17&lt;/ref-type&gt;&lt;contributors&gt;&lt;authors&gt;&lt;author&gt;Chen, Ziqi&lt;/author&gt;&lt;author&gt;Liu, Yumeng&lt;/author&gt;&lt;author&gt;Lyu, Minchuan&lt;/author&gt;&lt;author&gt;Chan, Chi Ho&lt;/author&gt;&lt;author&gt;Sun, Meiheng&lt;/author&gt;&lt;author&gt;Yang, Xin&lt;/author&gt;&lt;author&gt;Qiao, Shuangying&lt;/author&gt;&lt;author&gt;Chen, Zheng&lt;/author&gt;&lt;author&gt;Yu, Sifan&lt;/author&gt;&lt;author&gt;Ren, Meishen&lt;/author&gt;&lt;author&gt;Lu, Aiping&lt;/author&gt;&lt;author&gt;Zhang, Ge&lt;/author&gt;&lt;author&gt;Li, Fangfei&lt;/author&gt;&lt;author&gt;Yu, Yuanyuan&lt;/author&gt;&lt;/authors&gt;&lt;/contributors&gt;&lt;titles&gt;&lt;title&gt;Classifications of triple-negative breast cancer: insights and current therapeutic approaches&lt;/title&gt;&lt;secondary-title&gt;Cell &amp;amp; Bioscience&lt;/secondary-title&gt;&lt;/titles&gt;&lt;periodical&gt;&lt;full-title&gt;Cell &amp;amp; Bioscience&lt;/full-title&gt;&lt;/periodical&gt;&lt;pages&gt;13&lt;/pages&gt;&lt;volume&gt;15&lt;/volume&gt;&lt;number&gt;1&lt;/number&gt;&lt;dates&gt;&lt;year&gt;2025&lt;/year&gt;&lt;pub-dates&gt;&lt;date&gt;2025/02/01&lt;/date&gt;&lt;/pub-dates&gt;&lt;/dates&gt;&lt;isbn&gt;2045-3701&lt;/isbn&gt;&lt;urls&gt;&lt;related-urls&gt;&lt;url&gt;https://doi.org/10.1186/s13578-025-01359-0&lt;/url&gt;&lt;/related-urls&gt;&lt;/urls&gt;&lt;electronic-resource-num&gt;10.1186/s13578-025-01359-0&lt;/electronic-resource-num&gt;&lt;/record&gt;&lt;/Cite&gt;&lt;/EndNote&gt;</w:instrText>
      </w:r>
      <w:r w:rsidR="00195AF1">
        <w:rPr>
          <w:lang w:val="en-GB"/>
        </w:rPr>
        <w:fldChar w:fldCharType="separate"/>
      </w:r>
      <w:r w:rsidR="00195AF1">
        <w:rPr>
          <w:noProof/>
          <w:lang w:val="en-GB"/>
        </w:rPr>
        <w:t>[7]</w:t>
      </w:r>
      <w:r w:rsidR="00195AF1">
        <w:rPr>
          <w:lang w:val="en-GB"/>
        </w:rPr>
        <w:fldChar w:fldCharType="end"/>
      </w:r>
      <w:r w:rsidR="00195AF1">
        <w:rPr>
          <w:lang w:val="en-GB"/>
        </w:rPr>
        <w:t xml:space="preserve">. </w:t>
      </w:r>
      <w:r w:rsidR="00500C9E">
        <w:rPr>
          <w:lang w:val="en-GB"/>
        </w:rPr>
        <w:t xml:space="preserve">Recently, liquid biopsy is emerging as a tool for diagnosing cancer </w:t>
      </w:r>
      <w:r w:rsidR="00500C9E">
        <w:rPr>
          <w:lang w:val="en-GB"/>
        </w:rPr>
        <w:fldChar w:fldCharType="begin"/>
      </w:r>
      <w:r w:rsidR="00500C9E">
        <w:rPr>
          <w:lang w:val="en-GB"/>
        </w:rPr>
        <w:instrText xml:space="preserve"> ADDIN EN.CITE &lt;EndNote&gt;&lt;Cite&gt;&lt;Author&gt;Tamarindo&lt;/Author&gt;&lt;Year&gt;2025&lt;/Year&gt;&lt;RecNum&gt;261&lt;/RecNum&gt;&lt;DisplayText&gt;[6]&lt;/DisplayText&gt;&lt;record&gt;&lt;rec-number&gt;261&lt;/rec-number&gt;&lt;foreign-keys&gt;&lt;key app="EN" db-id="2s2eadsays95sheeax9pw2ahprdzwad2wax9" timestamp="1747575844" guid="af42e0f2-e12e-4bed-806c-c885b8c01a17"&gt;261&lt;/key&gt;&lt;/foreign-keys&gt;&lt;ref-type name="Journal Article"&gt;17&lt;/ref-type&gt;&lt;contributors&gt;&lt;authors&gt;&lt;author&gt;Tamarindo, G. H.&lt;/author&gt;&lt;author&gt;Novais, A. A.&lt;/author&gt;&lt;author&gt;Frigieri, B. M.&lt;/author&gt;&lt;author&gt;Alves, D. L.&lt;/author&gt;&lt;author&gt;de Souza, C. A.&lt;/author&gt;&lt;author&gt;Amadeu, A.&lt;/author&gt;&lt;author&gt;da Silveira, J. C.&lt;/author&gt;&lt;author&gt;Souza, F. F.&lt;/author&gt;&lt;author&gt;Bordin, N. A.&lt;/author&gt;&lt;author&gt;Chuffa, L. G. A.&lt;/author&gt;&lt;author&gt;Zuccari, D. A. P. C.&lt;/author&gt;&lt;/authors&gt;&lt;/contributors&gt;&lt;titles&gt;&lt;title&gt;Distinct proteomic profiles of plasma-derived extracellular vesicles in healthy, benign, and triple-negative breast cancer: candidate biomarkers for liquid biopsy&lt;/title&gt;&lt;secondary-title&gt;Scientific Reports&lt;/secondary-title&gt;&lt;/titles&gt;&lt;periodical&gt;&lt;full-title&gt;Scientific Reports&lt;/full-title&gt;&lt;/periodical&gt;&lt;pages&gt;12122&lt;/pages&gt;&lt;volume&gt;15&lt;/volume&gt;&lt;number&gt;1&lt;/number&gt;&lt;dates&gt;&lt;year&gt;2025&lt;/year&gt;&lt;pub-dates&gt;&lt;date&gt;2025/04/09&lt;/date&gt;&lt;/pub-dates&gt;&lt;/dates&gt;&lt;isbn&gt;2045-2322&lt;/isbn&gt;&lt;urls&gt;&lt;related-urls&gt;&lt;url&gt;https://doi.org/10.1038/s41598-025-95232-2&lt;/url&gt;&lt;/related-urls&gt;&lt;/urls&gt;&lt;electronic-resource-num&gt;10.1038/s41598-025-95232-2&lt;/electronic-resource-num&gt;&lt;/record&gt;&lt;/Cite&gt;&lt;/EndNote&gt;</w:instrText>
      </w:r>
      <w:r w:rsidR="00500C9E">
        <w:rPr>
          <w:lang w:val="en-GB"/>
        </w:rPr>
        <w:fldChar w:fldCharType="separate"/>
      </w:r>
      <w:r w:rsidR="00500C9E">
        <w:rPr>
          <w:noProof/>
          <w:lang w:val="en-GB"/>
        </w:rPr>
        <w:t>[6]</w:t>
      </w:r>
      <w:r w:rsidR="00500C9E">
        <w:rPr>
          <w:lang w:val="en-GB"/>
        </w:rPr>
        <w:fldChar w:fldCharType="end"/>
      </w:r>
      <w:r w:rsidR="00500C9E">
        <w:rPr>
          <w:lang w:val="en-GB"/>
        </w:rPr>
        <w:t>.</w:t>
      </w:r>
    </w:p>
    <w:p w14:paraId="5AB6F3CA" w14:textId="77777777" w:rsidR="005362AF" w:rsidRDefault="00B13593" w:rsidP="00EE1E07">
      <w:pPr>
        <w:rPr>
          <w:lang w:val="en-GB"/>
        </w:rPr>
      </w:pPr>
      <w:r>
        <w:rPr>
          <w:lang w:val="en-GB"/>
        </w:rPr>
        <w:t xml:space="preserve">Initial therapeutic decisions are guided by PD-L1 expression and BRCA mutations </w:t>
      </w:r>
      <w:r>
        <w:rPr>
          <w:lang w:val="en-GB"/>
        </w:rPr>
        <w:fldChar w:fldCharType="begin"/>
      </w:r>
      <w:r>
        <w:rPr>
          <w:lang w:val="en-GB"/>
        </w:rPr>
        <w:instrText xml:space="preserve"> ADDIN EN.CITE &lt;EndNote&gt;&lt;Cite&gt;&lt;Author&gt;Chen&lt;/Author&gt;&lt;Year&gt;2025&lt;/Year&gt;&lt;RecNum&gt;230&lt;/RecNum&gt;&lt;DisplayText&gt;[7]&lt;/DisplayText&gt;&lt;record&gt;&lt;rec-number&gt;230&lt;/rec-number&gt;&lt;foreign-keys&gt;&lt;key app="EN" db-id="2s2eadsays95sheeax9pw2ahprdzwad2wax9" timestamp="1747244335" guid="b3ea7732-86e6-4827-a506-d6d8048afd58"&gt;230&lt;/key&gt;&lt;/foreign-keys&gt;&lt;ref-type name="Journal Article"&gt;17&lt;/ref-type&gt;&lt;contributors&gt;&lt;authors&gt;&lt;author&gt;Chen, Ziqi&lt;/author&gt;&lt;author&gt;Liu, Yumeng&lt;/author&gt;&lt;author&gt;Lyu, Minchuan&lt;/author&gt;&lt;author&gt;Chan, Chi Ho&lt;/author&gt;&lt;author&gt;Sun, Meiheng&lt;/author&gt;&lt;author&gt;Yang, Xin&lt;/author&gt;&lt;author&gt;Qiao, Shuangying&lt;/author&gt;&lt;author&gt;Chen, Zheng&lt;/author&gt;&lt;author&gt;Yu, Sifan&lt;/author&gt;&lt;author&gt;Ren, Meishen&lt;/author&gt;&lt;author&gt;Lu, Aiping&lt;/author&gt;&lt;author&gt;Zhang, Ge&lt;/author&gt;&lt;author&gt;Li, Fangfei&lt;/author&gt;&lt;author&gt;Yu, Yuanyuan&lt;/author&gt;&lt;/authors&gt;&lt;/contributors&gt;&lt;titles&gt;&lt;title&gt;Classifications of triple-negative breast cancer: insights and current therapeutic approaches&lt;/title&gt;&lt;secondary-title&gt;Cell &amp;amp; Bioscience&lt;/secondary-title&gt;&lt;/titles&gt;&lt;periodical&gt;&lt;full-title&gt;Cell &amp;amp; Bioscience&lt;/full-title&gt;&lt;/periodical&gt;&lt;pages&gt;13&lt;/pages&gt;&lt;volume&gt;15&lt;/volume&gt;&lt;number&gt;1&lt;/number&gt;&lt;dates&gt;&lt;year&gt;2025&lt;/year&gt;&lt;pub-dates&gt;&lt;date&gt;2025/02/01&lt;/date&gt;&lt;/pub-dates&gt;&lt;/dates&gt;&lt;isbn&gt;2045-3701&lt;/isbn&gt;&lt;urls&gt;&lt;related-urls&gt;&lt;url&gt;https://doi.org/10.1186/s13578-025-01359-0&lt;/url&gt;&lt;/related-urls&gt;&lt;/urls&gt;&lt;electronic-resource-num&gt;10.1186/s13578-025-01359-0&lt;/electronic-resource-num&gt;&lt;/record&gt;&lt;/Cite&gt;&lt;/EndNote&gt;</w:instrText>
      </w:r>
      <w:r>
        <w:rPr>
          <w:lang w:val="en-GB"/>
        </w:rPr>
        <w:fldChar w:fldCharType="separate"/>
      </w:r>
      <w:r>
        <w:rPr>
          <w:noProof/>
          <w:lang w:val="en-GB"/>
        </w:rPr>
        <w:t>[7]</w:t>
      </w:r>
      <w:r>
        <w:rPr>
          <w:lang w:val="en-GB"/>
        </w:rPr>
        <w:fldChar w:fldCharType="end"/>
      </w:r>
      <w:r>
        <w:rPr>
          <w:lang w:val="en-GB"/>
        </w:rPr>
        <w:t xml:space="preserve">. </w:t>
      </w:r>
      <w:r w:rsidR="00E8502A">
        <w:rPr>
          <w:lang w:val="en-GB"/>
        </w:rPr>
        <w:t xml:space="preserve">Although </w:t>
      </w:r>
      <w:r w:rsidR="000D0B09">
        <w:rPr>
          <w:lang w:val="en-GB"/>
        </w:rPr>
        <w:t>(</w:t>
      </w:r>
      <w:r w:rsidR="00E8502A" w:rsidRPr="00E8502A">
        <w:rPr>
          <w:lang w:val="en-GB"/>
        </w:rPr>
        <w:t>neoadjuvant</w:t>
      </w:r>
      <w:r w:rsidR="000D0B09">
        <w:rPr>
          <w:lang w:val="en-GB"/>
        </w:rPr>
        <w:t>)</w:t>
      </w:r>
      <w:r w:rsidR="00E8502A" w:rsidRPr="00E8502A">
        <w:rPr>
          <w:lang w:val="en-GB"/>
        </w:rPr>
        <w:t xml:space="preserve"> chemotherapy </w:t>
      </w:r>
      <w:r w:rsidR="001F30D5">
        <w:rPr>
          <w:lang w:val="en-GB"/>
        </w:rPr>
        <w:t>is the primary treatment modality</w:t>
      </w:r>
      <w:r w:rsidR="00911297">
        <w:rPr>
          <w:lang w:val="en-GB"/>
        </w:rPr>
        <w:t xml:space="preserve"> </w:t>
      </w:r>
      <w:r w:rsidR="00BF6383">
        <w:rPr>
          <w:lang w:val="en-GB"/>
        </w:rPr>
        <w:t xml:space="preserve">for breast cancer in the early stage </w:t>
      </w:r>
      <w:r w:rsidR="00155BE6">
        <w:rPr>
          <w:lang w:val="en-GB"/>
        </w:rPr>
        <w:fldChar w:fldCharType="begin">
          <w:fldData xml:space="preserve">PEVuZE5vdGU+PENpdGU+PEF1dGhvcj5YaW9uZzwvQXV0aG9yPjxZZWFyPjIwMjQ8L1llYXI+PFJl
Y051bT4yMzE8L1JlY051bT48RGlzcGxheVRleHQ+WzE1LCAxNy0xOV08L0Rpc3BsYXlUZXh0Pjxy
ZWNvcmQ+PHJlYy1udW1iZXI+MjMxPC9yZWMtbnVtYmVyPjxmb3JlaWduLWtleXM+PGtleSBhcHA9
IkVOIiBkYi1pZD0iMnMyZWFkc2F5czk1c2hlZWF4OXB3MmFocHJkendhZDJ3YXg5IiB0aW1lc3Rh
bXA9IjE3NDcyNDcyNzQiIGd1aWQ9IjBmNjRmMGY2LTYzZTAtNGYzNy05ODIwLTczNDUwNmI4YmJl
MyI+MjMxPC9rZXk+PC9mb3JlaWduLWtleXM+PHJlZi10eXBlIG5hbWU9IkpvdXJuYWwgQXJ0aWNs
ZSI+MTc8L3JlZi10eXBlPjxjb250cmlidXRvcnM+PGF1dGhvcnM+PGF1dGhvcj5YaW9uZywgWGlu
PC9hdXRob3I+PGF1dGhvcj5XYW5nLCBYaW48L2F1dGhvcj48YXV0aG9yPkxpdSwgQ3VpLUN1aTwv
YXV0aG9yPjxhdXRob3I+U2hhbywgWmhpLU1pbmc8L2F1dGhvcj48YXV0aG9yPll1LCBLZS1EYTwv
YXV0aG9yPjwvYXV0aG9ycz48L2NvbnRyaWJ1dG9ycz48dGl0bGVzPjx0aXRsZT5EZWNpcGhlcmlu
ZyBicmVhc3QgY2FuY2VyIGR5bmFtaWNzOiBpbnNpZ2h0cyBmcm9tIHNpbmdsZS1jZWxsIGFuZCBz
cGF0aWFsIHByb2ZpbGluZyBpbiB0aGUgbXVsdGktb21pY3MgZXJhPC90aXRsZT48c2Vjb25kYXJ5
LXRpdGxlPkJpb21hcmtlciBSZXNlYXJjaDwvc2Vjb25kYXJ5LXRpdGxlPjwvdGl0bGVzPjxwZXJp
b2RpY2FsPjxmdWxsLXRpdGxlPkJpb21hcmtlciBSZXNlYXJjaDwvZnVsbC10aXRsZT48L3Blcmlv
ZGljYWw+PHBhZ2VzPjEwNzwvcGFnZXM+PHZvbHVtZT4xMjwvdm9sdW1lPjxudW1iZXI+MTwvbnVt
YmVyPjxkYXRlcz48eWVhcj4yMDI0PC95ZWFyPjxwdWItZGF0ZXM+PGRhdGU+MjAyNC8wOS8xODwv
ZGF0ZT48L3B1Yi1kYXRlcz48L2RhdGVzPjxpc2JuPjIwNTAtNzc3MTwvaXNibj48dXJscz48cmVs
YXRlZC11cmxzPjx1cmw+aHR0cHM6Ly9kb2kub3JnLzEwLjExODYvczQwMzY0LTAyNC0wMDY1NC0x
PC91cmw+PC9yZWxhdGVkLXVybHM+PC91cmxzPjxlbGVjdHJvbmljLXJlc291cmNlLW51bT4xMC4x
MTg2L3M0MDM2NC0wMjQtMDA2NTQtMTwvZWxlY3Ryb25pYy1yZXNvdXJjZS1udW0+PC9yZWNvcmQ+
PC9DaXRlPjxDaXRlPjxBdXRob3I+QmlzY2hvZmY8L0F1dGhvcj48WWVhcj4yMDI0PC9ZZWFyPjxS
ZWNOdW0+MjEyPC9SZWNOdW0+PHJlY29yZD48cmVjLW51bWJlcj4yMTI8L3JlYy1udW1iZXI+PGZv
cmVpZ24ta2V5cz48a2V5IGFwcD0iRU4iIGRiLWlkPSIyczJlYWRzYXlzOTVzaGVlYXg5cHcyYWhw
cmR6d2FkMndheDkiIHRpbWVzdGFtcD0iMTc0NjkwMjUyOCIgZ3VpZD0iZjIxY2UxMTQtYTY4MC00
OGVmLTkyZTgtMDQyZTkxYzk3ZGRjIj4yMTI8L2tleT48L2ZvcmVpZ24ta2V5cz48cmVmLXR5cGUg
bmFtZT0iSm91cm5hbCBBcnRpY2xlIj4xNzwvcmVmLXR5cGU+PGNvbnRyaWJ1dG9ycz48YXV0aG9y
cz48YXV0aG9yPkJpc2Nob2ZmLCBIZXJ2w6k8L2F1dGhvcj48YXV0aG9yPkVzcGnDqSwgTWFyYzwv
YXV0aG9yPjxhdXRob3I+UGV0aXQsIFRoaWVycnk8L2F1dGhvcj48L2F1dGhvcnM+PC9jb250cmli
dXRvcnM+PHRpdGxlcz48dGl0bGU+TmVvYWRqdXZhbnQgVGhlcmFweTogQ3VycmVudCBMYW5kc2Nh
cGUgYW5kIEZ1dHVyZSBIb3Jpem9ucyBmb3IgRVItUG9zaXRpdmUvSEVSMi1OZWdhdGl2ZSBhbmQg
VHJpcGxlLU5lZ2F0aXZlIEVhcmx5IEJyZWFzdCBDYW5jZXI8L3RpdGxlPjxzZWNvbmRhcnktdGl0
bGU+Q3VycmVudCBUcmVhdG1lbnQgT3B0aW9ucyBpbiBPbmNvbG9neTwvc2Vjb25kYXJ5LXRpdGxl
PjwvdGl0bGVzPjxwZXJpb2RpY2FsPjxmdWxsLXRpdGxlPkN1cnJlbnQgVHJlYXRtZW50IE9wdGlv
bnMgaW4gT25jb2xvZ3k8L2Z1bGwtdGl0bGU+PC9wZXJpb2RpY2FsPjxwYWdlcz4xMjEwLTEyMjQ8
L3BhZ2VzPjx2b2x1bWU+MjU8L3ZvbHVtZT48bnVtYmVyPjk8L251bWJlcj48ZGF0ZXM+PHllYXI+
MjAyNDwveWVhcj48cHViLWRhdGVzPjxkYXRlPjIwMjQvMDkvMDE8L2RhdGU+PC9wdWItZGF0ZXM+
PC9kYXRlcz48aXNibj4xNTM0LTYyNzc8L2lzYm4+PHVybHM+PHJlbGF0ZWQtdXJscz48dXJsPmh0
dHBzOi8vZG9pLm9yZy8xMC4xMDA3L3MxMTg2NC0wMjQtMDEyNTEteTwvdXJsPjwvcmVsYXRlZC11
cmxzPjwvdXJscz48ZWxlY3Ryb25pYy1yZXNvdXJjZS1udW0+MTAuMTAwNy9zMTE4NjQtMDI0LTAx
MjUxLXk8L2VsZWN0cm9uaWMtcmVzb3VyY2UtbnVtPjwvcmVjb3JkPjwvQ2l0ZT48Q2l0ZT48QXV0
aG9yPlJlbjwvQXV0aG9yPjxZZWFyPjIwMjU8L1llYXI+PFJlY051bT4yMzY8L1JlY051bT48cmVj
b3JkPjxyZWMtbnVtYmVyPjIzNjwvcmVjLW51bWJlcj48Zm9yZWlnbi1rZXlzPjxrZXkgYXBwPSJF
TiIgZGItaWQ9IjJzMmVhZHNheXM5NXNoZWVheDlwdzJhaHByZHp3YWQyd2F4OSIgdGltZXN0YW1w
PSIxNzQ3MzQwMDc1IiBndWlkPSIwMjc2ZWY1YS04N2I3LTRlZWUtOTYwMy04N2M5N2U5ZThjYzMi
PjIzNjwva2V5PjwvZm9yZWlnbi1rZXlzPjxyZWYtdHlwZSBuYW1lPSJKb3VybmFsIEFydGljbGUi
PjE3PC9yZWYtdHlwZT48Y29udHJpYnV0b3JzPjxhdXRob3JzPjxhdXRob3I+UmVuLCBXZWliaW48
L2F1dGhvcj48YXV0aG9yPll1LCBZdXl1bjwvYXV0aG9yPjxhdXRob3I+V2FuZywgVGFvPC9hdXRo
b3I+PGF1dGhvcj5XYW5nLCBYdWV5YW88L2F1dGhvcj48YXV0aG9yPlN1LCBLdW5rYWk8L2F1dGhv
cj48YXV0aG9yPldhbmcsIFlhbmJvPC9hdXRob3I+PGF1dGhvcj5UYW5nLCBXZW5qaWU8L2F1dGhv
cj48YXV0aG9yPkxpdSwgTWlhb21pYW88L2F1dGhvcj48YXV0aG9yPlpoYW5nLCBZYW5odWk8L2F1
dGhvcj48YXV0aG9yPllhbmcsIExvbmc8L2F1dGhvcj48YXV0aG9yPkRpYW8sIEhvbmd5YW48L2F1
dGhvcj48L2F1dGhvcnM+PC9jb250cmlidXRvcnM+PHRpdGxlcz48dGl0bGU+Q29tcHJlaGVuc2l2
ZSBhbmFseXNpcyBvZiBtZXRhYm9saXNtLXJlbGF0ZWQgZ2VuZSBiaW9tYXJrZXJzIHJldmVhbHMg
dGhlaXIgaW1wYWN0IG9uIHRoZSBkaWFnbm9zaXMgYW5kIHByb2dub3NpcyBvZiB0cmlwbGUtbmVn
YXRpdmUgYnJlYXN0IGNhbmNlcjwvdGl0bGU+PHNlY29uZGFyeS10aXRsZT5CTUMgQ2FuY2VyPC9z
ZWNvbmRhcnktdGl0bGU+PC90aXRsZXM+PHBlcmlvZGljYWw+PGZ1bGwtdGl0bGU+Qk1DIENhbmNl
cjwvZnVsbC10aXRsZT48L3BlcmlvZGljYWw+PHBhZ2VzPjY2ODwvcGFnZXM+PHZvbHVtZT4yNTwv
dm9sdW1lPjxudW1iZXI+MTwvbnVtYmVyPjxkYXRlcz48eWVhcj4yMDI1PC95ZWFyPjxwdWItZGF0
ZXM+PGRhdGU+MjAyNS8wNC8xMTwvZGF0ZT48L3B1Yi1kYXRlcz48L2RhdGVzPjxpc2JuPjE0NzEt
MjQwNzwvaXNibj48dXJscz48cmVsYXRlZC11cmxzPjx1cmw+aHR0cHM6Ly9kb2kub3JnLzEwLjEx
ODYvczEyODg1LTAyNS0xNDA1My04PC91cmw+PC9yZWxhdGVkLXVybHM+PC91cmxzPjxlbGVjdHJv
bmljLXJlc291cmNlLW51bT4xMC4xMTg2L3MxMjg4NS0wMjUtMTQwNTMtODwvZWxlY3Ryb25pYy1y
ZXNvdXJjZS1udW0+PC9yZWNvcmQ+PC9DaXRlPjxDaXRlPjxBdXRob3I+TGl1PC9BdXRob3I+PFll
YXI+MjAyNTwvWWVhcj48UmVjTnVtPjI1OTwvUmVjTnVtPjxyZWNvcmQ+PHJlYy1udW1iZXI+MjU5
PC9yZWMtbnVtYmVyPjxmb3JlaWduLWtleXM+PGtleSBhcHA9IkVOIiBkYi1pZD0iMnMyZWFkc2F5
czk1c2hlZWF4OXB3MmFocHJkendhZDJ3YXg5IiB0aW1lc3RhbXA9IjE3NDc1NzMzNjYiIGd1aWQ9
ImJjNWM1ZjJjLTYzNjktNGQ1NC05Mzg2LWEzMThlMTMzNTI1ZiI+MjU5PC9rZXk+PC9mb3JlaWdu
LWtleXM+PHJlZi10eXBlIG5hbWU9IkpvdXJuYWwgQXJ0aWNsZSI+MTc8L3JlZi10eXBlPjxjb250
cmlidXRvcnM+PGF1dGhvcnM+PGF1dGhvcj5MaXUsIE1pbmc8L2F1dGhvcj48YXV0aG9yPlpoZW5n
LCBMaTwvYXV0aG9yPjxhdXRob3I+WmhhbmcsIFlhbmc8L2F1dGhvcj48YXV0aG9yPlRpYW4sIEpp
bmh1aTwvYXV0aG9yPjwvYXV0aG9ycz48L2NvbnRyaWJ1dG9ycz48dGl0bGVzPjx0aXRsZT5NZWNo
YW5pc3RpYyBpbnNpZ2h0cyBpbnRvIHBhY2h5bWljIGFjaWTigJlzIGFjdGlvbiBvbiB0cmlwbGUt
bmVnYXRpdmUgYnJlYXN0IENhbmNlciB0aHJvdWdoIFRPUDJBIHRhcmdldGluZzwvdGl0bGU+PHNl
Y29uZGFyeS10aXRsZT5TY2llbnRpZmljIFJlcG9ydHM8L3NlY29uZGFyeS10aXRsZT48L3RpdGxl
cz48cGVyaW9kaWNhbD48ZnVsbC10aXRsZT5TY2llbnRpZmljIFJlcG9ydHM8L2Z1bGwtdGl0bGU+
PC9wZXJpb2RpY2FsPjxwYWdlcz4yODU2PC9wYWdlcz48dm9sdW1lPjE1PC92b2x1bWU+PG51bWJl
cj4xPC9udW1iZXI+PGRhdGVzPjx5ZWFyPjIwMjU8L3llYXI+PHB1Yi1kYXRlcz48ZGF0ZT4yMDI1
LzAxLzIyPC9kYXRlPjwvcHViLWRhdGVzPjwvZGF0ZXM+PGlzYm4+MjA0NS0yMzIyPC9pc2JuPjx1
cmxzPjxyZWxhdGVkLXVybHM+PHVybD5odHRwczovL2RvaS5vcmcvMTAuMTAzOC9zNDE1OTgtMDI1
LTg3Mjg2LXo8L3VybD48L3JlbGF0ZWQtdXJscz48L3VybHM+PGVsZWN0cm9uaWMtcmVzb3VyY2Ut
bnVtPjEwLjEwMzgvczQxNTk4LTAyNS04NzI4Ni16PC9lbGVjdHJvbmljLXJlc291cmNlLW51bT48
L3JlY29yZD48L0NpdGU+PC9FbmROb3RlPn==
</w:fldData>
        </w:fldChar>
      </w:r>
      <w:r w:rsidR="00B03664">
        <w:rPr>
          <w:lang w:val="en-GB"/>
        </w:rPr>
        <w:instrText xml:space="preserve"> ADDIN EN.CITE </w:instrText>
      </w:r>
      <w:r w:rsidR="00B03664">
        <w:rPr>
          <w:lang w:val="en-GB"/>
        </w:rPr>
        <w:fldChar w:fldCharType="begin">
          <w:fldData xml:space="preserve">PEVuZE5vdGU+PENpdGU+PEF1dGhvcj5YaW9uZzwvQXV0aG9yPjxZZWFyPjIwMjQ8L1llYXI+PFJl
Y051bT4yMzE8L1JlY051bT48RGlzcGxheVRleHQ+WzE1LCAxNy0xOV08L0Rpc3BsYXlUZXh0Pjxy
ZWNvcmQ+PHJlYy1udW1iZXI+MjMxPC9yZWMtbnVtYmVyPjxmb3JlaWduLWtleXM+PGtleSBhcHA9
IkVOIiBkYi1pZD0iMnMyZWFkc2F5czk1c2hlZWF4OXB3MmFocHJkendhZDJ3YXg5IiB0aW1lc3Rh
bXA9IjE3NDcyNDcyNzQiIGd1aWQ9IjBmNjRmMGY2LTYzZTAtNGYzNy05ODIwLTczNDUwNmI4YmJl
MyI+MjMxPC9rZXk+PC9mb3JlaWduLWtleXM+PHJlZi10eXBlIG5hbWU9IkpvdXJuYWwgQXJ0aWNs
ZSI+MTc8L3JlZi10eXBlPjxjb250cmlidXRvcnM+PGF1dGhvcnM+PGF1dGhvcj5YaW9uZywgWGlu
PC9hdXRob3I+PGF1dGhvcj5XYW5nLCBYaW48L2F1dGhvcj48YXV0aG9yPkxpdSwgQ3VpLUN1aTwv
YXV0aG9yPjxhdXRob3I+U2hhbywgWmhpLU1pbmc8L2F1dGhvcj48YXV0aG9yPll1LCBLZS1EYTwv
YXV0aG9yPjwvYXV0aG9ycz48L2NvbnRyaWJ1dG9ycz48dGl0bGVzPjx0aXRsZT5EZWNpcGhlcmlu
ZyBicmVhc3QgY2FuY2VyIGR5bmFtaWNzOiBpbnNpZ2h0cyBmcm9tIHNpbmdsZS1jZWxsIGFuZCBz
cGF0aWFsIHByb2ZpbGluZyBpbiB0aGUgbXVsdGktb21pY3MgZXJhPC90aXRsZT48c2Vjb25kYXJ5
LXRpdGxlPkJpb21hcmtlciBSZXNlYXJjaDwvc2Vjb25kYXJ5LXRpdGxlPjwvdGl0bGVzPjxwZXJp
b2RpY2FsPjxmdWxsLXRpdGxlPkJpb21hcmtlciBSZXNlYXJjaDwvZnVsbC10aXRsZT48L3Blcmlv
ZGljYWw+PHBhZ2VzPjEwNzwvcGFnZXM+PHZvbHVtZT4xMjwvdm9sdW1lPjxudW1iZXI+MTwvbnVt
YmVyPjxkYXRlcz48eWVhcj4yMDI0PC95ZWFyPjxwdWItZGF0ZXM+PGRhdGU+MjAyNC8wOS8xODwv
ZGF0ZT48L3B1Yi1kYXRlcz48L2RhdGVzPjxpc2JuPjIwNTAtNzc3MTwvaXNibj48dXJscz48cmVs
YXRlZC11cmxzPjx1cmw+aHR0cHM6Ly9kb2kub3JnLzEwLjExODYvczQwMzY0LTAyNC0wMDY1NC0x
PC91cmw+PC9yZWxhdGVkLXVybHM+PC91cmxzPjxlbGVjdHJvbmljLXJlc291cmNlLW51bT4xMC4x
MTg2L3M0MDM2NC0wMjQtMDA2NTQtMTwvZWxlY3Ryb25pYy1yZXNvdXJjZS1udW0+PC9yZWNvcmQ+
PC9DaXRlPjxDaXRlPjxBdXRob3I+QmlzY2hvZmY8L0F1dGhvcj48WWVhcj4yMDI0PC9ZZWFyPjxS
ZWNOdW0+MjEyPC9SZWNOdW0+PHJlY29yZD48cmVjLW51bWJlcj4yMTI8L3JlYy1udW1iZXI+PGZv
cmVpZ24ta2V5cz48a2V5IGFwcD0iRU4iIGRiLWlkPSIyczJlYWRzYXlzOTVzaGVlYXg5cHcyYWhw
cmR6d2FkMndheDkiIHRpbWVzdGFtcD0iMTc0NjkwMjUyOCIgZ3VpZD0iZjIxY2UxMTQtYTY4MC00
OGVmLTkyZTgtMDQyZTkxYzk3ZGRjIj4yMTI8L2tleT48L2ZvcmVpZ24ta2V5cz48cmVmLXR5cGUg
bmFtZT0iSm91cm5hbCBBcnRpY2xlIj4xNzwvcmVmLXR5cGU+PGNvbnRyaWJ1dG9ycz48YXV0aG9y
cz48YXV0aG9yPkJpc2Nob2ZmLCBIZXJ2w6k8L2F1dGhvcj48YXV0aG9yPkVzcGnDqSwgTWFyYzwv
YXV0aG9yPjxhdXRob3I+UGV0aXQsIFRoaWVycnk8L2F1dGhvcj48L2F1dGhvcnM+PC9jb250cmli
dXRvcnM+PHRpdGxlcz48dGl0bGU+TmVvYWRqdXZhbnQgVGhlcmFweTogQ3VycmVudCBMYW5kc2Nh
cGUgYW5kIEZ1dHVyZSBIb3Jpem9ucyBmb3IgRVItUG9zaXRpdmUvSEVSMi1OZWdhdGl2ZSBhbmQg
VHJpcGxlLU5lZ2F0aXZlIEVhcmx5IEJyZWFzdCBDYW5jZXI8L3RpdGxlPjxzZWNvbmRhcnktdGl0
bGU+Q3VycmVudCBUcmVhdG1lbnQgT3B0aW9ucyBpbiBPbmNvbG9neTwvc2Vjb25kYXJ5LXRpdGxl
PjwvdGl0bGVzPjxwZXJpb2RpY2FsPjxmdWxsLXRpdGxlPkN1cnJlbnQgVHJlYXRtZW50IE9wdGlv
bnMgaW4gT25jb2xvZ3k8L2Z1bGwtdGl0bGU+PC9wZXJpb2RpY2FsPjxwYWdlcz4xMjEwLTEyMjQ8
L3BhZ2VzPjx2b2x1bWU+MjU8L3ZvbHVtZT48bnVtYmVyPjk8L251bWJlcj48ZGF0ZXM+PHllYXI+
MjAyNDwveWVhcj48cHViLWRhdGVzPjxkYXRlPjIwMjQvMDkvMDE8L2RhdGU+PC9wdWItZGF0ZXM+
PC9kYXRlcz48aXNibj4xNTM0LTYyNzc8L2lzYm4+PHVybHM+PHJlbGF0ZWQtdXJscz48dXJsPmh0
dHBzOi8vZG9pLm9yZy8xMC4xMDA3L3MxMTg2NC0wMjQtMDEyNTEteTwvdXJsPjwvcmVsYXRlZC11
cmxzPjwvdXJscz48ZWxlY3Ryb25pYy1yZXNvdXJjZS1udW0+MTAuMTAwNy9zMTE4NjQtMDI0LTAx
MjUxLXk8L2VsZWN0cm9uaWMtcmVzb3VyY2UtbnVtPjwvcmVjb3JkPjwvQ2l0ZT48Q2l0ZT48QXV0
aG9yPlJlbjwvQXV0aG9yPjxZZWFyPjIwMjU8L1llYXI+PFJlY051bT4yMzY8L1JlY051bT48cmVj
b3JkPjxyZWMtbnVtYmVyPjIzNjwvcmVjLW51bWJlcj48Zm9yZWlnbi1rZXlzPjxrZXkgYXBwPSJF
TiIgZGItaWQ9IjJzMmVhZHNheXM5NXNoZWVheDlwdzJhaHByZHp3YWQyd2F4OSIgdGltZXN0YW1w
PSIxNzQ3MzQwMDc1IiBndWlkPSIwMjc2ZWY1YS04N2I3LTRlZWUtOTYwMy04N2M5N2U5ZThjYzMi
PjIzNjwva2V5PjwvZm9yZWlnbi1rZXlzPjxyZWYtdHlwZSBuYW1lPSJKb3VybmFsIEFydGljbGUi
PjE3PC9yZWYtdHlwZT48Y29udHJpYnV0b3JzPjxhdXRob3JzPjxhdXRob3I+UmVuLCBXZWliaW48
L2F1dGhvcj48YXV0aG9yPll1LCBZdXl1bjwvYXV0aG9yPjxhdXRob3I+V2FuZywgVGFvPC9hdXRo
b3I+PGF1dGhvcj5XYW5nLCBYdWV5YW88L2F1dGhvcj48YXV0aG9yPlN1LCBLdW5rYWk8L2F1dGhv
cj48YXV0aG9yPldhbmcsIFlhbmJvPC9hdXRob3I+PGF1dGhvcj5UYW5nLCBXZW5qaWU8L2F1dGhv
cj48YXV0aG9yPkxpdSwgTWlhb21pYW88L2F1dGhvcj48YXV0aG9yPlpoYW5nLCBZYW5odWk8L2F1
dGhvcj48YXV0aG9yPllhbmcsIExvbmc8L2F1dGhvcj48YXV0aG9yPkRpYW8sIEhvbmd5YW48L2F1
dGhvcj48L2F1dGhvcnM+PC9jb250cmlidXRvcnM+PHRpdGxlcz48dGl0bGU+Q29tcHJlaGVuc2l2
ZSBhbmFseXNpcyBvZiBtZXRhYm9saXNtLXJlbGF0ZWQgZ2VuZSBiaW9tYXJrZXJzIHJldmVhbHMg
dGhlaXIgaW1wYWN0IG9uIHRoZSBkaWFnbm9zaXMgYW5kIHByb2dub3NpcyBvZiB0cmlwbGUtbmVn
YXRpdmUgYnJlYXN0IGNhbmNlcjwvdGl0bGU+PHNlY29uZGFyeS10aXRsZT5CTUMgQ2FuY2VyPC9z
ZWNvbmRhcnktdGl0bGU+PC90aXRsZXM+PHBlcmlvZGljYWw+PGZ1bGwtdGl0bGU+Qk1DIENhbmNl
cjwvZnVsbC10aXRsZT48L3BlcmlvZGljYWw+PHBhZ2VzPjY2ODwvcGFnZXM+PHZvbHVtZT4yNTwv
dm9sdW1lPjxudW1iZXI+MTwvbnVtYmVyPjxkYXRlcz48eWVhcj4yMDI1PC95ZWFyPjxwdWItZGF0
ZXM+PGRhdGU+MjAyNS8wNC8xMTwvZGF0ZT48L3B1Yi1kYXRlcz48L2RhdGVzPjxpc2JuPjE0NzEt
MjQwNzwvaXNibj48dXJscz48cmVsYXRlZC11cmxzPjx1cmw+aHR0cHM6Ly9kb2kub3JnLzEwLjEx
ODYvczEyODg1LTAyNS0xNDA1My04PC91cmw+PC9yZWxhdGVkLXVybHM+PC91cmxzPjxlbGVjdHJv
bmljLXJlc291cmNlLW51bT4xMC4xMTg2L3MxMjg4NS0wMjUtMTQwNTMtODwvZWxlY3Ryb25pYy1y
ZXNvdXJjZS1udW0+PC9yZWNvcmQ+PC9DaXRlPjxDaXRlPjxBdXRob3I+TGl1PC9BdXRob3I+PFll
YXI+MjAyNTwvWWVhcj48UmVjTnVtPjI1OTwvUmVjTnVtPjxyZWNvcmQ+PHJlYy1udW1iZXI+MjU5
PC9yZWMtbnVtYmVyPjxmb3JlaWduLWtleXM+PGtleSBhcHA9IkVOIiBkYi1pZD0iMnMyZWFkc2F5
czk1c2hlZWF4OXB3MmFocHJkendhZDJ3YXg5IiB0aW1lc3RhbXA9IjE3NDc1NzMzNjYiIGd1aWQ9
ImJjNWM1ZjJjLTYzNjktNGQ1NC05Mzg2LWEzMThlMTMzNTI1ZiI+MjU5PC9rZXk+PC9mb3JlaWdu
LWtleXM+PHJlZi10eXBlIG5hbWU9IkpvdXJuYWwgQXJ0aWNsZSI+MTc8L3JlZi10eXBlPjxjb250
cmlidXRvcnM+PGF1dGhvcnM+PGF1dGhvcj5MaXUsIE1pbmc8L2F1dGhvcj48YXV0aG9yPlpoZW5n
LCBMaTwvYXV0aG9yPjxhdXRob3I+WmhhbmcsIFlhbmc8L2F1dGhvcj48YXV0aG9yPlRpYW4sIEpp
bmh1aTwvYXV0aG9yPjwvYXV0aG9ycz48L2NvbnRyaWJ1dG9ycz48dGl0bGVzPjx0aXRsZT5NZWNo
YW5pc3RpYyBpbnNpZ2h0cyBpbnRvIHBhY2h5bWljIGFjaWTigJlzIGFjdGlvbiBvbiB0cmlwbGUt
bmVnYXRpdmUgYnJlYXN0IENhbmNlciB0aHJvdWdoIFRPUDJBIHRhcmdldGluZzwvdGl0bGU+PHNl
Y29uZGFyeS10aXRsZT5TY2llbnRpZmljIFJlcG9ydHM8L3NlY29uZGFyeS10aXRsZT48L3RpdGxl
cz48cGVyaW9kaWNhbD48ZnVsbC10aXRsZT5TY2llbnRpZmljIFJlcG9ydHM8L2Z1bGwtdGl0bGU+
PC9wZXJpb2RpY2FsPjxwYWdlcz4yODU2PC9wYWdlcz48dm9sdW1lPjE1PC92b2x1bWU+PG51bWJl
cj4xPC9udW1iZXI+PGRhdGVzPjx5ZWFyPjIwMjU8L3llYXI+PHB1Yi1kYXRlcz48ZGF0ZT4yMDI1
LzAxLzIyPC9kYXRlPjwvcHViLWRhdGVzPjwvZGF0ZXM+PGlzYm4+MjA0NS0yMzIyPC9pc2JuPjx1
cmxzPjxyZWxhdGVkLXVybHM+PHVybD5odHRwczovL2RvaS5vcmcvMTAuMTAzOC9zNDE1OTgtMDI1
LTg3Mjg2LXo8L3VybD48L3JlbGF0ZWQtdXJscz48L3VybHM+PGVsZWN0cm9uaWMtcmVzb3VyY2Ut
bnVtPjEwLjEwMzgvczQxNTk4LTAyNS04NzI4Ni16PC9lbGVjdHJvbmljLXJlc291cmNlLW51bT48
L3JlY29yZD48L0NpdGU+PC9FbmROb3RlPn==
</w:fldData>
        </w:fldChar>
      </w:r>
      <w:r w:rsidR="00B03664">
        <w:rPr>
          <w:lang w:val="en-GB"/>
        </w:rPr>
        <w:instrText xml:space="preserve"> ADDIN EN.CITE.DATA </w:instrText>
      </w:r>
      <w:r w:rsidR="00B03664">
        <w:rPr>
          <w:lang w:val="en-GB"/>
        </w:rPr>
      </w:r>
      <w:r w:rsidR="00B03664">
        <w:rPr>
          <w:lang w:val="en-GB"/>
        </w:rPr>
        <w:fldChar w:fldCharType="end"/>
      </w:r>
      <w:r w:rsidR="00155BE6">
        <w:rPr>
          <w:lang w:val="en-GB"/>
        </w:rPr>
      </w:r>
      <w:r w:rsidR="00155BE6">
        <w:rPr>
          <w:lang w:val="en-GB"/>
        </w:rPr>
        <w:fldChar w:fldCharType="separate"/>
      </w:r>
      <w:r w:rsidR="00B03664">
        <w:rPr>
          <w:noProof/>
          <w:lang w:val="en-GB"/>
        </w:rPr>
        <w:t>[15, 17-19]</w:t>
      </w:r>
      <w:r w:rsidR="00155BE6">
        <w:rPr>
          <w:lang w:val="en-GB"/>
        </w:rPr>
        <w:fldChar w:fldCharType="end"/>
      </w:r>
      <w:r>
        <w:rPr>
          <w:lang w:val="en-GB"/>
        </w:rPr>
        <w:t>.</w:t>
      </w:r>
      <w:r w:rsidR="001F30D5">
        <w:rPr>
          <w:lang w:val="en-GB"/>
        </w:rPr>
        <w:t xml:space="preserve"> </w:t>
      </w:r>
      <w:r w:rsidR="004931FF">
        <w:rPr>
          <w:lang w:val="en-GB"/>
        </w:rPr>
        <w:t xml:space="preserve">Immunotherapy is recognized as additional treatment, </w:t>
      </w:r>
      <w:r w:rsidR="0034200A">
        <w:rPr>
          <w:lang w:val="en-GB"/>
        </w:rPr>
        <w:t>yet the approach is in early stages and</w:t>
      </w:r>
      <w:r w:rsidR="008F4000">
        <w:rPr>
          <w:lang w:val="en-GB"/>
        </w:rPr>
        <w:t xml:space="preserve"> TNBC </w:t>
      </w:r>
      <w:r w:rsidR="008F4000" w:rsidRPr="008F4000">
        <w:rPr>
          <w:lang w:val="en-GB"/>
        </w:rPr>
        <w:t>lacks enough immune cell infiltration</w:t>
      </w:r>
      <w:r w:rsidR="00EC6EAC">
        <w:rPr>
          <w:lang w:val="en-GB"/>
        </w:rPr>
        <w:t xml:space="preserve"> making the treatment moderately effective</w:t>
      </w:r>
      <w:r w:rsidR="0034200A">
        <w:rPr>
          <w:lang w:val="en-GB"/>
        </w:rPr>
        <w:t xml:space="preserve"> </w:t>
      </w:r>
      <w:r w:rsidR="0034200A">
        <w:rPr>
          <w:lang w:val="en-GB"/>
        </w:rPr>
        <w:fldChar w:fldCharType="begin">
          <w:fldData xml:space="preserve">PEVuZE5vdGU+PENpdGU+PEF1dGhvcj5DaGVuPC9BdXRob3I+PFllYXI+MjAyNTwvWWVhcj48UmVj
TnVtPjI0MTwvUmVjTnVtPjxEaXNwbGF5VGV4dD5bMTMsIDE2LCAyMF08L0Rpc3BsYXlUZXh0Pjxy
ZWNvcmQ+PHJlYy1udW1iZXI+MjQxPC9yZWMtbnVtYmVyPjxmb3JlaWduLWtleXM+PGtleSBhcHA9
IkVOIiBkYi1pZD0iMnMyZWFkc2F5czk1c2hlZWF4OXB3MmFocHJkendhZDJ3YXg5IiB0aW1lc3Rh
bXA9IjE3NDc0NTk5MjUiIGd1aWQ9IjJmYzlhMjM3LWFkNTctNDk5Yy1hY2FhLWNiNjEwZTMzNDg0
YSI+MjQxPC9rZXk+PC9mb3JlaWduLWtleXM+PHJlZi10eXBlIG5hbWU9IkpvdXJuYWwgQXJ0aWNs
ZSI+MTc8L3JlZi10eXBlPjxjb250cmlidXRvcnM+PGF1dGhvcnM+PGF1dGhvcj5DaGVuLCBZaWxp
bjwvYXV0aG9yPjxhdXRob3I+SHVhbmcsIFl1aG9uZzwvYXV0aG9yPjxhdXRob3I+TGksIFdlaTwv
YXV0aG9yPjxhdXRob3I+Wmh1LCBUZW5nPC9hdXRob3I+PGF1dGhvcj5DaGVuZywgTWlueWk8L2F1
dGhvcj48YXV0aG9yPld1LCBDYW5ndWk8L2F1dGhvcj48YXV0aG9yPlpoYW5nLCBMaXVsdTwvYXV0
aG9yPjxhdXRob3I+UGVuZywgSGFvPC9hdXRob3I+PGF1dGhvcj5XYW5nLCBLdW48L2F1dGhvcj48
L2F1dGhvcnM+PC9jb250cmlidXRvcnM+PHRpdGxlcz48dGl0bGU+SW50cmF0dW1vcmFsIG1pY3Jv
YmlvdGEtYWlkZWQgZnVzaW9uIHJhZGlvbWljcyBtb2RlbCBmb3IgcHJlZGljdGluZyB0dW1vciBy
ZXNwb25zZSB0byBuZW9hZGp1dmFudCBjaGVtb2ltbXVub3RoZXJhcHkgaW4gdHJpcGxlLW5lZ2F0
aXZlIGJyZWFzdCBjYW5jZXI8L3RpdGxlPjxzZWNvbmRhcnktdGl0bGU+Sm91cm5hbCBvZiBUcmFu
c2xhdGlvbmFsIE1lZGljaW5lPC9zZWNvbmRhcnktdGl0bGU+PC90aXRsZXM+PHBlcmlvZGljYWw+
PGZ1bGwtdGl0bGU+Sm91cm5hbCBvZiBUcmFuc2xhdGlvbmFsIE1lZGljaW5lPC9mdWxsLXRpdGxl
PjwvcGVyaW9kaWNhbD48cGFnZXM+MzUyPC9wYWdlcz48dm9sdW1lPjIzPC92b2x1bWU+PG51bWJl
cj4xPC9udW1iZXI+PGRhdGVzPjx5ZWFyPjIwMjU8L3llYXI+PHB1Yi1kYXRlcz48ZGF0ZT4yMDI1
LzAzLzIwPC9kYXRlPjwvcHViLWRhdGVzPjwvZGF0ZXM+PGlzYm4+MTQ3OS01ODc2PC9pc2JuPjx1
cmxzPjxyZWxhdGVkLXVybHM+PHVybD5odHRwczovL2RvaS5vcmcvMTAuMTE4Ni9zMTI5NjctMDI1
LTA2MzY5LTc8L3VybD48L3JlbGF0ZWQtdXJscz48L3VybHM+PGVsZWN0cm9uaWMtcmVzb3VyY2Ut
bnVtPjEwLjExODYvczEyOTY3LTAyNS0wNjM2OS03PC9lbGVjdHJvbmljLXJlc291cmNlLW51bT48
L3JlY29yZD48L0NpdGU+PENpdGU+PEF1dGhvcj5aaHU8L0F1dGhvcj48WWVhcj4yMDI1PC9ZZWFy
PjxSZWNOdW0+MjUyPC9SZWNOdW0+PHJlY29yZD48cmVjLW51bWJlcj4yNTI8L3JlYy1udW1iZXI+
PGZvcmVpZ24ta2V5cz48a2V5IGFwcD0iRU4iIGRiLWlkPSIyczJlYWRzYXlzOTVzaGVlYXg5cHcy
YWhwcmR6d2FkMndheDkiIHRpbWVzdGFtcD0iMTc0NzU1NzM2NyIgZ3VpZD0iM2ZkMWQ2NmYtODVh
YS00YmQzLThlYzktYTMwYzU3YmY1ZjIyIj4yNTI8L2tleT48L2ZvcmVpZ24ta2V5cz48cmVmLXR5
cGUgbmFtZT0iSm91cm5hbCBBcnRpY2xlIj4xNzwvcmVmLXR5cGU+PGNvbnRyaWJ1dG9ycz48YXV0
aG9ycz48YXV0aG9yPlpodSwgQmlueXU8L2F1dGhvcj48YXV0aG9yPkNhaSwgWWluZzwvYXV0aG9y
PjxhdXRob3I+WmhvdSwgTGluZ2xpPC9hdXRob3I+PGF1dGhvcj5aaGFvLCBMZWk8L2F1dGhvcj48
YXV0aG9yPkNoZW4sIEppYW1lbmc8L2F1dGhvcj48YXV0aG9yPlNoYW4sIFhpYW90aW5nPC9hdXRo
b3I+PGF1dGhvcj5TdW4sIFh1amllPC9hdXRob3I+PGF1dGhvcj5Zb3UsIFFpYW48L2F1dGhvcj48
YXV0aG9yPkdvbmcsIFhpYW5nPC9hdXRob3I+PGF1dGhvcj5aaGFuZywgV2VuPC9hdXRob3I+PGF1
dGhvcj5aaHUsIEhlbGVuIEhlPC9hdXRob3I+PGF1dGhvcj5aaGFuZywgUGVuZ2NoZW5nPC9hdXRo
b3I+PGF1dGhvcj5MaSwgWWFwaW5nPC9hdXRob3I+PC9hdXRob3JzPjwvY29udHJpYnV0b3JzPjx0
aXRsZXM+PHRpdGxlPkluamVjdGFibGUgc3VwcmFtb2xlY3VsYXIgaHlkcm9nZWwgY28tbG9hZGlu
ZyBhYmVtYWNpY2xpYi9OTEc5MTkgZm9yIG5lb2FkanV2YW50IGltbXVub3RoZXJhcHkgb2YgdHJp
cGxlLW5lZ2F0aXZlIGJyZWFzdCBjYW5jZXI8L3RpdGxlPjxzZWNvbmRhcnktdGl0bGU+TmF0dXJl
IENvbW11bmljYXRpb25zPC9zZWNvbmRhcnktdGl0bGU+PC90aXRsZXM+PHBlcmlvZGljYWw+PGZ1
bGwtdGl0bGU+TmF0dXJlIENvbW11bmljYXRpb25zPC9mdWxsLXRpdGxlPjwvcGVyaW9kaWNhbD48
cGFnZXM+Njg3PC9wYWdlcz48dm9sdW1lPjE2PC92b2x1bWU+PG51bWJlcj4xPC9udW1iZXI+PGRh
dGVzPjx5ZWFyPjIwMjU8L3llYXI+PHB1Yi1kYXRlcz48ZGF0ZT4yMDI1LzAxLzE1PC9kYXRlPjwv
cHViLWRhdGVzPjwvZGF0ZXM+PGlzYm4+MjA0MS0xNzIzPC9pc2JuPjx1cmxzPjxyZWxhdGVkLXVy
bHM+PHVybD5odHRwczovL2RvaS5vcmcvMTAuMTAzOC9zNDE0NjctMDI1LTU1OTA0LXo8L3VybD48
L3JlbGF0ZWQtdXJscz48L3VybHM+PGVsZWN0cm9uaWMtcmVzb3VyY2UtbnVtPjEwLjEwMzgvczQx
NDY3LTAyNS01NTkwNC16PC9lbGVjdHJvbmljLXJlc291cmNlLW51bT48L3JlY29yZD48L0NpdGU+
PENpdGU+PEF1dGhvcj5CYWtrZXI8L0F1dGhvcj48WWVhcj4yMDI1PC9ZZWFyPjxSZWNOdW0+MjU1
PC9SZWNOdW0+PHJlY29yZD48cmVjLW51bWJlcj4yNTU8L3JlYy1udW1iZXI+PGZvcmVpZ24ta2V5
cz48a2V5IGFwcD0iRU4iIGRiLWlkPSIyczJlYWRzYXlzOTVzaGVlYXg5cHcyYWhwcmR6d2FkMndh
eDkiIHRpbWVzdGFtcD0iMTc0NzU2OTU4NSIgZ3VpZD0iYWZhZDk4M2ItY2RhNy00YjAzLTk2OTUt
MWY1NWIzMDNjY2JiIj4yNTU8L2tleT48L2ZvcmVpZ24ta2V5cz48cmVmLXR5cGUgbmFtZT0iSm91
cm5hbCBBcnRpY2xlIj4xNzwvcmVmLXR5cGU+PGNvbnRyaWJ1dG9ycz48YXV0aG9ycz48YXV0aG9y
PkJha2tlciwgTm9vciBBLiBNLjwvYXV0aG9yPjxhdXRob3I+R2FybmVyLCBIYW5uYWg8L2F1dGhv
cj48YXV0aG9yPnZhbiBEeWssIEV3YWxkPC9hdXRob3I+PGF1dGhvcj5DaGFtcGFuaGV0LCBFbGlz
YTwvYXV0aG9yPjxhdXRob3I+S2xhdmVyLCBDaHJpczwvYXV0aG9yPjxhdXRob3I+RHVpanN0LCBN
YXhpbWU8L2F1dGhvcj48YXV0aG9yPlZvb3J3ZXJrLCBMZW9uaWU8L2F1dGhvcj48YXV0aG9yPk5l
ZGVybG9mLCBJcmlzPC9hdXRob3I+PGF1dGhvcj5Wb29ydGh1aXMsIFJvc2llPC9hdXRob3I+PGF1
dGhvcj5MaWVmYWFyZCwgTWFydGUgQy48L2F1dGhvcj48YXV0aG9yPk5pZXV3bGFuZCwgTWFyamE8
L2F1dGhvcj48YXV0aG9yPmRlIFJpbmssIElyaXM8L2F1dGhvcj48YXV0aG9yPkJsZWlqZXJ2ZWxk
LCBPbm5vIEIuPC9hdXRob3I+PGF1dGhvcj5Pb3N0ZXJrYW1wLCBIZW5kcmlrYSBNLjwvYXV0aG9y
PjxhdXRob3I+V2Vzc2VscywgTG9kZXd5ayBGLiBBLjwvYXV0aG9yPjxhdXRob3I+S29rLCBNYXJs
ZWVuPC9hdXRob3I+PGF1dGhvcj5kZSBWaXNzZXIsIEthcmluIEUuPC9hdXRob3I+PC9hdXRob3Jz
PjwvY29udHJpYnV0b3JzPjx0aXRsZXM+PHRpdGxlPlRyaXBsZS1uZWdhdGl2ZSBicmVhc3QgY2Fu
Y2VyIG1vZGlmaWVzIHRoZSBzeXN0ZW1pYyBpbW11bmUgbGFuZHNjYXBlIGFuZCBhbHRlcnMgbmV1
dHJvcGhpbCBmdW5jdGlvbmFsaXR5PC90aXRsZT48c2Vjb25kYXJ5LXRpdGxlPm5waiBCcmVhc3Qg
Q2FuY2VyPC9zZWNvbmRhcnktdGl0bGU+PC90aXRsZXM+PHBlcmlvZGljYWw+PGZ1bGwtdGl0bGU+
bnBqIEJyZWFzdCBDYW5jZXI8L2Z1bGwtdGl0bGU+PC9wZXJpb2RpY2FsPjxwYWdlcz41PC9wYWdl
cz48dm9sdW1lPjExPC92b2x1bWU+PG51bWJlcj4xPC9udW1iZXI+PGRhdGVzPjx5ZWFyPjIwMjU8
L3llYXI+PHB1Yi1kYXRlcz48ZGF0ZT4yMDI1LzAxLzIzPC9kYXRlPjwvcHViLWRhdGVzPjwvZGF0
ZXM+PGlzYm4+MjM3NC00Njc3PC9pc2JuPjx1cmxzPjxyZWxhdGVkLXVybHM+PHVybD5odHRwczov
L2RvaS5vcmcvMTAuMTAzOC9zNDE1MjMtMDI1LTAwNzIxLTI8L3VybD48L3JlbGF0ZWQtdXJscz48
L3VybHM+PGVsZWN0cm9uaWMtcmVzb3VyY2UtbnVtPjEwLjEwMzgvczQxNTIzLTAyNS0wMDcyMS0y
PC9lbGVjdHJvbmljLXJlc291cmNlLW51bT48L3JlY29yZD48L0NpdGU+PC9FbmROb3RlPgB=
</w:fldData>
        </w:fldChar>
      </w:r>
      <w:r w:rsidR="00B03664">
        <w:rPr>
          <w:lang w:val="en-GB"/>
        </w:rPr>
        <w:instrText xml:space="preserve"> ADDIN EN.CITE </w:instrText>
      </w:r>
      <w:r w:rsidR="00B03664">
        <w:rPr>
          <w:lang w:val="en-GB"/>
        </w:rPr>
        <w:fldChar w:fldCharType="begin">
          <w:fldData xml:space="preserve">PEVuZE5vdGU+PENpdGU+PEF1dGhvcj5DaGVuPC9BdXRob3I+PFllYXI+MjAyNTwvWWVhcj48UmVj
TnVtPjI0MTwvUmVjTnVtPjxEaXNwbGF5VGV4dD5bMTMsIDE2LCAyMF08L0Rpc3BsYXlUZXh0Pjxy
ZWNvcmQ+PHJlYy1udW1iZXI+MjQxPC9yZWMtbnVtYmVyPjxmb3JlaWduLWtleXM+PGtleSBhcHA9
IkVOIiBkYi1pZD0iMnMyZWFkc2F5czk1c2hlZWF4OXB3MmFocHJkendhZDJ3YXg5IiB0aW1lc3Rh
bXA9IjE3NDc0NTk5MjUiIGd1aWQ9IjJmYzlhMjM3LWFkNTctNDk5Yy1hY2FhLWNiNjEwZTMzNDg0
YSI+MjQxPC9rZXk+PC9mb3JlaWduLWtleXM+PHJlZi10eXBlIG5hbWU9IkpvdXJuYWwgQXJ0aWNs
ZSI+MTc8L3JlZi10eXBlPjxjb250cmlidXRvcnM+PGF1dGhvcnM+PGF1dGhvcj5DaGVuLCBZaWxp
bjwvYXV0aG9yPjxhdXRob3I+SHVhbmcsIFl1aG9uZzwvYXV0aG9yPjxhdXRob3I+TGksIFdlaTwv
YXV0aG9yPjxhdXRob3I+Wmh1LCBUZW5nPC9hdXRob3I+PGF1dGhvcj5DaGVuZywgTWlueWk8L2F1
dGhvcj48YXV0aG9yPld1LCBDYW5ndWk8L2F1dGhvcj48YXV0aG9yPlpoYW5nLCBMaXVsdTwvYXV0
aG9yPjxhdXRob3I+UGVuZywgSGFvPC9hdXRob3I+PGF1dGhvcj5XYW5nLCBLdW48L2F1dGhvcj48
L2F1dGhvcnM+PC9jb250cmlidXRvcnM+PHRpdGxlcz48dGl0bGU+SW50cmF0dW1vcmFsIG1pY3Jv
YmlvdGEtYWlkZWQgZnVzaW9uIHJhZGlvbWljcyBtb2RlbCBmb3IgcHJlZGljdGluZyB0dW1vciBy
ZXNwb25zZSB0byBuZW9hZGp1dmFudCBjaGVtb2ltbXVub3RoZXJhcHkgaW4gdHJpcGxlLW5lZ2F0
aXZlIGJyZWFzdCBjYW5jZXI8L3RpdGxlPjxzZWNvbmRhcnktdGl0bGU+Sm91cm5hbCBvZiBUcmFu
c2xhdGlvbmFsIE1lZGljaW5lPC9zZWNvbmRhcnktdGl0bGU+PC90aXRsZXM+PHBlcmlvZGljYWw+
PGZ1bGwtdGl0bGU+Sm91cm5hbCBvZiBUcmFuc2xhdGlvbmFsIE1lZGljaW5lPC9mdWxsLXRpdGxl
PjwvcGVyaW9kaWNhbD48cGFnZXM+MzUyPC9wYWdlcz48dm9sdW1lPjIzPC92b2x1bWU+PG51bWJl
cj4xPC9udW1iZXI+PGRhdGVzPjx5ZWFyPjIwMjU8L3llYXI+PHB1Yi1kYXRlcz48ZGF0ZT4yMDI1
LzAzLzIwPC9kYXRlPjwvcHViLWRhdGVzPjwvZGF0ZXM+PGlzYm4+MTQ3OS01ODc2PC9pc2JuPjx1
cmxzPjxyZWxhdGVkLXVybHM+PHVybD5odHRwczovL2RvaS5vcmcvMTAuMTE4Ni9zMTI5NjctMDI1
LTA2MzY5LTc8L3VybD48L3JlbGF0ZWQtdXJscz48L3VybHM+PGVsZWN0cm9uaWMtcmVzb3VyY2Ut
bnVtPjEwLjExODYvczEyOTY3LTAyNS0wNjM2OS03PC9lbGVjdHJvbmljLXJlc291cmNlLW51bT48
L3JlY29yZD48L0NpdGU+PENpdGU+PEF1dGhvcj5aaHU8L0F1dGhvcj48WWVhcj4yMDI1PC9ZZWFy
PjxSZWNOdW0+MjUyPC9SZWNOdW0+PHJlY29yZD48cmVjLW51bWJlcj4yNTI8L3JlYy1udW1iZXI+
PGZvcmVpZ24ta2V5cz48a2V5IGFwcD0iRU4iIGRiLWlkPSIyczJlYWRzYXlzOTVzaGVlYXg5cHcy
YWhwcmR6d2FkMndheDkiIHRpbWVzdGFtcD0iMTc0NzU1NzM2NyIgZ3VpZD0iM2ZkMWQ2NmYtODVh
YS00YmQzLThlYzktYTMwYzU3YmY1ZjIyIj4yNTI8L2tleT48L2ZvcmVpZ24ta2V5cz48cmVmLXR5
cGUgbmFtZT0iSm91cm5hbCBBcnRpY2xlIj4xNzwvcmVmLXR5cGU+PGNvbnRyaWJ1dG9ycz48YXV0
aG9ycz48YXV0aG9yPlpodSwgQmlueXU8L2F1dGhvcj48YXV0aG9yPkNhaSwgWWluZzwvYXV0aG9y
PjxhdXRob3I+WmhvdSwgTGluZ2xpPC9hdXRob3I+PGF1dGhvcj5aaGFvLCBMZWk8L2F1dGhvcj48
YXV0aG9yPkNoZW4sIEppYW1lbmc8L2F1dGhvcj48YXV0aG9yPlNoYW4sIFhpYW90aW5nPC9hdXRo
b3I+PGF1dGhvcj5TdW4sIFh1amllPC9hdXRob3I+PGF1dGhvcj5Zb3UsIFFpYW48L2F1dGhvcj48
YXV0aG9yPkdvbmcsIFhpYW5nPC9hdXRob3I+PGF1dGhvcj5aaGFuZywgV2VuPC9hdXRob3I+PGF1
dGhvcj5aaHUsIEhlbGVuIEhlPC9hdXRob3I+PGF1dGhvcj5aaGFuZywgUGVuZ2NoZW5nPC9hdXRo
b3I+PGF1dGhvcj5MaSwgWWFwaW5nPC9hdXRob3I+PC9hdXRob3JzPjwvY29udHJpYnV0b3JzPjx0
aXRsZXM+PHRpdGxlPkluamVjdGFibGUgc3VwcmFtb2xlY3VsYXIgaHlkcm9nZWwgY28tbG9hZGlu
ZyBhYmVtYWNpY2xpYi9OTEc5MTkgZm9yIG5lb2FkanV2YW50IGltbXVub3RoZXJhcHkgb2YgdHJp
cGxlLW5lZ2F0aXZlIGJyZWFzdCBjYW5jZXI8L3RpdGxlPjxzZWNvbmRhcnktdGl0bGU+TmF0dXJl
IENvbW11bmljYXRpb25zPC9zZWNvbmRhcnktdGl0bGU+PC90aXRsZXM+PHBlcmlvZGljYWw+PGZ1
bGwtdGl0bGU+TmF0dXJlIENvbW11bmljYXRpb25zPC9mdWxsLXRpdGxlPjwvcGVyaW9kaWNhbD48
cGFnZXM+Njg3PC9wYWdlcz48dm9sdW1lPjE2PC92b2x1bWU+PG51bWJlcj4xPC9udW1iZXI+PGRh
dGVzPjx5ZWFyPjIwMjU8L3llYXI+PHB1Yi1kYXRlcz48ZGF0ZT4yMDI1LzAxLzE1PC9kYXRlPjwv
cHViLWRhdGVzPjwvZGF0ZXM+PGlzYm4+MjA0MS0xNzIzPC9pc2JuPjx1cmxzPjxyZWxhdGVkLXVy
bHM+PHVybD5odHRwczovL2RvaS5vcmcvMTAuMTAzOC9zNDE0NjctMDI1LTU1OTA0LXo8L3VybD48
L3JlbGF0ZWQtdXJscz48L3VybHM+PGVsZWN0cm9uaWMtcmVzb3VyY2UtbnVtPjEwLjEwMzgvczQx
NDY3LTAyNS01NTkwNC16PC9lbGVjdHJvbmljLXJlc291cmNlLW51bT48L3JlY29yZD48L0NpdGU+
PENpdGU+PEF1dGhvcj5CYWtrZXI8L0F1dGhvcj48WWVhcj4yMDI1PC9ZZWFyPjxSZWNOdW0+MjU1
PC9SZWNOdW0+PHJlY29yZD48cmVjLW51bWJlcj4yNTU8L3JlYy1udW1iZXI+PGZvcmVpZ24ta2V5
cz48a2V5IGFwcD0iRU4iIGRiLWlkPSIyczJlYWRzYXlzOTVzaGVlYXg5cHcyYWhwcmR6d2FkMndh
eDkiIHRpbWVzdGFtcD0iMTc0NzU2OTU4NSIgZ3VpZD0iYWZhZDk4M2ItY2RhNy00YjAzLTk2OTUt
MWY1NWIzMDNjY2JiIj4yNTU8L2tleT48L2ZvcmVpZ24ta2V5cz48cmVmLXR5cGUgbmFtZT0iSm91
cm5hbCBBcnRpY2xlIj4xNzwvcmVmLXR5cGU+PGNvbnRyaWJ1dG9ycz48YXV0aG9ycz48YXV0aG9y
PkJha2tlciwgTm9vciBBLiBNLjwvYXV0aG9yPjxhdXRob3I+R2FybmVyLCBIYW5uYWg8L2F1dGhv
cj48YXV0aG9yPnZhbiBEeWssIEV3YWxkPC9hdXRob3I+PGF1dGhvcj5DaGFtcGFuaGV0LCBFbGlz
YTwvYXV0aG9yPjxhdXRob3I+S2xhdmVyLCBDaHJpczwvYXV0aG9yPjxhdXRob3I+RHVpanN0LCBN
YXhpbWU8L2F1dGhvcj48YXV0aG9yPlZvb3J3ZXJrLCBMZW9uaWU8L2F1dGhvcj48YXV0aG9yPk5l
ZGVybG9mLCBJcmlzPC9hdXRob3I+PGF1dGhvcj5Wb29ydGh1aXMsIFJvc2llPC9hdXRob3I+PGF1
dGhvcj5MaWVmYWFyZCwgTWFydGUgQy48L2F1dGhvcj48YXV0aG9yPk5pZXV3bGFuZCwgTWFyamE8
L2F1dGhvcj48YXV0aG9yPmRlIFJpbmssIElyaXM8L2F1dGhvcj48YXV0aG9yPkJsZWlqZXJ2ZWxk
LCBPbm5vIEIuPC9hdXRob3I+PGF1dGhvcj5Pb3N0ZXJrYW1wLCBIZW5kcmlrYSBNLjwvYXV0aG9y
PjxhdXRob3I+V2Vzc2VscywgTG9kZXd5ayBGLiBBLjwvYXV0aG9yPjxhdXRob3I+S29rLCBNYXJs
ZWVuPC9hdXRob3I+PGF1dGhvcj5kZSBWaXNzZXIsIEthcmluIEUuPC9hdXRob3I+PC9hdXRob3Jz
PjwvY29udHJpYnV0b3JzPjx0aXRsZXM+PHRpdGxlPlRyaXBsZS1uZWdhdGl2ZSBicmVhc3QgY2Fu
Y2VyIG1vZGlmaWVzIHRoZSBzeXN0ZW1pYyBpbW11bmUgbGFuZHNjYXBlIGFuZCBhbHRlcnMgbmV1
dHJvcGhpbCBmdW5jdGlvbmFsaXR5PC90aXRsZT48c2Vjb25kYXJ5LXRpdGxlPm5waiBCcmVhc3Qg
Q2FuY2VyPC9zZWNvbmRhcnktdGl0bGU+PC90aXRsZXM+PHBlcmlvZGljYWw+PGZ1bGwtdGl0bGU+
bnBqIEJyZWFzdCBDYW5jZXI8L2Z1bGwtdGl0bGU+PC9wZXJpb2RpY2FsPjxwYWdlcz41PC9wYWdl
cz48dm9sdW1lPjExPC92b2x1bWU+PG51bWJlcj4xPC9udW1iZXI+PGRhdGVzPjx5ZWFyPjIwMjU8
L3llYXI+PHB1Yi1kYXRlcz48ZGF0ZT4yMDI1LzAxLzIzPC9kYXRlPjwvcHViLWRhdGVzPjwvZGF0
ZXM+PGlzYm4+MjM3NC00Njc3PC9pc2JuPjx1cmxzPjxyZWxhdGVkLXVybHM+PHVybD5odHRwczov
L2RvaS5vcmcvMTAuMTAzOC9zNDE1MjMtMDI1LTAwNzIxLTI8L3VybD48L3JlbGF0ZWQtdXJscz48
L3VybHM+PGVsZWN0cm9uaWMtcmVzb3VyY2UtbnVtPjEwLjEwMzgvczQxNTIzLTAyNS0wMDcyMS0y
PC9lbGVjdHJvbmljLXJlc291cmNlLW51bT48L3JlY29yZD48L0NpdGU+PC9FbmROb3RlPgB=
</w:fldData>
        </w:fldChar>
      </w:r>
      <w:r w:rsidR="00B03664">
        <w:rPr>
          <w:lang w:val="en-GB"/>
        </w:rPr>
        <w:instrText xml:space="preserve"> ADDIN EN.CITE.DATA </w:instrText>
      </w:r>
      <w:r w:rsidR="00B03664">
        <w:rPr>
          <w:lang w:val="en-GB"/>
        </w:rPr>
      </w:r>
      <w:r w:rsidR="00B03664">
        <w:rPr>
          <w:lang w:val="en-GB"/>
        </w:rPr>
        <w:fldChar w:fldCharType="end"/>
      </w:r>
      <w:r w:rsidR="0034200A">
        <w:rPr>
          <w:lang w:val="en-GB"/>
        </w:rPr>
      </w:r>
      <w:r w:rsidR="0034200A">
        <w:rPr>
          <w:lang w:val="en-GB"/>
        </w:rPr>
        <w:fldChar w:fldCharType="separate"/>
      </w:r>
      <w:r w:rsidR="00B03664">
        <w:rPr>
          <w:noProof/>
          <w:lang w:val="en-GB"/>
        </w:rPr>
        <w:t>[13, 16, 20]</w:t>
      </w:r>
      <w:r w:rsidR="0034200A">
        <w:rPr>
          <w:lang w:val="en-GB"/>
        </w:rPr>
        <w:fldChar w:fldCharType="end"/>
      </w:r>
      <w:r w:rsidR="00EC6EAC">
        <w:rPr>
          <w:lang w:val="en-GB"/>
        </w:rPr>
        <w:t>.</w:t>
      </w:r>
    </w:p>
    <w:p w14:paraId="0B8E1F84" w14:textId="77777777" w:rsidR="00157DD8" w:rsidRDefault="00157DD8" w:rsidP="00EE1E07">
      <w:r>
        <w:rPr>
          <w:lang w:val="en-GB"/>
        </w:rPr>
        <w:br w:type="column"/>
      </w:r>
      <w:r w:rsidR="001F1C98">
        <w:rPr>
          <w:lang w:val="en-GB"/>
        </w:rPr>
        <w:lastRenderedPageBreak/>
        <w:t xml:space="preserve">This study </w:t>
      </w:r>
      <w:r w:rsidR="00DC7D01">
        <w:rPr>
          <w:lang w:val="en-GB"/>
        </w:rPr>
        <w:t>builds</w:t>
      </w:r>
      <w:r w:rsidR="00EE1E07">
        <w:rPr>
          <w:lang w:val="en-GB"/>
        </w:rPr>
        <w:t xml:space="preserve"> a binary classifier for TNBC status,</w:t>
      </w:r>
      <w:r w:rsidR="006C48AB">
        <w:rPr>
          <w:lang w:val="en-GB"/>
        </w:rPr>
        <w:t xml:space="preserve"> based ethical principles such as transparency, reproducibility and algorithmic fairness</w:t>
      </w:r>
      <w:r w:rsidR="00174822">
        <w:rPr>
          <w:lang w:val="en-GB"/>
        </w:rPr>
        <w:t xml:space="preserve">. </w:t>
      </w:r>
      <w:r w:rsidR="005362AF">
        <w:t xml:space="preserve">As pointed out by Pinto et al., there is evidence for ethnicity specific determinants, and there exists a gap in genomic data between ethnicities </w:t>
      </w:r>
      <w:r w:rsidR="005362AF">
        <w:fldChar w:fldCharType="begin"/>
      </w:r>
      <w:r w:rsidR="005362AF">
        <w:instrText xml:space="preserve"> ADDIN EN.CITE &lt;EndNote&gt;&lt;Cite&gt;&lt;Author&gt;Pinto&lt;/Author&gt;&lt;Year&gt;2025&lt;/Year&gt;&lt;RecNum&gt;260&lt;/RecNum&gt;&lt;DisplayText&gt;[4]&lt;/DisplayText&gt;&lt;record&gt;&lt;rec-number&gt;260&lt;/rec-number&gt;&lt;foreign-keys&gt;&lt;key app="EN" db-id="2s2eadsays95sheeax9pw2ahprdzwad2wax9" timestamp="1747574287" guid="d620377f-f414-4193-b781-95fbb04a1f10"&gt;260&lt;/key&gt;&lt;/foreign-keys&gt;&lt;ref-type name="Journal Article"&gt;17&lt;/ref-type&gt;&lt;contributors&gt;&lt;authors&gt;&lt;author&gt;Pinto, Ricardo J.&lt;/author&gt;&lt;author&gt;Ferreira, Dylan&lt;/author&gt;&lt;author&gt;Salamanca, Paulo&lt;/author&gt;&lt;author&gt;Miguel, Fernando&lt;/author&gt;&lt;author&gt;Borges, Pamela&lt;/author&gt;&lt;author&gt;Barbosa, Carla&lt;/author&gt;&lt;author&gt;Costa, Vitor&lt;/author&gt;&lt;author&gt;Lopes, Carlos&lt;/author&gt;&lt;author&gt;Santos, Lúcio Lara&lt;/author&gt;&lt;author&gt;Pereira, Luisa&lt;/author&gt;&lt;/authors&gt;&lt;/contributors&gt;&lt;titles&gt;&lt;title&gt;Coding and regulatory somatic profiling of triple-negative breast cancer in Sub-Saharan African patients&lt;/title&gt;&lt;secondary-title&gt;Scientific Reports&lt;/secondary-title&gt;&lt;/titles&gt;&lt;periodical&gt;&lt;full-title&gt;Scientific Reports&lt;/full-title&gt;&lt;/periodical&gt;&lt;pages&gt;10325&lt;/pages&gt;&lt;volume&gt;15&lt;/volume&gt;&lt;number&gt;1&lt;/number&gt;&lt;dates&gt;&lt;year&gt;2025&lt;/year&gt;&lt;pub-dates&gt;&lt;date&gt;2025/03/25&lt;/date&gt;&lt;/pub-dates&gt;&lt;/dates&gt;&lt;isbn&gt;2045-2322&lt;/isbn&gt;&lt;urls&gt;&lt;related-urls&gt;&lt;url&gt;https://doi.org/10.1038/s41598-025-94707-6&lt;/url&gt;&lt;/related-urls&gt;&lt;/urls&gt;&lt;electronic-resource-num&gt;10.1038/s41598-025-94707-6&lt;/electronic-resource-num&gt;&lt;/record&gt;&lt;/Cite&gt;&lt;/EndNote&gt;</w:instrText>
      </w:r>
      <w:r w:rsidR="005362AF">
        <w:fldChar w:fldCharType="separate"/>
      </w:r>
      <w:r w:rsidR="005362AF">
        <w:rPr>
          <w:noProof/>
        </w:rPr>
        <w:t>[4]</w:t>
      </w:r>
      <w:r w:rsidR="005362AF">
        <w:fldChar w:fldCharType="end"/>
      </w:r>
      <w:r w:rsidR="005362AF">
        <w:t xml:space="preserve">. </w:t>
      </w:r>
    </w:p>
    <w:p w14:paraId="13FFD682" w14:textId="709B2959" w:rsidR="00EE1E07" w:rsidRDefault="005362AF" w:rsidP="00EE1E07">
      <w:pPr>
        <w:rPr>
          <w:lang w:val="en-GB"/>
        </w:rPr>
      </w:pPr>
      <w:r>
        <w:t xml:space="preserve">Diagnostic tools based on machine learning must be transparent and understandable to be able to safely and ethically adopt them into practice, as well as to earn the trust of doctors </w:t>
      </w:r>
      <w:r>
        <w:fldChar w:fldCharType="begin">
          <w:fldData xml:space="preserve">PEVuZE5vdGU+PENpdGU+PEF1dGhvcj5WaWRhbGlzPC9BdXRob3I+PFllYXI+MjAyMTwvWWVhcj48
UmVjTnVtPjczPC9SZWNOdW0+PERpc3BsYXlUZXh0PlsyMSwgMjJdPC9EaXNwbGF5VGV4dD48cmVj
b3JkPjxyZWMtbnVtYmVyPjczPC9yZWMtbnVtYmVyPjxmb3JlaWduLWtleXM+PGtleSBhcHA9IkVO
IiBkYi1pZD0iMnMyZWFkc2F5czk1c2hlZWF4OXB3MmFocHJkendhZDJ3YXg5IiB0aW1lc3RhbXA9
IjE3NDQ0ODA3MDQiIGd1aWQ9IjM4ODEyMGRjLWQ0MGUtNGZhMC1hNjAyLWM0ODY5YTE5NGVmOCI+
NzM8L2tleT48L2ZvcmVpZ24ta2V5cz48cmVmLXR5cGUgbmFtZT0iRWxlY3Ryb25pYyBBcnRpY2xl
Ij40MzwvcmVmLXR5cGU+PGNvbnRyaWJ1dG9ycz48YXV0aG9ycz48YXV0aG9yPlZpZGFsaXMsIFRh
a2lzPC9hdXRob3I+PC9hdXRob3JzPjwvY29udHJpYnV0b3JzPjx0aXRsZXM+PHRpdGxlPkFydGlm
aWNpYWwgSW50ZWxsaWdlbmNlIGluIEJpb21lZGljaW5lOiBBIExlZ2FsIEluc2lnaHQ8L3RpdGxl
PjxzZWNvbmRhcnktdGl0bGU+QmlvVGVjaDwvc2Vjb25kYXJ5LXRpdGxlPjwvdGl0bGVzPjxwZXJp
b2RpY2FsPjxmdWxsLXRpdGxlPkJpb1RlY2g8L2Z1bGwtdGl0bGU+PC9wZXJpb2RpY2FsPjx2b2x1
bWU+MTA8L3ZvbHVtZT48bnVtYmVyPjM8L251bWJlcj48a2V5d29yZHM+PGtleXdvcmQ+YXJ0aWZp
Y2lhbCBpbnRlbGxpZ2VuY2U8L2tleXdvcmQ+PGtleXdvcmQ+YmlvbWVkaWNpbmU8L2tleXdvcmQ+
PGtleXdvcmQ+ZGF0YSBwcm90ZWN0aW9uPC9rZXl3b3JkPjxrZXl3b3JkPm1lZGljYWwgZHV0eTwv
a2V5d29yZD48a2V5d29yZD5pbmZvcm1lZCBjb25zZW50PC9rZXl3b3JkPjxrZXl3b3JkPnVuc3Vw
ZXJ2aXNlZCBzeXN0ZW1zPC9rZXl3b3JkPjwva2V5d29yZHM+PGRhdGVzPjx5ZWFyPjIwMjE8L3ll
YXI+PC9kYXRlcz48aXNibj4yNjczLTYyODQ8L2lzYm4+PHVybHM+PC91cmxzPjxlbGVjdHJvbmlj
LXJlc291cmNlLW51bT4xMC4zMzkwL2Jpb3RlY2gxMDAzMDAxNTwvZWxlY3Ryb25pYy1yZXNvdXJj
ZS1udW0+PC9yZWNvcmQ+PC9DaXRlPjxDaXRlPjxBdXRob3I+U3RhaGw8L0F1dGhvcj48WWVhcj4y
MDIzPC9ZZWFyPjxSZWNOdW0+Nzg8L1JlY051bT48cmVjb3JkPjxyZWMtbnVtYmVyPjc4PC9yZWMt
bnVtYmVyPjxmb3JlaWduLWtleXM+PGtleSBhcHA9IkVOIiBkYi1pZD0iMnMyZWFkc2F5czk1c2hl
ZWF4OXB3MmFocHJkendhZDJ3YXg5IiB0aW1lc3RhbXA9IjE3NDQ0ODMwODAiIGd1aWQ9ImMzODVl
ZTg4LWIxZjEtNDc2NC1hOThiLWJkNzE5NmMzOWFlZiI+Nzg8L2tleT48L2ZvcmVpZ24ta2V5cz48
cmVmLXR5cGUgbmFtZT0iQm9vayBTZWN0aW9uIj41PC9yZWYtdHlwZT48Y29udHJpYnV0b3JzPjxh
dXRob3JzPjxhdXRob3I+U3RhaGwsIEJlcm5kIENhcnN0ZW48L2F1dGhvcj48YXV0aG9yPlNjaHJv
ZWRlciwgRG9yaXM8L2F1dGhvcj48YXV0aG9yPlJvZHJpZ3VlcywgUm93ZW5hPC9hdXRob3I+PC9h
dXRob3JzPjxzZWNvbmRhcnktYXV0aG9ycz48YXV0aG9yPlN0YWhsLCBCZXJuZCBDYXJzdGVuPC9h
dXRob3I+PGF1dGhvcj5TY2hyb2VkZXIsIERvcmlzPC9hdXRob3I+PGF1dGhvcj5Sb2RyaWd1ZXMs
IFJvd2VuYTwvYXV0aG9yPjwvc2Vjb25kYXJ5LWF1dGhvcnM+PC9jb250cmlidXRvcnM+PHRpdGxl
cz48dGl0bGU+UmlnaHQgdG8gTGlmZSwgTGliZXJ0eSBhbmQgU2VjdXJpdHkgb2YgUGVyc29uczwv
dGl0bGU+PHNlY29uZGFyeS10aXRsZT5FdGhpY3Mgb2YgQXJ0aWZpY2lhbCBJbnRlbGxpZ2VuY2U6
IENhc2UgU3R1ZGllcyBhbmQgT3B0aW9ucyBmb3IgQWRkcmVzc2luZyBFdGhpY2FsIENoYWxsZW5n
ZXM8L3NlY29uZGFyeS10aXRsZT48L3RpdGxlcz48cGFnZXM+NjMtNzg8L3BhZ2VzPjxkYXRlcz48
eWVhcj4yMDIzPC95ZWFyPjxwdWItZGF0ZXM+PGRhdGU+MjAyMy8vPC9kYXRlPjwvcHViLWRhdGVz
PjwvZGF0ZXM+PHB1Yi1sb2NhdGlvbj5DaGFtPC9wdWItbG9jYXRpb24+PHB1Ymxpc2hlcj5TcHJp
bmdlciBJbnRlcm5hdGlvbmFsIFB1Ymxpc2hpbmc8L3B1Ymxpc2hlcj48aXNibj45NzgtMy0wMzEt
MTcwNDAtOTwvaXNibj48dXJscz48cmVsYXRlZC11cmxzPjx1cmw+aHR0cHM6Ly9kb2kub3JnLzEw
LjEwMDcvOTc4LTMtMDMxLTE3MDQwLTlfNjwvdXJsPjwvcmVsYXRlZC11cmxzPjwvdXJscz48ZWxl
Y3Ryb25pYy1yZXNvdXJjZS1udW0+MTAuMTAwNy85NzgtMy0wMzEtMTcwNDAtOV82PC9lbGVjdHJv
bmljLXJlc291cmNlLW51bT48L3JlY29yZD48L0NpdGU+PC9FbmROb3RlPn==
</w:fldData>
        </w:fldChar>
      </w:r>
      <w:r>
        <w:instrText xml:space="preserve"> ADDIN EN.CITE </w:instrText>
      </w:r>
      <w:r>
        <w:fldChar w:fldCharType="begin">
          <w:fldData xml:space="preserve">PEVuZE5vdGU+PENpdGU+PEF1dGhvcj5WaWRhbGlzPC9BdXRob3I+PFllYXI+MjAyMTwvWWVhcj48
UmVjTnVtPjczPC9SZWNOdW0+PERpc3BsYXlUZXh0PlsyMSwgMjJdPC9EaXNwbGF5VGV4dD48cmVj
b3JkPjxyZWMtbnVtYmVyPjczPC9yZWMtbnVtYmVyPjxmb3JlaWduLWtleXM+PGtleSBhcHA9IkVO
IiBkYi1pZD0iMnMyZWFkc2F5czk1c2hlZWF4OXB3MmFocHJkendhZDJ3YXg5IiB0aW1lc3RhbXA9
IjE3NDQ0ODA3MDQiIGd1aWQ9IjM4ODEyMGRjLWQ0MGUtNGZhMC1hNjAyLWM0ODY5YTE5NGVmOCI+
NzM8L2tleT48L2ZvcmVpZ24ta2V5cz48cmVmLXR5cGUgbmFtZT0iRWxlY3Ryb25pYyBBcnRpY2xl
Ij40MzwvcmVmLXR5cGU+PGNvbnRyaWJ1dG9ycz48YXV0aG9ycz48YXV0aG9yPlZpZGFsaXMsIFRh
a2lzPC9hdXRob3I+PC9hdXRob3JzPjwvY29udHJpYnV0b3JzPjx0aXRsZXM+PHRpdGxlPkFydGlm
aWNpYWwgSW50ZWxsaWdlbmNlIGluIEJpb21lZGljaW5lOiBBIExlZ2FsIEluc2lnaHQ8L3RpdGxl
PjxzZWNvbmRhcnktdGl0bGU+QmlvVGVjaDwvc2Vjb25kYXJ5LXRpdGxlPjwvdGl0bGVzPjxwZXJp
b2RpY2FsPjxmdWxsLXRpdGxlPkJpb1RlY2g8L2Z1bGwtdGl0bGU+PC9wZXJpb2RpY2FsPjx2b2x1
bWU+MTA8L3ZvbHVtZT48bnVtYmVyPjM8L251bWJlcj48a2V5d29yZHM+PGtleXdvcmQ+YXJ0aWZp
Y2lhbCBpbnRlbGxpZ2VuY2U8L2tleXdvcmQ+PGtleXdvcmQ+YmlvbWVkaWNpbmU8L2tleXdvcmQ+
PGtleXdvcmQ+ZGF0YSBwcm90ZWN0aW9uPC9rZXl3b3JkPjxrZXl3b3JkPm1lZGljYWwgZHV0eTwv
a2V5d29yZD48a2V5d29yZD5pbmZvcm1lZCBjb25zZW50PC9rZXl3b3JkPjxrZXl3b3JkPnVuc3Vw
ZXJ2aXNlZCBzeXN0ZW1zPC9rZXl3b3JkPjwva2V5d29yZHM+PGRhdGVzPjx5ZWFyPjIwMjE8L3ll
YXI+PC9kYXRlcz48aXNibj4yNjczLTYyODQ8L2lzYm4+PHVybHM+PC91cmxzPjxlbGVjdHJvbmlj
LXJlc291cmNlLW51bT4xMC4zMzkwL2Jpb3RlY2gxMDAzMDAxNTwvZWxlY3Ryb25pYy1yZXNvdXJj
ZS1udW0+PC9yZWNvcmQ+PC9DaXRlPjxDaXRlPjxBdXRob3I+U3RhaGw8L0F1dGhvcj48WWVhcj4y
MDIzPC9ZZWFyPjxSZWNOdW0+Nzg8L1JlY051bT48cmVjb3JkPjxyZWMtbnVtYmVyPjc4PC9yZWMt
bnVtYmVyPjxmb3JlaWduLWtleXM+PGtleSBhcHA9IkVOIiBkYi1pZD0iMnMyZWFkc2F5czk1c2hl
ZWF4OXB3MmFocHJkendhZDJ3YXg5IiB0aW1lc3RhbXA9IjE3NDQ0ODMwODAiIGd1aWQ9ImMzODVl
ZTg4LWIxZjEtNDc2NC1hOThiLWJkNzE5NmMzOWFlZiI+Nzg8L2tleT48L2ZvcmVpZ24ta2V5cz48
cmVmLXR5cGUgbmFtZT0iQm9vayBTZWN0aW9uIj41PC9yZWYtdHlwZT48Y29udHJpYnV0b3JzPjxh
dXRob3JzPjxhdXRob3I+U3RhaGwsIEJlcm5kIENhcnN0ZW48L2F1dGhvcj48YXV0aG9yPlNjaHJv
ZWRlciwgRG9yaXM8L2F1dGhvcj48YXV0aG9yPlJvZHJpZ3VlcywgUm93ZW5hPC9hdXRob3I+PC9h
dXRob3JzPjxzZWNvbmRhcnktYXV0aG9ycz48YXV0aG9yPlN0YWhsLCBCZXJuZCBDYXJzdGVuPC9h
dXRob3I+PGF1dGhvcj5TY2hyb2VkZXIsIERvcmlzPC9hdXRob3I+PGF1dGhvcj5Sb2RyaWd1ZXMs
IFJvd2VuYTwvYXV0aG9yPjwvc2Vjb25kYXJ5LWF1dGhvcnM+PC9jb250cmlidXRvcnM+PHRpdGxl
cz48dGl0bGU+UmlnaHQgdG8gTGlmZSwgTGliZXJ0eSBhbmQgU2VjdXJpdHkgb2YgUGVyc29uczwv
dGl0bGU+PHNlY29uZGFyeS10aXRsZT5FdGhpY3Mgb2YgQXJ0aWZpY2lhbCBJbnRlbGxpZ2VuY2U6
IENhc2UgU3R1ZGllcyBhbmQgT3B0aW9ucyBmb3IgQWRkcmVzc2luZyBFdGhpY2FsIENoYWxsZW5n
ZXM8L3NlY29uZGFyeS10aXRsZT48L3RpdGxlcz48cGFnZXM+NjMtNzg8L3BhZ2VzPjxkYXRlcz48
eWVhcj4yMDIzPC95ZWFyPjxwdWItZGF0ZXM+PGRhdGU+MjAyMy8vPC9kYXRlPjwvcHViLWRhdGVz
PjwvZGF0ZXM+PHB1Yi1sb2NhdGlvbj5DaGFtPC9wdWItbG9jYXRpb24+PHB1Ymxpc2hlcj5TcHJp
bmdlciBJbnRlcm5hdGlvbmFsIFB1Ymxpc2hpbmc8L3B1Ymxpc2hlcj48aXNibj45NzgtMy0wMzEt
MTcwNDAtOTwvaXNibj48dXJscz48cmVsYXRlZC11cmxzPjx1cmw+aHR0cHM6Ly9kb2kub3JnLzEw
LjEwMDcvOTc4LTMtMDMxLTE3MDQwLTlfNjwvdXJsPjwvcmVsYXRlZC11cmxzPjwvdXJscz48ZWxl
Y3Ryb25pYy1yZXNvdXJjZS1udW0+MTAuMTAwNy85NzgtMy0wMzEtMTcwNDAtOV82PC9lbGVjdHJv
bmljLXJlc291cmNlLW51bT48L3JlY29yZD48L0NpdGU+PC9FbmROb3RlPn==
</w:fldData>
        </w:fldChar>
      </w:r>
      <w:r>
        <w:instrText xml:space="preserve"> ADDIN EN.CITE.DATA </w:instrText>
      </w:r>
      <w:r>
        <w:fldChar w:fldCharType="end"/>
      </w:r>
      <w:r>
        <w:fldChar w:fldCharType="separate"/>
      </w:r>
      <w:r>
        <w:rPr>
          <w:noProof/>
        </w:rPr>
        <w:t>[21, 22]</w:t>
      </w:r>
      <w:r>
        <w:fldChar w:fldCharType="end"/>
      </w:r>
      <w:r>
        <w:t>.</w:t>
      </w:r>
      <w:r>
        <w:rPr>
          <w:lang w:val="en-GB"/>
        </w:rPr>
        <w:t xml:space="preserve"> </w:t>
      </w:r>
      <w:r w:rsidR="00174822">
        <w:rPr>
          <w:lang w:val="en-GB"/>
        </w:rPr>
        <w:t xml:space="preserve">Using </w:t>
      </w:r>
      <w:r w:rsidR="00EE1E07">
        <w:rPr>
          <w:lang w:val="en-GB"/>
        </w:rPr>
        <w:t xml:space="preserve"> RNA sequencing data </w:t>
      </w:r>
      <w:r w:rsidR="00FD0926" w:rsidRPr="00FD0926">
        <w:rPr>
          <w:lang w:val="en-GB"/>
        </w:rPr>
        <w:t xml:space="preserve">given the accuracy and high sensitivity of RNA sequencing data </w:t>
      </w:r>
      <w:r w:rsidR="00FD0926" w:rsidRPr="00FD0926">
        <w:rPr>
          <w:lang w:val="en-GB"/>
        </w:rPr>
        <w:fldChar w:fldCharType="begin"/>
      </w:r>
      <w:r w:rsidR="00B03664">
        <w:rPr>
          <w:lang w:val="en-GB"/>
        </w:rPr>
        <w:instrText xml:space="preserve"> ADDIN EN.CITE &lt;EndNote&gt;&lt;Cite&gt;&lt;Author&gt;Tan&lt;/Author&gt;&lt;Year&gt;2024&lt;/Year&gt;&lt;RecNum&gt;194&lt;/RecNum&gt;&lt;DisplayText&gt;[23]&lt;/DisplayText&gt;&lt;record&gt;&lt;rec-number&gt;194&lt;/rec-number&gt;&lt;foreign-keys&gt;&lt;key app="EN" db-id="2s2eadsays95sheeax9pw2ahprdzwad2wax9" timestamp="1746864364" guid="6dd1b875-7505-4553-98cd-09af77f936bd"&gt;194&lt;/key&gt;&lt;/foreign-keys&gt;&lt;ref-type name="Journal Article"&gt;17&lt;/ref-type&gt;&lt;contributors&gt;&lt;authors&gt;&lt;author&gt;Tan, Peng&lt;/author&gt;&lt;author&gt;Wei, Xuejiao&lt;/author&gt;&lt;author&gt;Huang, Huiming&lt;/author&gt;&lt;author&gt;Wang, Fei&lt;/author&gt;&lt;author&gt;Wang, Zhuguo&lt;/author&gt;&lt;author&gt;Xie, Jinxin&lt;/author&gt;&lt;author&gt;Wang, Longyan&lt;/author&gt;&lt;author&gt;Liu, Dongxiao&lt;/author&gt;&lt;author&gt;Hu, Zhongdong&lt;/author&gt;&lt;/authors&gt;&lt;/contributors&gt;&lt;titles&gt;&lt;title&gt;Application of omics technologies in studies on antitumor effects of Traditional Chinese Medicine&lt;/title&gt;&lt;secondary-title&gt;Chinese Medicine&lt;/secondary-title&gt;&lt;/titles&gt;&lt;periodical&gt;&lt;full-title&gt;Chinese Medicine&lt;/full-title&gt;&lt;/periodical&gt;&lt;pages&gt;1-20&lt;/pages&gt;&lt;volume&gt;19&lt;/volume&gt;&lt;number&gt;1&lt;/number&gt;&lt;dates&gt;&lt;year&gt;2024&lt;/year&gt;&lt;pub-dates&gt;&lt;date&gt;2024/09/09&lt;/date&gt;&lt;/pub-dates&gt;&lt;/dates&gt;&lt;isbn&gt;1749-8546&lt;/isbn&gt;&lt;urls&gt;&lt;related-urls&gt;&lt;url&gt;https://doi.org/10.1186/s13020-024-00995-x&lt;/url&gt;&lt;/related-urls&gt;&lt;/urls&gt;&lt;electronic-resource-num&gt;10.1186/s13020-024-00995-x&lt;/electronic-resource-num&gt;&lt;/record&gt;&lt;/Cite&gt;&lt;/EndNote&gt;</w:instrText>
      </w:r>
      <w:r w:rsidR="00FD0926" w:rsidRPr="00FD0926">
        <w:rPr>
          <w:lang w:val="en-GB"/>
        </w:rPr>
        <w:fldChar w:fldCharType="separate"/>
      </w:r>
      <w:r w:rsidR="00B03664">
        <w:rPr>
          <w:noProof/>
          <w:lang w:val="en-GB"/>
        </w:rPr>
        <w:t>[23]</w:t>
      </w:r>
      <w:r w:rsidR="00FD0926" w:rsidRPr="00FD0926">
        <w:rPr>
          <w:lang w:val="en-GB"/>
        </w:rPr>
        <w:fldChar w:fldCharType="end"/>
      </w:r>
      <w:r w:rsidR="00FD0926">
        <w:rPr>
          <w:lang w:val="en-GB"/>
        </w:rPr>
        <w:t xml:space="preserve">. </w:t>
      </w:r>
      <w:r w:rsidR="00131DF4">
        <w:rPr>
          <w:lang w:val="en-GB"/>
        </w:rPr>
        <w:t xml:space="preserve">The data used is </w:t>
      </w:r>
      <w:r w:rsidR="00EE1E07">
        <w:rPr>
          <w:lang w:val="en-GB"/>
        </w:rPr>
        <w:t xml:space="preserve">The Cancer Genome Atlas (TCGA), more specifically </w:t>
      </w:r>
      <w:r w:rsidR="00EE1E07">
        <w:t xml:space="preserve">the </w:t>
      </w:r>
      <w:r w:rsidR="00EE1E07" w:rsidRPr="00456BFF">
        <w:t>Breast Invasive Carcinoma Collection</w:t>
      </w:r>
      <w:r w:rsidR="00EE1E07">
        <w:t xml:space="preserve"> (TCGA-BRCA)</w:t>
      </w:r>
      <w:r w:rsidR="006D075B">
        <w:t xml:space="preserve">, given the detailed view the dataset offers </w:t>
      </w:r>
      <w:r w:rsidR="006D075B">
        <w:fldChar w:fldCharType="begin">
          <w:fldData xml:space="preserve">PEVuZE5vdGU+PENpdGU+PEF1dGhvcj5PcnRpejwvQXV0aG9yPjxZZWFyPjIwMjM8L1llYXI+PFJl
Y051bT4yMTA8L1JlY051bT48RGlzcGxheVRleHQ+WzI0LCAyNV08L0Rpc3BsYXlUZXh0PjxyZWNv
cmQ+PHJlYy1udW1iZXI+MjEwPC9yZWMtbnVtYmVyPjxmb3JlaWduLWtleXM+PGtleSBhcHA9IkVO
IiBkYi1pZD0iMnMyZWFkc2F5czk1c2hlZWF4OXB3MmFocHJkendhZDJ3YXg5IiB0aW1lc3RhbXA9
IjE3NDY5MDA5ODkiIGd1aWQ9IjdiMmNkMDA5LWNkMjEtNDAxZC1iYTk5LTM4OTc5YmJlZjRlNCI+
MjEwPC9rZXk+PC9mb3JlaWduLWtleXM+PHJlZi10eXBlIG5hbWU9IkpvdXJuYWwgQXJ0aWNsZSI+
MTc8L3JlZi10eXBlPjxjb250cmlidXRvcnM+PGF1dGhvcnM+PGF1dGhvcj5PcnRpeiwgTXlsZW5h
IE0uIE8uPC9hdXRob3I+PGF1dGhvcj5BbmRyZWNoZWssIEVyYW4gUi48L2F1dGhvcj48L2F1dGhv
cnM+PC9jb250cmlidXRvcnM+PHRpdGxlcz48dGl0bGU+TW9sZWN1bGFyIENoYXJhY3Rlcml6YXRp
b24gYW5kIExhbmRzY2FwZSBvZiBCcmVhc3QgY2FuY2VyIE1vZGVscyBmcm9tIGEgbXVsdGktb21p
Y3MgUGVyc3BlY3RpdmU8L3RpdGxlPjxzZWNvbmRhcnktdGl0bGU+Sm91cm5hbCBvZiBNYW1tYXJ5
IEdsYW5kIEJpb2xvZ3kgYW5kIE5lb3BsYXNpYTwvc2Vjb25kYXJ5LXRpdGxlPjwvdGl0bGVzPjxw
ZXJpb2RpY2FsPjxmdWxsLXRpdGxlPkpvdXJuYWwgb2YgTWFtbWFyeSBHbGFuZCBCaW9sb2d5IGFu
ZCBOZW9wbGFzaWE8L2Z1bGwtdGl0bGU+PC9wZXJpb2RpY2FsPjxwYWdlcz4xLTEzPC9wYWdlcz48
dm9sdW1lPjI4PC92b2x1bWU+PG51bWJlcj4xPC9udW1iZXI+PGRhdGVzPjx5ZWFyPjIwMjM8L3ll
YXI+PHB1Yi1kYXRlcz48ZGF0ZT4yMDIzLzA2LzAzPC9kYXRlPjwvcHViLWRhdGVzPjwvZGF0ZXM+
PGlzYm4+MTU3My03MDM5PC9pc2JuPjx1cmxzPjxyZWxhdGVkLXVybHM+PHVybD5odHRwczovL2Rv
aS5vcmcvMTAuMTAwNy9zMTA5MTEtMDIzLTA5NTQwLTI8L3VybD48L3JlbGF0ZWQtdXJscz48L3Vy
bHM+PGVsZWN0cm9uaWMtcmVzb3VyY2UtbnVtPjEwLjEwMDcvczEwOTExLTAyMy0wOTU0MC0yPC9l
bGVjdHJvbmljLXJlc291cmNlLW51bT48L3JlY29yZD48L0NpdGU+PENpdGU+PEF1dGhvcj5DaGVu
ZzwvQXV0aG9yPjxZZWFyPjIwMjQ8L1llYXI+PFJlY051bT4yMzQ8L1JlY051bT48cmVjb3JkPjxy
ZWMtbnVtYmVyPjIzNDwvcmVjLW51bWJlcj48Zm9yZWlnbi1rZXlzPjxrZXkgYXBwPSJFTiIgZGIt
aWQ9IjJzMmVhZHNheXM5NXNoZWVheDlwdzJhaHByZHp3YWQyd2F4OSIgdGltZXN0YW1wPSIxNzQ3
MzM3NTk1IiBndWlkPSJjNWI3YmIwMC0yMmNiLTRmNjQtOGRmZS03YWMxNjQzYTE1ZTUiPjIzNDwv
a2V5PjwvZm9yZWlnbi1rZXlzPjxyZWYtdHlwZSBuYW1lPSJKb3VybmFsIEFydGljbGUiPjE3PC9y
ZWYtdHlwZT48Y29udHJpYnV0b3JzPjxhdXRob3JzPjxhdXRob3I+Q2hlbmcsIExlaTwvYXV0aG9y
PjxhdXRob3I+SHVhbmcsIFFpYW48L2F1dGhvcj48YXV0aG9yPlpodSwgWmhlbmdxdW48L2F1dGhv
cj48YXV0aG9yPkxpLCBZYW5hbjwvYXV0aG9yPjxhdXRob3I+R2UsIFNodWd1YW5nPC9hdXRob3I+
PGF1dGhvcj5aaGFuZywgTG9uZ3poZW48L2F1dGhvcj48YXV0aG9yPkdvbmcsIFBpbmc8L2F1dGhv
cj48L2F1dGhvcnM+PC9jb250cmlidXRvcnM+PHRpdGxlcz48dGl0bGU+TW9BR0wtU0E6IGEgbXVs
dGktb21pY3MgYWRhcHRpdmUgaW50ZWdyYXRpb24gbWV0aG9kIHdpdGggZ3JhcGggbGVhcm5pbmcg
YW5kIHNlbGYgYXR0ZW50aW9uIGZvciBjYW5jZXIgc3VidHlwZSBjbGFzc2lmaWNhdGlvbjwvdGl0
bGU+PHNlY29uZGFyeS10aXRsZT5CTUMgQmlvaW5mb3JtYXRpY3M8L3NlY29uZGFyeS10aXRsZT48
L3RpdGxlcz48cGVyaW9kaWNhbD48ZnVsbC10aXRsZT5CTUMgQmlvaW5mb3JtYXRpY3M8L2Z1bGwt
dGl0bGU+PC9wZXJpb2RpY2FsPjxwYWdlcz4zNjQ8L3BhZ2VzPjx2b2x1bWU+MjU8L3ZvbHVtZT48
bnVtYmVyPjE8L251bWJlcj48ZGF0ZXM+PHllYXI+MjAyNDwveWVhcj48cHViLWRhdGVzPjxkYXRl
PjIwMjQvMTEvMjM8L2RhdGU+PC9wdWItZGF0ZXM+PC9kYXRlcz48aXNibj4xNDcxLTIxMDU8L2lz
Ym4+PHVybHM+PHJlbGF0ZWQtdXJscz48dXJsPmh0dHBzOi8vZG9pLm9yZy8xMC4xMTg2L3MxMjg1
OS0wMjQtMDU5ODkteTwvdXJsPjwvcmVsYXRlZC11cmxzPjwvdXJscz48ZWxlY3Ryb25pYy1yZXNv
dXJjZS1udW0+MTAuMTE4Ni9zMTI4NTktMDI0LTA1OTg5LXk8L2VsZWN0cm9uaWMtcmVzb3VyY2Ut
bnVtPjwvcmVjb3JkPjwvQ2l0ZT48L0VuZE5vdGU+
</w:fldData>
        </w:fldChar>
      </w:r>
      <w:r w:rsidR="00B03664">
        <w:instrText xml:space="preserve"> ADDIN EN.CITE </w:instrText>
      </w:r>
      <w:r w:rsidR="00B03664">
        <w:fldChar w:fldCharType="begin">
          <w:fldData xml:space="preserve">PEVuZE5vdGU+PENpdGU+PEF1dGhvcj5PcnRpejwvQXV0aG9yPjxZZWFyPjIwMjM8L1llYXI+PFJl
Y051bT4yMTA8L1JlY051bT48RGlzcGxheVRleHQ+WzI0LCAyNV08L0Rpc3BsYXlUZXh0PjxyZWNv
cmQ+PHJlYy1udW1iZXI+MjEwPC9yZWMtbnVtYmVyPjxmb3JlaWduLWtleXM+PGtleSBhcHA9IkVO
IiBkYi1pZD0iMnMyZWFkc2F5czk1c2hlZWF4OXB3MmFocHJkendhZDJ3YXg5IiB0aW1lc3RhbXA9
IjE3NDY5MDA5ODkiIGd1aWQ9IjdiMmNkMDA5LWNkMjEtNDAxZC1iYTk5LTM4OTc5YmJlZjRlNCI+
MjEwPC9rZXk+PC9mb3JlaWduLWtleXM+PHJlZi10eXBlIG5hbWU9IkpvdXJuYWwgQXJ0aWNsZSI+
MTc8L3JlZi10eXBlPjxjb250cmlidXRvcnM+PGF1dGhvcnM+PGF1dGhvcj5PcnRpeiwgTXlsZW5h
IE0uIE8uPC9hdXRob3I+PGF1dGhvcj5BbmRyZWNoZWssIEVyYW4gUi48L2F1dGhvcj48L2F1dGhv
cnM+PC9jb250cmlidXRvcnM+PHRpdGxlcz48dGl0bGU+TW9sZWN1bGFyIENoYXJhY3Rlcml6YXRp
b24gYW5kIExhbmRzY2FwZSBvZiBCcmVhc3QgY2FuY2VyIE1vZGVscyBmcm9tIGEgbXVsdGktb21p
Y3MgUGVyc3BlY3RpdmU8L3RpdGxlPjxzZWNvbmRhcnktdGl0bGU+Sm91cm5hbCBvZiBNYW1tYXJ5
IEdsYW5kIEJpb2xvZ3kgYW5kIE5lb3BsYXNpYTwvc2Vjb25kYXJ5LXRpdGxlPjwvdGl0bGVzPjxw
ZXJpb2RpY2FsPjxmdWxsLXRpdGxlPkpvdXJuYWwgb2YgTWFtbWFyeSBHbGFuZCBCaW9sb2d5IGFu
ZCBOZW9wbGFzaWE8L2Z1bGwtdGl0bGU+PC9wZXJpb2RpY2FsPjxwYWdlcz4xLTEzPC9wYWdlcz48
dm9sdW1lPjI4PC92b2x1bWU+PG51bWJlcj4xPC9udW1iZXI+PGRhdGVzPjx5ZWFyPjIwMjM8L3ll
YXI+PHB1Yi1kYXRlcz48ZGF0ZT4yMDIzLzA2LzAzPC9kYXRlPjwvcHViLWRhdGVzPjwvZGF0ZXM+
PGlzYm4+MTU3My03MDM5PC9pc2JuPjx1cmxzPjxyZWxhdGVkLXVybHM+PHVybD5odHRwczovL2Rv
aS5vcmcvMTAuMTAwNy9zMTA5MTEtMDIzLTA5NTQwLTI8L3VybD48L3JlbGF0ZWQtdXJscz48L3Vy
bHM+PGVsZWN0cm9uaWMtcmVzb3VyY2UtbnVtPjEwLjEwMDcvczEwOTExLTAyMy0wOTU0MC0yPC9l
bGVjdHJvbmljLXJlc291cmNlLW51bT48L3JlY29yZD48L0NpdGU+PENpdGU+PEF1dGhvcj5DaGVu
ZzwvQXV0aG9yPjxZZWFyPjIwMjQ8L1llYXI+PFJlY051bT4yMzQ8L1JlY051bT48cmVjb3JkPjxy
ZWMtbnVtYmVyPjIzNDwvcmVjLW51bWJlcj48Zm9yZWlnbi1rZXlzPjxrZXkgYXBwPSJFTiIgZGIt
aWQ9IjJzMmVhZHNheXM5NXNoZWVheDlwdzJhaHByZHp3YWQyd2F4OSIgdGltZXN0YW1wPSIxNzQ3
MzM3NTk1IiBndWlkPSJjNWI3YmIwMC0yMmNiLTRmNjQtOGRmZS03YWMxNjQzYTE1ZTUiPjIzNDwv
a2V5PjwvZm9yZWlnbi1rZXlzPjxyZWYtdHlwZSBuYW1lPSJKb3VybmFsIEFydGljbGUiPjE3PC9y
ZWYtdHlwZT48Y29udHJpYnV0b3JzPjxhdXRob3JzPjxhdXRob3I+Q2hlbmcsIExlaTwvYXV0aG9y
PjxhdXRob3I+SHVhbmcsIFFpYW48L2F1dGhvcj48YXV0aG9yPlpodSwgWmhlbmdxdW48L2F1dGhv
cj48YXV0aG9yPkxpLCBZYW5hbjwvYXV0aG9yPjxhdXRob3I+R2UsIFNodWd1YW5nPC9hdXRob3I+
PGF1dGhvcj5aaGFuZywgTG9uZ3poZW48L2F1dGhvcj48YXV0aG9yPkdvbmcsIFBpbmc8L2F1dGhv
cj48L2F1dGhvcnM+PC9jb250cmlidXRvcnM+PHRpdGxlcz48dGl0bGU+TW9BR0wtU0E6IGEgbXVs
dGktb21pY3MgYWRhcHRpdmUgaW50ZWdyYXRpb24gbWV0aG9kIHdpdGggZ3JhcGggbGVhcm5pbmcg
YW5kIHNlbGYgYXR0ZW50aW9uIGZvciBjYW5jZXIgc3VidHlwZSBjbGFzc2lmaWNhdGlvbjwvdGl0
bGU+PHNlY29uZGFyeS10aXRsZT5CTUMgQmlvaW5mb3JtYXRpY3M8L3NlY29uZGFyeS10aXRsZT48
L3RpdGxlcz48cGVyaW9kaWNhbD48ZnVsbC10aXRsZT5CTUMgQmlvaW5mb3JtYXRpY3M8L2Z1bGwt
dGl0bGU+PC9wZXJpb2RpY2FsPjxwYWdlcz4zNjQ8L3BhZ2VzPjx2b2x1bWU+MjU8L3ZvbHVtZT48
bnVtYmVyPjE8L251bWJlcj48ZGF0ZXM+PHllYXI+MjAyNDwveWVhcj48cHViLWRhdGVzPjxkYXRl
PjIwMjQvMTEvMjM8L2RhdGU+PC9wdWItZGF0ZXM+PC9kYXRlcz48aXNibj4xNDcxLTIxMDU8L2lz
Ym4+PHVybHM+PHJlbGF0ZWQtdXJscz48dXJsPmh0dHBzOi8vZG9pLm9yZy8xMC4xMTg2L3MxMjg1
OS0wMjQtMDU5ODkteTwvdXJsPjwvcmVsYXRlZC11cmxzPjwvdXJscz48ZWxlY3Ryb25pYy1yZXNv
dXJjZS1udW0+MTAuMTE4Ni9zMTI4NTktMDI0LTA1OTg5LXk8L2VsZWN0cm9uaWMtcmVzb3VyY2Ut
bnVtPjwvcmVjb3JkPjwvQ2l0ZT48L0VuZE5vdGU+
</w:fldData>
        </w:fldChar>
      </w:r>
      <w:r w:rsidR="00B03664">
        <w:instrText xml:space="preserve"> ADDIN EN.CITE.DATA </w:instrText>
      </w:r>
      <w:r w:rsidR="00B03664">
        <w:fldChar w:fldCharType="end"/>
      </w:r>
      <w:r w:rsidR="006D075B">
        <w:fldChar w:fldCharType="separate"/>
      </w:r>
      <w:r w:rsidR="00B03664">
        <w:rPr>
          <w:noProof/>
        </w:rPr>
        <w:t>[24, 25]</w:t>
      </w:r>
      <w:r w:rsidR="006D075B">
        <w:fldChar w:fldCharType="end"/>
      </w:r>
      <w:r w:rsidR="00EE1E07">
        <w:rPr>
          <w:lang w:val="en-GB"/>
        </w:rPr>
        <w:t xml:space="preserve">. </w:t>
      </w:r>
    </w:p>
    <w:p w14:paraId="579B01E3" w14:textId="77777777" w:rsidR="00DA1D03" w:rsidRDefault="00DA1D03" w:rsidP="005B423A">
      <w:pPr>
        <w:rPr>
          <w:b/>
          <w:bCs/>
          <w:sz w:val="24"/>
          <w:szCs w:val="24"/>
        </w:rPr>
      </w:pPr>
    </w:p>
    <w:p w14:paraId="27B5A5A0" w14:textId="04C96C4B" w:rsidR="00DC2EAD" w:rsidRDefault="005B423A" w:rsidP="005B423A">
      <w:pPr>
        <w:rPr>
          <w:b/>
          <w:bCs/>
          <w:sz w:val="24"/>
          <w:szCs w:val="24"/>
        </w:rPr>
      </w:pPr>
      <w:r w:rsidRPr="00342F28">
        <w:rPr>
          <w:b/>
          <w:bCs/>
          <w:sz w:val="24"/>
          <w:szCs w:val="24"/>
        </w:rPr>
        <w:t xml:space="preserve">2 </w:t>
      </w:r>
      <w:r w:rsidR="00175A75" w:rsidRPr="00342F28">
        <w:rPr>
          <w:b/>
          <w:bCs/>
          <w:sz w:val="24"/>
          <w:szCs w:val="24"/>
        </w:rPr>
        <w:t>Literature Review</w:t>
      </w:r>
    </w:p>
    <w:p w14:paraId="0BAC139E" w14:textId="27E78034" w:rsidR="00495AFA" w:rsidRDefault="00A828E5">
      <w:r>
        <w:t>In assessing the current research on TNBC</w:t>
      </w:r>
      <w:r w:rsidR="00965434">
        <w:t xml:space="preserve"> this study </w:t>
      </w:r>
      <w:r w:rsidR="008415C8">
        <w:t>frames the d</w:t>
      </w:r>
      <w:r w:rsidR="00691792">
        <w:t>evelopments for treatment of TNBC</w:t>
      </w:r>
      <w:r w:rsidR="008415C8">
        <w:t xml:space="preserve"> </w:t>
      </w:r>
      <w:r w:rsidR="004B7A5D">
        <w:t xml:space="preserve">into </w:t>
      </w:r>
      <w:r w:rsidR="00BF0BBE">
        <w:t>four</w:t>
      </w:r>
      <w:r w:rsidR="004B7A5D">
        <w:t xml:space="preserve"> main areas.</w:t>
      </w:r>
      <w:r w:rsidR="00D40981">
        <w:t xml:space="preserve"> </w:t>
      </w:r>
      <w:r w:rsidR="006238DE">
        <w:t xml:space="preserve">A point of note </w:t>
      </w:r>
      <w:r w:rsidR="00340B60">
        <w:t xml:space="preserve">in </w:t>
      </w:r>
      <w:r w:rsidR="0025194B">
        <w:t>the approach for literature review is that o</w:t>
      </w:r>
      <w:r w:rsidR="00262A2A">
        <w:t>nly open access literature has been reviewed</w:t>
      </w:r>
      <w:r w:rsidR="00D652AA">
        <w:t>.</w:t>
      </w:r>
      <w:r w:rsidR="00262A2A">
        <w:t xml:space="preserve"> </w:t>
      </w:r>
      <w:r w:rsidR="00D652AA">
        <w:t>Below</w:t>
      </w:r>
      <w:r w:rsidR="0025194B">
        <w:t>,</w:t>
      </w:r>
      <w:r w:rsidR="00D652AA">
        <w:t xml:space="preserve"> each area </w:t>
      </w:r>
      <w:r w:rsidR="0025194B">
        <w:t>is summarized</w:t>
      </w:r>
      <w:r w:rsidR="00D652AA">
        <w:t xml:space="preserve">, after which </w:t>
      </w:r>
      <w:r w:rsidR="007431EC">
        <w:t>this study is positioned within the framework developed.</w:t>
      </w:r>
    </w:p>
    <w:p w14:paraId="4ABC4CBE" w14:textId="77777777" w:rsidR="00BF4B67" w:rsidRDefault="00BF4B67"/>
    <w:p w14:paraId="0E0CC01A" w14:textId="60958791" w:rsidR="00495AFA" w:rsidRPr="00F02D55" w:rsidRDefault="007F5E9A">
      <w:pPr>
        <w:rPr>
          <w:b/>
          <w:bCs/>
        </w:rPr>
      </w:pPr>
      <w:r w:rsidRPr="00F02D55">
        <w:rPr>
          <w:b/>
          <w:bCs/>
        </w:rPr>
        <w:t xml:space="preserve">Tumor microenvironment (TME) / </w:t>
      </w:r>
      <w:r w:rsidR="004D2EF2" w:rsidRPr="00F02D55">
        <w:rPr>
          <w:b/>
          <w:bCs/>
        </w:rPr>
        <w:t>tumor immune microenvironment (TIME)</w:t>
      </w:r>
    </w:p>
    <w:p w14:paraId="7A3D5F77" w14:textId="3B2B7DE4" w:rsidR="00157DD8" w:rsidRDefault="00F02D55">
      <w:r w:rsidRPr="00F02D55">
        <w:t>Co</w:t>
      </w:r>
      <w:r>
        <w:t xml:space="preserve">mprehensive understanding of the </w:t>
      </w:r>
      <w:r w:rsidR="00002FC4">
        <w:t xml:space="preserve">TME is </w:t>
      </w:r>
      <w:r w:rsidR="00322D3C">
        <w:t xml:space="preserve">the basis for immunotherapy </w:t>
      </w:r>
      <w:r w:rsidR="00322D3C">
        <w:fldChar w:fldCharType="begin"/>
      </w:r>
      <w:r w:rsidR="00B03664">
        <w:instrText xml:space="preserve"> ADDIN EN.CITE &lt;EndNote&gt;&lt;Cite&gt;&lt;Author&gt;Guo&lt;/Author&gt;&lt;Year&gt;2024&lt;/Year&gt;&lt;RecNum&gt;233&lt;/RecNum&gt;&lt;DisplayText&gt;[26]&lt;/DisplayText&gt;&lt;record&gt;&lt;rec-number&gt;233&lt;/rec-number&gt;&lt;foreign-keys&gt;&lt;key app="EN" db-id="2s2eadsays95sheeax9pw2ahprdzwad2wax9" timestamp="1747250989" guid="3ea2e249-657d-4a37-882d-31e8f622d9e9"&gt;233&lt;/key&gt;&lt;/foreign-keys&gt;&lt;ref-type name="Journal Article"&gt;17&lt;/ref-type&gt;&lt;contributors&gt;&lt;authors&gt;&lt;author&gt;Guo, Zijie&lt;/author&gt;&lt;author&gt;Zhu, Ziyu&lt;/author&gt;&lt;author&gt;Lin, Xixi&lt;/author&gt;&lt;author&gt;Wang, Shenkangle&lt;/author&gt;&lt;author&gt;Wen, Yihong&lt;/author&gt;&lt;author&gt;Wang, Linbo&lt;/author&gt;&lt;author&gt;Zhi, Lili&lt;/author&gt;&lt;author&gt;Zhou, Jichun&lt;/author&gt;&lt;/authors&gt;&lt;/contributors&gt;&lt;titles&gt;&lt;title&gt;Tumor microenvironment and immunotherapy for triple-negative breast cancer&lt;/title&gt;&lt;secondary-title&gt;Biomarker Research&lt;/secondary-title&gt;&lt;/titles&gt;&lt;periodical&gt;&lt;full-title&gt;Biomarker Research&lt;/full-title&gt;&lt;/periodical&gt;&lt;pages&gt;166&lt;/pages&gt;&lt;volume&gt;12&lt;/volume&gt;&lt;number&gt;1&lt;/number&gt;&lt;dates&gt;&lt;year&gt;2024&lt;/year&gt;&lt;pub-dates&gt;&lt;date&gt;2024/12/31&lt;/date&gt;&lt;/pub-dates&gt;&lt;/dates&gt;&lt;isbn&gt;2050-7771&lt;/isbn&gt;&lt;urls&gt;&lt;related-urls&gt;&lt;url&gt;https://doi.org/10.1186/s40364-024-00714-6&lt;/url&gt;&lt;/related-urls&gt;&lt;/urls&gt;&lt;electronic-resource-num&gt;10.1186/s40364-024-00714-6&lt;/electronic-resource-num&gt;&lt;/record&gt;&lt;/Cite&gt;&lt;/EndNote&gt;</w:instrText>
      </w:r>
      <w:r w:rsidR="00322D3C">
        <w:fldChar w:fldCharType="separate"/>
      </w:r>
      <w:r w:rsidR="00B03664">
        <w:rPr>
          <w:noProof/>
        </w:rPr>
        <w:t>[26]</w:t>
      </w:r>
      <w:r w:rsidR="00322D3C">
        <w:fldChar w:fldCharType="end"/>
      </w:r>
      <w:r w:rsidR="00322D3C">
        <w:t xml:space="preserve">.  </w:t>
      </w:r>
      <w:r w:rsidR="0070359E">
        <w:t xml:space="preserve">A key role of TME is the genesis, development, and metastasis of </w:t>
      </w:r>
      <w:r w:rsidR="00694AF0">
        <w:t>cancer</w:t>
      </w:r>
      <w:r w:rsidR="000D282C">
        <w:t xml:space="preserve">. </w:t>
      </w:r>
      <w:r w:rsidR="00260FEA">
        <w:t>Within the TME d</w:t>
      </w:r>
      <w:r w:rsidR="000D282C">
        <w:t>ifferent types of</w:t>
      </w:r>
      <w:r w:rsidR="00092C26">
        <w:t xml:space="preserve"> (non-cancerous)</w:t>
      </w:r>
      <w:r w:rsidR="000D282C">
        <w:t xml:space="preserve"> cells</w:t>
      </w:r>
      <w:r w:rsidR="00785F81">
        <w:t>, including immune, endothelial, and adipocytes cells</w:t>
      </w:r>
      <w:r w:rsidR="00260FEA">
        <w:t xml:space="preserve">, continuously interact </w:t>
      </w:r>
      <w:r w:rsidR="00785F81">
        <w:t xml:space="preserve"> </w:t>
      </w:r>
      <w:r w:rsidR="00260FEA">
        <w:t>with cancer cells</w:t>
      </w:r>
      <w:r w:rsidR="00BA6737">
        <w:t xml:space="preserve">, thereby having a pronounced effect on growth and progression of </w:t>
      </w:r>
      <w:r w:rsidR="00134923">
        <w:t xml:space="preserve">a tumor </w:t>
      </w:r>
      <w:r w:rsidR="00134923">
        <w:fldChar w:fldCharType="begin">
          <w:fldData xml:space="preserve">PEVuZE5vdGU+PENpdGU+PEF1dGhvcj5XdTwvQXV0aG9yPjxZZWFyPjIwMjM8L1llYXI+PFJlY051
bT4yMDU8L1JlY051bT48RGlzcGxheVRleHQ+WzI3LCAyOF08L0Rpc3BsYXlUZXh0PjxyZWNvcmQ+
PHJlYy1udW1iZXI+MjA1PC9yZWMtbnVtYmVyPjxmb3JlaWduLWtleXM+PGtleSBhcHA9IkVOIiBk
Yi1pZD0iMnMyZWFkc2F5czk1c2hlZWF4OXB3MmFocHJkendhZDJ3YXg5IiB0aW1lc3RhbXA9IjE3
NDY4OTE4MDIiIGd1aWQ9IjI0ZmQ0Y2E4LWFlYzItNGExZC04YzY0LWI3ZmZmM2Y1YWFmNiI+MjA1
PC9rZXk+PC9mb3JlaWduLWtleXM+PHJlZi10eXBlIG5hbWU9IkpvdXJuYWwgQXJ0aWNsZSI+MTc8
L3JlZi10eXBlPjxjb250cmlidXRvcnM+PGF1dGhvcnM+PGF1dGhvcj5XdSwgSmlubmE8L2F1dGhv
cj48YXV0aG9yPkxpLCBKaWE8L2F1dGhvcj48YXV0aG9yPlh1LCBIdWl5YTwvYXV0aG9yPjxhdXRo
b3I+UWl1LCBOaTwvYXV0aG9yPjxhdXRob3I+SHVhbmcsIFhpYW9qaWE8L2F1dGhvcj48YXV0aG9y
PkxpLCBIb25nc2hlbmc8L2F1dGhvcj48L2F1dGhvcnM+PC9jb250cmlidXRvcnM+PHRpdGxlcz48
dGl0bGU+UGVyaW9zdGluIGRyaXZlcyBleHRyYWNlbGx1bGFyIG1hdHJpeCBkZWdyYWRhdGlvbiwg
c3RlbW5lc3MsIGFuZCBjaGVtb3Jlc2lzdGFuY2UgYnkgYWN0aXZhdGluZyB0aGUgTUFQSy9FUksg
c2lnbmFsaW5nIHBhdGh3YXkgaW4gdHJpcGxl4oCTbmVnYXRpdmUgYnJlYXN0IGNhbmNlciBjZWxs
czwvdGl0bGU+PHNlY29uZGFyeS10aXRsZT5MaXBpZHMgaW4gSGVhbHRoIGFuZCBEaXNlYXNlPC9z
ZWNvbmRhcnktdGl0bGU+PC90aXRsZXM+PHBlcmlvZGljYWw+PGZ1bGwtdGl0bGU+TGlwaWRzIGlu
IEhlYWx0aCBhbmQgRGlzZWFzZTwvZnVsbC10aXRsZT48L3BlcmlvZGljYWw+PHBhZ2VzPjEtMTQ8
L3BhZ2VzPjx2b2x1bWU+MjI8L3ZvbHVtZT48bnVtYmVyPjE8L251bWJlcj48ZGF0ZXM+PHllYXI+
MjAyMzwveWVhcj48cHViLWRhdGVzPjxkYXRlPjIwMjMvMDkvMTY8L2RhdGU+PC9wdWItZGF0ZXM+
PC9kYXRlcz48aXNibj4xNDc2LTUxMVg8L2lzYm4+PHVybHM+PHJlbGF0ZWQtdXJscz48dXJsPmh0
dHBzOi8vZG9pLm9yZy8xMC4xMTg2L3MxMjk0NC0wMjMtMDE5MTItMTwvdXJsPjwvcmVsYXRlZC11
cmxzPjwvdXJscz48ZWxlY3Ryb25pYy1yZXNvdXJjZS1udW0+MTAuMTE4Ni9zMTI5NDQtMDIzLTAx
OTEyLTE8L2VsZWN0cm9uaWMtcmVzb3VyY2UtbnVtPjwvcmVjb3JkPjwvQ2l0ZT48Q2l0ZT48QXV0
aG9yPkxpdTwvQXV0aG9yPjxZZWFyPjIwMjM8L1llYXI+PFJlY051bT4yMDA8L1JlY051bT48cmVj
b3JkPjxyZWMtbnVtYmVyPjIwMDwvcmVjLW51bWJlcj48Zm9yZWlnbi1rZXlzPjxrZXkgYXBwPSJF
TiIgZGItaWQ9IjJzMmVhZHNheXM5NXNoZWVheDlwdzJhaHByZHp3YWQyd2F4OSIgdGltZXN0YW1w
PSIxNzQ2ODY3NTY2IiBndWlkPSIyNDdjNDFiYy1jZDVkLTQyZTAtODFjMC00ODA1YzEwNzRmYTAi
PjIwMDwva2V5PjwvZm9yZWlnbi1rZXlzPjxyZWYtdHlwZSBuYW1lPSJKb3VybmFsIEFydGljbGUi
PjE3PC9yZWYtdHlwZT48Y29udHJpYnV0b3JzPjxhdXRob3JzPjxhdXRob3I+TGl1LCBZLjwvYXV0
aG9yPjxhdXRob3I+SHUsIFkuPC9hdXRob3I+PGF1dGhvcj5YdWUsIEouPC9hdXRob3I+PGF1dGhv
cj5MaSwgSi48L2F1dGhvcj48YXV0aG9yPllpLCBKLjwvYXV0aG9yPjxhdXRob3I+QnUsIEouPC9h
dXRob3I+PGF1dGhvcj5aaGFuZywgWi48L2F1dGhvcj48YXV0aG9yPlFpdSwgUC48L2F1dGhvcj48
YXV0aG9yPkd1LCBYLjwvYXV0aG9yPjwvYXV0aG9ycz48L2NvbnRyaWJ1dG9ycz48YXV0aC1hZGRy
ZXNzPkRlcGFydG1lbnQgb2YgT25jb2xvZ3ksIFNoZW5namluZyBIb3NwaXRhbCBvZiBDaGluYSBN
ZWRpY2FsIFVuaXZlcnNpdHksIFNoZW55YW5nLCAxMTAwMDQsIExpYW9uaW5nIFByb3ZpbmNlLCBD
aGluYS4mI3hEO0RlcGFydG1lbnQgb2YgSGVhbHRoIE1hbmFnZW1lbnQsIFNoZW5namluZyBIb3Nw
aXRhbCBvZiBDaGluYSBNZWRpY2FsIFVuaXZlcnNpdHksIFNoZW55YW5nLCAxMTAwMDQsIExpYW9u
aW5nIFByb3ZpbmNlLCBDaGluYS4mI3hEO0RlcGFydG1lbnQgb2YgT25jb2xvZ3ksIFNoZW5namlu
ZyBIb3NwaXRhbCBvZiBDaGluYSBNZWRpY2FsIFVuaXZlcnNpdHksIFNoZW55YW5nLCAxMTAwMDQs
IExpYW9uaW5nIFByb3ZpbmNlLCBDaGluYS4genp5enotZG9jQDE2My5jb20uJiN4RDtEZXBhcnRt
ZW50IG9mIEFuZXN0aGVzaW9sb2d5LCBTaGVuZ2ppbmcgSG9zcGl0YWwgb2YgQ2hpbmEgTWVkaWNh
bCBVbml2ZXJzaXR5LCBTaGVueWFuZywgMTEwMDA0LCBMaWFvbmluZyBQcm92aW5jZSwgQ2hpbmEu
IHN0b3JtMDUxM0AxNjMuY29tLiYjeEQ7RGVwYXJ0bWVudCBvZiBPbmNvbG9neSwgU2hlbmdqaW5n
IEhvc3BpdGFsIG9mIENoaW5hIE1lZGljYWwgVW5pdmVyc2l0eSwgU2hlbnlhbmcsIDExMDAwNCwg
TGlhb25pbmcgUHJvdmluY2UsIENoaW5hLiBqYWRlZ3hAMTYzLmNvbS48L2F1dGgtYWRkcmVzcz48
dGl0bGVzPjx0aXRsZT5BZHZhbmNlcyBpbiBpbW11bm90aGVyYXB5IGZvciB0cmlwbGUtbmVnYXRp
dmUgYnJlYXN0IGNhbmNlcjwvdGl0bGU+PHNlY29uZGFyeS10aXRsZT5Nb2wgQ2FuY2VyPC9zZWNv
bmRhcnktdGl0bGU+PC90aXRsZXM+PHBlcmlvZGljYWw+PGZ1bGwtdGl0bGU+TW9sIENhbmNlcjwv
ZnVsbC10aXRsZT48L3BlcmlvZGljYWw+PHBhZ2VzPjE0NTwvcGFnZXM+PHZvbHVtZT4yMjwvdm9s
dW1lPjxudW1iZXI+MTwvbnVtYmVyPjxlZGl0aW9uPjIwMjMwOTAyPC9lZGl0aW9uPjxrZXl3b3Jk
cz48a2V5d29yZD5IdW1hbnM8L2tleXdvcmQ+PGtleXdvcmQ+KlRyaXBsZSBOZWdhdGl2ZSBCcmVh
c3QgTmVvcGxhc21zL3RoZXJhcHk8L2tleXdvcmQ+PGtleXdvcmQ+SW1tdW5vdGhlcmFweTwva2V5
d29yZD48a2V5d29yZD5DZWxsIEN5Y2xlPC9rZXl3b3JkPjxrZXl3b3JkPkNlbGwgUHJvbGlmZXJh
dGlvbjwva2V5d29yZD48a2V5d29yZD5HZW5ldGljIFRoZXJhcHk8L2tleXdvcmQ+PGtleXdvcmQ+
VHVtb3IgTWljcm9lbnZpcm9ubWVudDwva2V5d29yZD48a2V5d29yZD5EcnVnIHJlc2lzdGFuY2U8
L2tleXdvcmQ+PGtleXdvcmQ+SW1tdW5lIGNoZWNrcG9pbnQ8L2tleXdvcmQ+PGtleXdvcmQ+VHJp
cGxlLW5lZ2F0aXZlIGJyZWFzdCBjYW5jZXI8L2tleXdvcmQ+PC9rZXl3b3Jkcz48ZGF0ZXM+PHll
YXI+MjAyMzwveWVhcj48cHViLWRhdGVzPjxkYXRlPlNlcCAyPC9kYXRlPjwvcHViLWRhdGVzPjwv
ZGF0ZXM+PGlzYm4+MTQ3Ni00NTk4PC9pc2JuPjxhY2Nlc3Npb24tbnVtPjM3NjYwMDM5PC9hY2Nl
c3Npb24tbnVtPjx1cmxzPjwvdXJscz48Y3VzdG9tMT5UaGUgYXV0aG9ycyBkZWNsYXJlIG5vIGNv
bXBldGluZyBpbnRlcmVzdHMuPC9jdXN0b20xPjxjdXN0b20yPlBNQzEwNDc0NzQzPC9jdXN0b20y
PjxlbGVjdHJvbmljLXJlc291cmNlLW51bT4xMC4xMTg2L3MxMjk0My0wMjMtMDE4NTAtNzwvZWxl
Y3Ryb25pYy1yZXNvdXJjZS1udW0+PHJlbW90ZS1kYXRhYmFzZS1wcm92aWRlcj5OTE08L3JlbW90
ZS1kYXRhYmFzZS1wcm92aWRlcj48bGFuZ3VhZ2U+ZW5nPC9sYW5ndWFnZT48L3JlY29yZD48L0Np
dGU+PC9FbmROb3RlPn==
</w:fldData>
        </w:fldChar>
      </w:r>
      <w:r w:rsidR="00B03664">
        <w:instrText xml:space="preserve"> ADDIN EN.CITE </w:instrText>
      </w:r>
      <w:r w:rsidR="00B03664">
        <w:fldChar w:fldCharType="begin">
          <w:fldData xml:space="preserve">PEVuZE5vdGU+PENpdGU+PEF1dGhvcj5XdTwvQXV0aG9yPjxZZWFyPjIwMjM8L1llYXI+PFJlY051
bT4yMDU8L1JlY051bT48RGlzcGxheVRleHQ+WzI3LCAyOF08L0Rpc3BsYXlUZXh0PjxyZWNvcmQ+
PHJlYy1udW1iZXI+MjA1PC9yZWMtbnVtYmVyPjxmb3JlaWduLWtleXM+PGtleSBhcHA9IkVOIiBk
Yi1pZD0iMnMyZWFkc2F5czk1c2hlZWF4OXB3MmFocHJkendhZDJ3YXg5IiB0aW1lc3RhbXA9IjE3
NDY4OTE4MDIiIGd1aWQ9IjI0ZmQ0Y2E4LWFlYzItNGExZC04YzY0LWI3ZmZmM2Y1YWFmNiI+MjA1
PC9rZXk+PC9mb3JlaWduLWtleXM+PHJlZi10eXBlIG5hbWU9IkpvdXJuYWwgQXJ0aWNsZSI+MTc8
L3JlZi10eXBlPjxjb250cmlidXRvcnM+PGF1dGhvcnM+PGF1dGhvcj5XdSwgSmlubmE8L2F1dGhv
cj48YXV0aG9yPkxpLCBKaWE8L2F1dGhvcj48YXV0aG9yPlh1LCBIdWl5YTwvYXV0aG9yPjxhdXRo
b3I+UWl1LCBOaTwvYXV0aG9yPjxhdXRob3I+SHVhbmcsIFhpYW9qaWE8L2F1dGhvcj48YXV0aG9y
PkxpLCBIb25nc2hlbmc8L2F1dGhvcj48L2F1dGhvcnM+PC9jb250cmlidXRvcnM+PHRpdGxlcz48
dGl0bGU+UGVyaW9zdGluIGRyaXZlcyBleHRyYWNlbGx1bGFyIG1hdHJpeCBkZWdyYWRhdGlvbiwg
c3RlbW5lc3MsIGFuZCBjaGVtb3Jlc2lzdGFuY2UgYnkgYWN0aXZhdGluZyB0aGUgTUFQSy9FUksg
c2lnbmFsaW5nIHBhdGh3YXkgaW4gdHJpcGxl4oCTbmVnYXRpdmUgYnJlYXN0IGNhbmNlciBjZWxs
czwvdGl0bGU+PHNlY29uZGFyeS10aXRsZT5MaXBpZHMgaW4gSGVhbHRoIGFuZCBEaXNlYXNlPC9z
ZWNvbmRhcnktdGl0bGU+PC90aXRsZXM+PHBlcmlvZGljYWw+PGZ1bGwtdGl0bGU+TGlwaWRzIGlu
IEhlYWx0aCBhbmQgRGlzZWFzZTwvZnVsbC10aXRsZT48L3BlcmlvZGljYWw+PHBhZ2VzPjEtMTQ8
L3BhZ2VzPjx2b2x1bWU+MjI8L3ZvbHVtZT48bnVtYmVyPjE8L251bWJlcj48ZGF0ZXM+PHllYXI+
MjAyMzwveWVhcj48cHViLWRhdGVzPjxkYXRlPjIwMjMvMDkvMTY8L2RhdGU+PC9wdWItZGF0ZXM+
PC9kYXRlcz48aXNibj4xNDc2LTUxMVg8L2lzYm4+PHVybHM+PHJlbGF0ZWQtdXJscz48dXJsPmh0
dHBzOi8vZG9pLm9yZy8xMC4xMTg2L3MxMjk0NC0wMjMtMDE5MTItMTwvdXJsPjwvcmVsYXRlZC11
cmxzPjwvdXJscz48ZWxlY3Ryb25pYy1yZXNvdXJjZS1udW0+MTAuMTE4Ni9zMTI5NDQtMDIzLTAx
OTEyLTE8L2VsZWN0cm9uaWMtcmVzb3VyY2UtbnVtPjwvcmVjb3JkPjwvQ2l0ZT48Q2l0ZT48QXV0
aG9yPkxpdTwvQXV0aG9yPjxZZWFyPjIwMjM8L1llYXI+PFJlY051bT4yMDA8L1JlY051bT48cmVj
b3JkPjxyZWMtbnVtYmVyPjIwMDwvcmVjLW51bWJlcj48Zm9yZWlnbi1rZXlzPjxrZXkgYXBwPSJF
TiIgZGItaWQ9IjJzMmVhZHNheXM5NXNoZWVheDlwdzJhaHByZHp3YWQyd2F4OSIgdGltZXN0YW1w
PSIxNzQ2ODY3NTY2IiBndWlkPSIyNDdjNDFiYy1jZDVkLTQyZTAtODFjMC00ODA1YzEwNzRmYTAi
PjIwMDwva2V5PjwvZm9yZWlnbi1rZXlzPjxyZWYtdHlwZSBuYW1lPSJKb3VybmFsIEFydGljbGUi
PjE3PC9yZWYtdHlwZT48Y29udHJpYnV0b3JzPjxhdXRob3JzPjxhdXRob3I+TGl1LCBZLjwvYXV0
aG9yPjxhdXRob3I+SHUsIFkuPC9hdXRob3I+PGF1dGhvcj5YdWUsIEouPC9hdXRob3I+PGF1dGhv
cj5MaSwgSi48L2F1dGhvcj48YXV0aG9yPllpLCBKLjwvYXV0aG9yPjxhdXRob3I+QnUsIEouPC9h
dXRob3I+PGF1dGhvcj5aaGFuZywgWi48L2F1dGhvcj48YXV0aG9yPlFpdSwgUC48L2F1dGhvcj48
YXV0aG9yPkd1LCBYLjwvYXV0aG9yPjwvYXV0aG9ycz48L2NvbnRyaWJ1dG9ycz48YXV0aC1hZGRy
ZXNzPkRlcGFydG1lbnQgb2YgT25jb2xvZ3ksIFNoZW5namluZyBIb3NwaXRhbCBvZiBDaGluYSBN
ZWRpY2FsIFVuaXZlcnNpdHksIFNoZW55YW5nLCAxMTAwMDQsIExpYW9uaW5nIFByb3ZpbmNlLCBD
aGluYS4mI3hEO0RlcGFydG1lbnQgb2YgSGVhbHRoIE1hbmFnZW1lbnQsIFNoZW5namluZyBIb3Nw
aXRhbCBvZiBDaGluYSBNZWRpY2FsIFVuaXZlcnNpdHksIFNoZW55YW5nLCAxMTAwMDQsIExpYW9u
aW5nIFByb3ZpbmNlLCBDaGluYS4mI3hEO0RlcGFydG1lbnQgb2YgT25jb2xvZ3ksIFNoZW5namlu
ZyBIb3NwaXRhbCBvZiBDaGluYSBNZWRpY2FsIFVuaXZlcnNpdHksIFNoZW55YW5nLCAxMTAwMDQs
IExpYW9uaW5nIFByb3ZpbmNlLCBDaGluYS4genp5enotZG9jQDE2My5jb20uJiN4RDtEZXBhcnRt
ZW50IG9mIEFuZXN0aGVzaW9sb2d5LCBTaGVuZ2ppbmcgSG9zcGl0YWwgb2YgQ2hpbmEgTWVkaWNh
bCBVbml2ZXJzaXR5LCBTaGVueWFuZywgMTEwMDA0LCBMaWFvbmluZyBQcm92aW5jZSwgQ2hpbmEu
IHN0b3JtMDUxM0AxNjMuY29tLiYjeEQ7RGVwYXJ0bWVudCBvZiBPbmNvbG9neSwgU2hlbmdqaW5n
IEhvc3BpdGFsIG9mIENoaW5hIE1lZGljYWwgVW5pdmVyc2l0eSwgU2hlbnlhbmcsIDExMDAwNCwg
TGlhb25pbmcgUHJvdmluY2UsIENoaW5hLiBqYWRlZ3hAMTYzLmNvbS48L2F1dGgtYWRkcmVzcz48
dGl0bGVzPjx0aXRsZT5BZHZhbmNlcyBpbiBpbW11bm90aGVyYXB5IGZvciB0cmlwbGUtbmVnYXRp
dmUgYnJlYXN0IGNhbmNlcjwvdGl0bGU+PHNlY29uZGFyeS10aXRsZT5Nb2wgQ2FuY2VyPC9zZWNv
bmRhcnktdGl0bGU+PC90aXRsZXM+PHBlcmlvZGljYWw+PGZ1bGwtdGl0bGU+TW9sIENhbmNlcjwv
ZnVsbC10aXRsZT48L3BlcmlvZGljYWw+PHBhZ2VzPjE0NTwvcGFnZXM+PHZvbHVtZT4yMjwvdm9s
dW1lPjxudW1iZXI+MTwvbnVtYmVyPjxlZGl0aW9uPjIwMjMwOTAyPC9lZGl0aW9uPjxrZXl3b3Jk
cz48a2V5d29yZD5IdW1hbnM8L2tleXdvcmQ+PGtleXdvcmQ+KlRyaXBsZSBOZWdhdGl2ZSBCcmVh
c3QgTmVvcGxhc21zL3RoZXJhcHk8L2tleXdvcmQ+PGtleXdvcmQ+SW1tdW5vdGhlcmFweTwva2V5
d29yZD48a2V5d29yZD5DZWxsIEN5Y2xlPC9rZXl3b3JkPjxrZXl3b3JkPkNlbGwgUHJvbGlmZXJh
dGlvbjwva2V5d29yZD48a2V5d29yZD5HZW5ldGljIFRoZXJhcHk8L2tleXdvcmQ+PGtleXdvcmQ+
VHVtb3IgTWljcm9lbnZpcm9ubWVudDwva2V5d29yZD48a2V5d29yZD5EcnVnIHJlc2lzdGFuY2U8
L2tleXdvcmQ+PGtleXdvcmQ+SW1tdW5lIGNoZWNrcG9pbnQ8L2tleXdvcmQ+PGtleXdvcmQ+VHJp
cGxlLW5lZ2F0aXZlIGJyZWFzdCBjYW5jZXI8L2tleXdvcmQ+PC9rZXl3b3Jkcz48ZGF0ZXM+PHll
YXI+MjAyMzwveWVhcj48cHViLWRhdGVzPjxkYXRlPlNlcCAyPC9kYXRlPjwvcHViLWRhdGVzPjwv
ZGF0ZXM+PGlzYm4+MTQ3Ni00NTk4PC9pc2JuPjxhY2Nlc3Npb24tbnVtPjM3NjYwMDM5PC9hY2Nl
c3Npb24tbnVtPjx1cmxzPjwvdXJscz48Y3VzdG9tMT5UaGUgYXV0aG9ycyBkZWNsYXJlIG5vIGNv
bXBldGluZyBpbnRlcmVzdHMuPC9jdXN0b20xPjxjdXN0b20yPlBNQzEwNDc0NzQzPC9jdXN0b20y
PjxlbGVjdHJvbmljLXJlc291cmNlLW51bT4xMC4xMTg2L3MxMjk0My0wMjMtMDE4NTAtNzwvZWxl
Y3Ryb25pYy1yZXNvdXJjZS1udW0+PHJlbW90ZS1kYXRhYmFzZS1wcm92aWRlcj5OTE08L3JlbW90
ZS1kYXRhYmFzZS1wcm92aWRlcj48bGFuZ3VhZ2U+ZW5nPC9sYW5ndWFnZT48L3JlY29yZD48L0Np
dGU+PC9FbmROb3RlPn==
</w:fldData>
        </w:fldChar>
      </w:r>
      <w:r w:rsidR="00B03664">
        <w:instrText xml:space="preserve"> ADDIN EN.CITE.DATA </w:instrText>
      </w:r>
      <w:r w:rsidR="00B03664">
        <w:fldChar w:fldCharType="end"/>
      </w:r>
      <w:r w:rsidR="00134923">
        <w:fldChar w:fldCharType="separate"/>
      </w:r>
      <w:r w:rsidR="00B03664">
        <w:rPr>
          <w:noProof/>
        </w:rPr>
        <w:t>[27, 28]</w:t>
      </w:r>
      <w:r w:rsidR="00134923">
        <w:fldChar w:fldCharType="end"/>
      </w:r>
      <w:r w:rsidR="00BA6737">
        <w:t>.</w:t>
      </w:r>
      <w:r w:rsidR="0076068C">
        <w:t xml:space="preserve"> </w:t>
      </w:r>
      <w:r w:rsidR="00056524">
        <w:t>Regarding progression, and treatment, the TIME plays a</w:t>
      </w:r>
      <w:r w:rsidR="002C0AA6">
        <w:t>n increasing</w:t>
      </w:r>
      <w:r w:rsidR="00056524">
        <w:t xml:space="preserve"> role</w:t>
      </w:r>
      <w:r w:rsidR="002C0AA6">
        <w:t xml:space="preserve"> although </w:t>
      </w:r>
      <w:r w:rsidR="00952556">
        <w:t xml:space="preserve">the understanding of the processes is incomplete </w:t>
      </w:r>
      <w:r w:rsidR="00952556">
        <w:fldChar w:fldCharType="begin"/>
      </w:r>
      <w:r w:rsidR="00B13593">
        <w:instrText xml:space="preserve"> ADDIN EN.CITE &lt;EndNote&gt;&lt;Cite&gt;&lt;Author&gt;Roostee&lt;/Author&gt;&lt;Year&gt;2024&lt;/Year&gt;&lt;RecNum&gt;258&lt;/RecNum&gt;&lt;DisplayText&gt;[10]&lt;/DisplayText&gt;&lt;record&gt;&lt;rec-number&gt;258&lt;/rec-number&gt;&lt;foreign-keys&gt;&lt;key app="EN" db-id="2s2eadsays95sheeax9pw2ahprdzwad2wax9" timestamp="1747572215" guid="64e39ce9-65c2-4b7c-b16b-b6c554b16cd7"&gt;258&lt;/key&gt;&lt;/foreign-keys&gt;&lt;ref-type name="Journal Article"&gt;17&lt;/ref-type&gt;&lt;contributors&gt;&lt;authors&gt;&lt;author&gt;Roostee, Suze&lt;/author&gt;&lt;author&gt;Ehinger, Daniel&lt;/author&gt;&lt;author&gt;Jönsson, Mats&lt;/author&gt;&lt;author&gt;Phung, Bengt&lt;/author&gt;&lt;author&gt;Jönsson, Göran&lt;/author&gt;&lt;author&gt;Sjödahl, Gottfrid&lt;/author&gt;&lt;author&gt;Staaf, Johan&lt;/author&gt;&lt;author&gt;Aine, Mattias&lt;/author&gt;&lt;/authors&gt;&lt;/contributors&gt;&lt;titles&gt;&lt;title&gt;Tumour immune characterisation of primary triple-negative breast cancer using automated image quantification of immunohistochemistry-stained immune cells&lt;/title&gt;&lt;secondary-title&gt;Scientific Reports&lt;/secondary-title&gt;&lt;/titles&gt;&lt;periodical&gt;&lt;full-title&gt;Scientific Reports&lt;/full-title&gt;&lt;/periodical&gt;&lt;pages&gt;21417&lt;/pages&gt;&lt;volume&gt;14&lt;/volume&gt;&lt;number&gt;1&lt;/number&gt;&lt;dates&gt;&lt;year&gt;2024&lt;/year&gt;&lt;pub-dates&gt;&lt;date&gt;2024/09/13&lt;/date&gt;&lt;/pub-dates&gt;&lt;/dates&gt;&lt;isbn&gt;2045-2322&lt;/isbn&gt;&lt;urls&gt;&lt;related-urls&gt;&lt;url&gt;https://doi.org/10.1038/s41598-024-72306-1&lt;/url&gt;&lt;/related-urls&gt;&lt;/urls&gt;&lt;electronic-resource-num&gt;10.1038/s41598-024-72306-1&lt;/electronic-resource-num&gt;&lt;/record&gt;&lt;/Cite&gt;&lt;/EndNote&gt;</w:instrText>
      </w:r>
      <w:r w:rsidR="00952556">
        <w:fldChar w:fldCharType="separate"/>
      </w:r>
      <w:r w:rsidR="00B13593">
        <w:rPr>
          <w:noProof/>
        </w:rPr>
        <w:t>[10]</w:t>
      </w:r>
      <w:r w:rsidR="00952556">
        <w:fldChar w:fldCharType="end"/>
      </w:r>
      <w:r w:rsidR="00952556">
        <w:t>.</w:t>
      </w:r>
      <w:r w:rsidR="00EF2C99">
        <w:t xml:space="preserve"> </w:t>
      </w:r>
      <w:r w:rsidR="009A542C">
        <w:t xml:space="preserve">Within the context of subtypes, </w:t>
      </w:r>
      <w:r w:rsidR="000363A8">
        <w:t xml:space="preserve">the TIME has also been included in recent research </w:t>
      </w:r>
      <w:r w:rsidR="000363A8">
        <w:fldChar w:fldCharType="begin"/>
      </w:r>
      <w:r w:rsidR="005D04FA">
        <w:instrText xml:space="preserve"> ADDIN EN.CITE &lt;EndNote&gt;&lt;Cite&gt;&lt;Author&gt;Aine&lt;/Author&gt;&lt;Year&gt;2025&lt;/Year&gt;&lt;RecNum&gt;253&lt;/RecNum&gt;&lt;DisplayText&gt;[5]&lt;/DisplayText&gt;&lt;record&gt;&lt;rec-number&gt;253&lt;/rec-number&gt;&lt;foreign-keys&gt;&lt;key app="EN" db-id="2s2eadsays95sheeax9pw2ahprdzwad2wax9" timestamp="1747559146" guid="56ce0418-9bb4-48ce-901f-bf5db911538b"&gt;253&lt;/key&gt;&lt;/foreign-keys&gt;&lt;ref-type name="Journal Article"&gt;17&lt;/ref-type&gt;&lt;contributors&gt;&lt;authors&gt;&lt;author&gt;Aine, Mattias&lt;/author&gt;&lt;author&gt;Nacer, Deborah F.&lt;/author&gt;&lt;author&gt;Arbajian, Elsa&lt;/author&gt;&lt;author&gt;Veerla, Srinivas&lt;/author&gt;&lt;author&gt;Karlsson, Anna&lt;/author&gt;&lt;author&gt;Häkkinen, Jari&lt;/author&gt;&lt;author&gt;Johansson, Henrik J.&lt;/author&gt;&lt;author&gt;Rosengren, Frida&lt;/author&gt;&lt;author&gt;Vallon-Christersson, Johan&lt;/author&gt;&lt;author&gt;Borg, Åke&lt;/author&gt;&lt;author&gt;Staaf, Johan&lt;/author&gt;&lt;/authors&gt;&lt;/contributors&gt;&lt;titles&gt;&lt;title&gt;The DNA methylation landscape of primary triple-negative breast cancer&lt;/title&gt;&lt;secondary-title&gt;Nature Communications&lt;/secondary-title&gt;&lt;/titles&gt;&lt;periodical&gt;&lt;full-title&gt;Nature Communications&lt;/full-title&gt;&lt;/periodical&gt;&lt;pages&gt;3041&lt;/pages&gt;&lt;volume&gt;16&lt;/volume&gt;&lt;number&gt;1&lt;/number&gt;&lt;dates&gt;&lt;year&gt;2025&lt;/year&gt;&lt;pub-dates&gt;&lt;date&gt;2025/03/28&lt;/date&gt;&lt;/pub-dates&gt;&lt;/dates&gt;&lt;isbn&gt;2041-1723&lt;/isbn&gt;&lt;urls&gt;&lt;related-urls&gt;&lt;url&gt;https://doi.org/10.1038/s41467-025-58158-x&lt;/url&gt;&lt;/related-urls&gt;&lt;/urls&gt;&lt;electronic-resource-num&gt;10.1038/s41467-025-58158-x&lt;/electronic-resource-num&gt;&lt;/record&gt;&lt;/Cite&gt;&lt;/EndNote&gt;</w:instrText>
      </w:r>
      <w:r w:rsidR="000363A8">
        <w:fldChar w:fldCharType="separate"/>
      </w:r>
      <w:r w:rsidR="005D04FA">
        <w:rPr>
          <w:noProof/>
        </w:rPr>
        <w:t>[5]</w:t>
      </w:r>
      <w:r w:rsidR="000363A8">
        <w:fldChar w:fldCharType="end"/>
      </w:r>
      <w:r w:rsidR="000363A8">
        <w:t>.</w:t>
      </w:r>
      <w:r w:rsidR="00E636E8">
        <w:t xml:space="preserve"> </w:t>
      </w:r>
    </w:p>
    <w:p w14:paraId="47751F7C" w14:textId="77777777" w:rsidR="00157DD8" w:rsidRPr="00157DD8" w:rsidRDefault="00157DD8"/>
    <w:p w14:paraId="70313C08" w14:textId="0FDBB1B6" w:rsidR="000363A8" w:rsidRPr="000363A8" w:rsidRDefault="000363A8">
      <w:pPr>
        <w:rPr>
          <w:b/>
          <w:bCs/>
        </w:rPr>
      </w:pPr>
      <w:r w:rsidRPr="000363A8">
        <w:rPr>
          <w:b/>
          <w:bCs/>
        </w:rPr>
        <w:t>Subtyping</w:t>
      </w:r>
    </w:p>
    <w:p w14:paraId="02ED0CAA" w14:textId="77777777" w:rsidR="00157DD8" w:rsidRDefault="003768F4" w:rsidP="00065368">
      <w:r>
        <w:t>W</w:t>
      </w:r>
      <w:r w:rsidR="00A02291" w:rsidRPr="00A02291">
        <w:t xml:space="preserve">ithin different subtypes of TNBC </w:t>
      </w:r>
      <w:r>
        <w:t>t</w:t>
      </w:r>
      <w:r w:rsidRPr="00A02291">
        <w:t xml:space="preserve">he heterogeneity of TME </w:t>
      </w:r>
      <w:r w:rsidR="00A02291" w:rsidRPr="00A02291">
        <w:t>is notably pronounced</w:t>
      </w:r>
      <w:r w:rsidR="00A02291">
        <w:t xml:space="preserve"> </w:t>
      </w:r>
      <w:r w:rsidR="00A02291">
        <w:fldChar w:fldCharType="begin">
          <w:fldData xml:space="preserve">PEVuZE5vdGU+PENpdGU+PEF1dGhvcj5BaW5lPC9BdXRob3I+PFllYXI+MjAyNTwvWWVhcj48UmVj
TnVtPjI1MzwvUmVjTnVtPjxEaXNwbGF5VGV4dD5bNSwgMjhdPC9EaXNwbGF5VGV4dD48cmVjb3Jk
PjxyZWMtbnVtYmVyPjI1MzwvcmVjLW51bWJlcj48Zm9yZWlnbi1rZXlzPjxrZXkgYXBwPSJFTiIg
ZGItaWQ9IjJzMmVhZHNheXM5NXNoZWVheDlwdzJhaHByZHp3YWQyd2F4OSIgdGltZXN0YW1wPSIx
NzQ3NTU5MTQ2IiBndWlkPSI1NmNlMDQxOC05YmI0LTQ4Y2UtOTAxZi1iZjVkYjkxMTUzOGIiPjI1
Mzwva2V5PjwvZm9yZWlnbi1rZXlzPjxyZWYtdHlwZSBuYW1lPSJKb3VybmFsIEFydGljbGUiPjE3
PC9yZWYtdHlwZT48Y29udHJpYnV0b3JzPjxhdXRob3JzPjxhdXRob3I+QWluZSwgTWF0dGlhczwv
YXV0aG9yPjxhdXRob3I+TmFjZXIsIERlYm9yYWggRi48L2F1dGhvcj48YXV0aG9yPkFyYmFqaWFu
LCBFbHNhPC9hdXRob3I+PGF1dGhvcj5WZWVybGEsIFNyaW5pdmFzPC9hdXRob3I+PGF1dGhvcj5L
YXJsc3NvbiwgQW5uYTwvYXV0aG9yPjxhdXRob3I+SMOka2tpbmVuLCBKYXJpPC9hdXRob3I+PGF1
dGhvcj5Kb2hhbnNzb24sIEhlbnJpayBKLjwvYXV0aG9yPjxhdXRob3I+Um9zZW5ncmVuLCBGcmlk
YTwvYXV0aG9yPjxhdXRob3I+VmFsbG9uLUNocmlzdGVyc3NvbiwgSm9oYW48L2F1dGhvcj48YXV0
aG9yPkJvcmcsIMOFa2U8L2F1dGhvcj48YXV0aG9yPlN0YWFmLCBKb2hhbjwvYXV0aG9yPjwvYXV0
aG9ycz48L2NvbnRyaWJ1dG9ycz48dGl0bGVzPjx0aXRsZT5UaGUgRE5BIG1ldGh5bGF0aW9uIGxh
bmRzY2FwZSBvZiBwcmltYXJ5IHRyaXBsZS1uZWdhdGl2ZSBicmVhc3QgY2FuY2VyPC90aXRsZT48
c2Vjb25kYXJ5LXRpdGxlPk5hdHVyZSBDb21tdW5pY2F0aW9uczwvc2Vjb25kYXJ5LXRpdGxlPjwv
dGl0bGVzPjxwZXJpb2RpY2FsPjxmdWxsLXRpdGxlPk5hdHVyZSBDb21tdW5pY2F0aW9uczwvZnVs
bC10aXRsZT48L3BlcmlvZGljYWw+PHBhZ2VzPjMwNDE8L3BhZ2VzPjx2b2x1bWU+MTY8L3ZvbHVt
ZT48bnVtYmVyPjE8L251bWJlcj48ZGF0ZXM+PHllYXI+MjAyNTwveWVhcj48cHViLWRhdGVzPjxk
YXRlPjIwMjUvMDMvMjg8L2RhdGU+PC9wdWItZGF0ZXM+PC9kYXRlcz48aXNibj4yMDQxLTE3MjM8
L2lzYm4+PHVybHM+PHJlbGF0ZWQtdXJscz48dXJsPmh0dHBzOi8vZG9pLm9yZy8xMC4xMDM4L3M0
MTQ2Ny0wMjUtNTgxNTgteDwvdXJsPjwvcmVsYXRlZC11cmxzPjwvdXJscz48ZWxlY3Ryb25pYy1y
ZXNvdXJjZS1udW0+MTAuMTAzOC9zNDE0NjctMDI1LTU4MTU4LXg8L2VsZWN0cm9uaWMtcmVzb3Vy
Y2UtbnVtPjwvcmVjb3JkPjwvQ2l0ZT48Q2l0ZT48QXV0aG9yPkxpdTwvQXV0aG9yPjxZZWFyPjIw
MjM8L1llYXI+PFJlY051bT4yMDA8L1JlY051bT48cmVjb3JkPjxyZWMtbnVtYmVyPjIwMDwvcmVj
LW51bWJlcj48Zm9yZWlnbi1rZXlzPjxrZXkgYXBwPSJFTiIgZGItaWQ9IjJzMmVhZHNheXM5NXNo
ZWVheDlwdzJhaHByZHp3YWQyd2F4OSIgdGltZXN0YW1wPSIxNzQ2ODY3NTY2IiBndWlkPSIyNDdj
NDFiYy1jZDVkLTQyZTAtODFjMC00ODA1YzEwNzRmYTAiPjIwMDwva2V5PjwvZm9yZWlnbi1rZXlz
PjxyZWYtdHlwZSBuYW1lPSJKb3VybmFsIEFydGljbGUiPjE3PC9yZWYtdHlwZT48Y29udHJpYnV0
b3JzPjxhdXRob3JzPjxhdXRob3I+TGl1LCBZLjwvYXV0aG9yPjxhdXRob3I+SHUsIFkuPC9hdXRo
b3I+PGF1dGhvcj5YdWUsIEouPC9hdXRob3I+PGF1dGhvcj5MaSwgSi48L2F1dGhvcj48YXV0aG9y
PllpLCBKLjwvYXV0aG9yPjxhdXRob3I+QnUsIEouPC9hdXRob3I+PGF1dGhvcj5aaGFuZywgWi48
L2F1dGhvcj48YXV0aG9yPlFpdSwgUC48L2F1dGhvcj48YXV0aG9yPkd1LCBYLjwvYXV0aG9yPjwv
YXV0aG9ycz48L2NvbnRyaWJ1dG9ycz48YXV0aC1hZGRyZXNzPkRlcGFydG1lbnQgb2YgT25jb2xv
Z3ksIFNoZW5namluZyBIb3NwaXRhbCBvZiBDaGluYSBNZWRpY2FsIFVuaXZlcnNpdHksIFNoZW55
YW5nLCAxMTAwMDQsIExpYW9uaW5nIFByb3ZpbmNlLCBDaGluYS4mI3hEO0RlcGFydG1lbnQgb2Yg
SGVhbHRoIE1hbmFnZW1lbnQsIFNoZW5namluZyBIb3NwaXRhbCBvZiBDaGluYSBNZWRpY2FsIFVu
aXZlcnNpdHksIFNoZW55YW5nLCAxMTAwMDQsIExpYW9uaW5nIFByb3ZpbmNlLCBDaGluYS4mI3hE
O0RlcGFydG1lbnQgb2YgT25jb2xvZ3ksIFNoZW5namluZyBIb3NwaXRhbCBvZiBDaGluYSBNZWRp
Y2FsIFVuaXZlcnNpdHksIFNoZW55YW5nLCAxMTAwMDQsIExpYW9uaW5nIFByb3ZpbmNlLCBDaGlu
YS4genp5enotZG9jQDE2My5jb20uJiN4RDtEZXBhcnRtZW50IG9mIEFuZXN0aGVzaW9sb2d5LCBT
aGVuZ2ppbmcgSG9zcGl0YWwgb2YgQ2hpbmEgTWVkaWNhbCBVbml2ZXJzaXR5LCBTaGVueWFuZywg
MTEwMDA0LCBMaWFvbmluZyBQcm92aW5jZSwgQ2hpbmEuIHN0b3JtMDUxM0AxNjMuY29tLiYjeEQ7
RGVwYXJ0bWVudCBvZiBPbmNvbG9neSwgU2hlbmdqaW5nIEhvc3BpdGFsIG9mIENoaW5hIE1lZGlj
YWwgVW5pdmVyc2l0eSwgU2hlbnlhbmcsIDExMDAwNCwgTGlhb25pbmcgUHJvdmluY2UsIENoaW5h
LiBqYWRlZ3hAMTYzLmNvbS48L2F1dGgtYWRkcmVzcz48dGl0bGVzPjx0aXRsZT5BZHZhbmNlcyBp
biBpbW11bm90aGVyYXB5IGZvciB0cmlwbGUtbmVnYXRpdmUgYnJlYXN0IGNhbmNlcjwvdGl0bGU+
PHNlY29uZGFyeS10aXRsZT5Nb2wgQ2FuY2VyPC9zZWNvbmRhcnktdGl0bGU+PC90aXRsZXM+PHBl
cmlvZGljYWw+PGZ1bGwtdGl0bGU+TW9sIENhbmNlcjwvZnVsbC10aXRsZT48L3BlcmlvZGljYWw+
PHBhZ2VzPjE0NTwvcGFnZXM+PHZvbHVtZT4yMjwvdm9sdW1lPjxudW1iZXI+MTwvbnVtYmVyPjxl
ZGl0aW9uPjIwMjMwOTAyPC9lZGl0aW9uPjxrZXl3b3Jkcz48a2V5d29yZD5IdW1hbnM8L2tleXdv
cmQ+PGtleXdvcmQ+KlRyaXBsZSBOZWdhdGl2ZSBCcmVhc3QgTmVvcGxhc21zL3RoZXJhcHk8L2tl
eXdvcmQ+PGtleXdvcmQ+SW1tdW5vdGhlcmFweTwva2V5d29yZD48a2V5d29yZD5DZWxsIEN5Y2xl
PC9rZXl3b3JkPjxrZXl3b3JkPkNlbGwgUHJvbGlmZXJhdGlvbjwva2V5d29yZD48a2V5d29yZD5H
ZW5ldGljIFRoZXJhcHk8L2tleXdvcmQ+PGtleXdvcmQ+VHVtb3IgTWljcm9lbnZpcm9ubWVudDwv
a2V5d29yZD48a2V5d29yZD5EcnVnIHJlc2lzdGFuY2U8L2tleXdvcmQ+PGtleXdvcmQ+SW1tdW5l
IGNoZWNrcG9pbnQ8L2tleXdvcmQ+PGtleXdvcmQ+VHJpcGxlLW5lZ2F0aXZlIGJyZWFzdCBjYW5j
ZXI8L2tleXdvcmQ+PC9rZXl3b3Jkcz48ZGF0ZXM+PHllYXI+MjAyMzwveWVhcj48cHViLWRhdGVz
PjxkYXRlPlNlcCAyPC9kYXRlPjwvcHViLWRhdGVzPjwvZGF0ZXM+PGlzYm4+MTQ3Ni00NTk4PC9p
c2JuPjxhY2Nlc3Npb24tbnVtPjM3NjYwMDM5PC9hY2Nlc3Npb24tbnVtPjx1cmxzPjwvdXJscz48
Y3VzdG9tMT5UaGUgYXV0aG9ycyBkZWNsYXJlIG5vIGNvbXBldGluZyBpbnRlcmVzdHMuPC9jdXN0
b20xPjxjdXN0b20yPlBNQzEwNDc0NzQzPC9jdXN0b20yPjxlbGVjdHJvbmljLXJlc291cmNlLW51
bT4xMC4xMTg2L3MxMjk0My0wMjMtMDE4NTAtNzwvZWxlY3Ryb25pYy1yZXNvdXJjZS1udW0+PHJl
bW90ZS1kYXRhYmFzZS1wcm92aWRlcj5OTE08L3JlbW90ZS1kYXRhYmFzZS1wcm92aWRlcj48bGFu
Z3VhZ2U+ZW5nPC9sYW5ndWFnZT48L3JlY29yZD48L0NpdGU+PC9FbmROb3RlPn==
</w:fldData>
        </w:fldChar>
      </w:r>
      <w:r w:rsidR="00B03664">
        <w:instrText xml:space="preserve"> ADDIN EN.CITE </w:instrText>
      </w:r>
      <w:r w:rsidR="00B03664">
        <w:fldChar w:fldCharType="begin">
          <w:fldData xml:space="preserve">PEVuZE5vdGU+PENpdGU+PEF1dGhvcj5BaW5lPC9BdXRob3I+PFllYXI+MjAyNTwvWWVhcj48UmVj
TnVtPjI1MzwvUmVjTnVtPjxEaXNwbGF5VGV4dD5bNSwgMjhdPC9EaXNwbGF5VGV4dD48cmVjb3Jk
PjxyZWMtbnVtYmVyPjI1MzwvcmVjLW51bWJlcj48Zm9yZWlnbi1rZXlzPjxrZXkgYXBwPSJFTiIg
ZGItaWQ9IjJzMmVhZHNheXM5NXNoZWVheDlwdzJhaHByZHp3YWQyd2F4OSIgdGltZXN0YW1wPSIx
NzQ3NTU5MTQ2IiBndWlkPSI1NmNlMDQxOC05YmI0LTQ4Y2UtOTAxZi1iZjVkYjkxMTUzOGIiPjI1
Mzwva2V5PjwvZm9yZWlnbi1rZXlzPjxyZWYtdHlwZSBuYW1lPSJKb3VybmFsIEFydGljbGUiPjE3
PC9yZWYtdHlwZT48Y29udHJpYnV0b3JzPjxhdXRob3JzPjxhdXRob3I+QWluZSwgTWF0dGlhczwv
YXV0aG9yPjxhdXRob3I+TmFjZXIsIERlYm9yYWggRi48L2F1dGhvcj48YXV0aG9yPkFyYmFqaWFu
LCBFbHNhPC9hdXRob3I+PGF1dGhvcj5WZWVybGEsIFNyaW5pdmFzPC9hdXRob3I+PGF1dGhvcj5L
YXJsc3NvbiwgQW5uYTwvYXV0aG9yPjxhdXRob3I+SMOka2tpbmVuLCBKYXJpPC9hdXRob3I+PGF1
dGhvcj5Kb2hhbnNzb24sIEhlbnJpayBKLjwvYXV0aG9yPjxhdXRob3I+Um9zZW5ncmVuLCBGcmlk
YTwvYXV0aG9yPjxhdXRob3I+VmFsbG9uLUNocmlzdGVyc3NvbiwgSm9oYW48L2F1dGhvcj48YXV0
aG9yPkJvcmcsIMOFa2U8L2F1dGhvcj48YXV0aG9yPlN0YWFmLCBKb2hhbjwvYXV0aG9yPjwvYXV0
aG9ycz48L2NvbnRyaWJ1dG9ycz48dGl0bGVzPjx0aXRsZT5UaGUgRE5BIG1ldGh5bGF0aW9uIGxh
bmRzY2FwZSBvZiBwcmltYXJ5IHRyaXBsZS1uZWdhdGl2ZSBicmVhc3QgY2FuY2VyPC90aXRsZT48
c2Vjb25kYXJ5LXRpdGxlPk5hdHVyZSBDb21tdW5pY2F0aW9uczwvc2Vjb25kYXJ5LXRpdGxlPjwv
dGl0bGVzPjxwZXJpb2RpY2FsPjxmdWxsLXRpdGxlPk5hdHVyZSBDb21tdW5pY2F0aW9uczwvZnVs
bC10aXRsZT48L3BlcmlvZGljYWw+PHBhZ2VzPjMwNDE8L3BhZ2VzPjx2b2x1bWU+MTY8L3ZvbHVt
ZT48bnVtYmVyPjE8L251bWJlcj48ZGF0ZXM+PHllYXI+MjAyNTwveWVhcj48cHViLWRhdGVzPjxk
YXRlPjIwMjUvMDMvMjg8L2RhdGU+PC9wdWItZGF0ZXM+PC9kYXRlcz48aXNibj4yMDQxLTE3MjM8
L2lzYm4+PHVybHM+PHJlbGF0ZWQtdXJscz48dXJsPmh0dHBzOi8vZG9pLm9yZy8xMC4xMDM4L3M0
MTQ2Ny0wMjUtNTgxNTgteDwvdXJsPjwvcmVsYXRlZC11cmxzPjwvdXJscz48ZWxlY3Ryb25pYy1y
ZXNvdXJjZS1udW0+MTAuMTAzOC9zNDE0NjctMDI1LTU4MTU4LXg8L2VsZWN0cm9uaWMtcmVzb3Vy
Y2UtbnVtPjwvcmVjb3JkPjwvQ2l0ZT48Q2l0ZT48QXV0aG9yPkxpdTwvQXV0aG9yPjxZZWFyPjIw
MjM8L1llYXI+PFJlY051bT4yMDA8L1JlY051bT48cmVjb3JkPjxyZWMtbnVtYmVyPjIwMDwvcmVj
LW51bWJlcj48Zm9yZWlnbi1rZXlzPjxrZXkgYXBwPSJFTiIgZGItaWQ9IjJzMmVhZHNheXM5NXNo
ZWVheDlwdzJhaHByZHp3YWQyd2F4OSIgdGltZXN0YW1wPSIxNzQ2ODY3NTY2IiBndWlkPSIyNDdj
NDFiYy1jZDVkLTQyZTAtODFjMC00ODA1YzEwNzRmYTAiPjIwMDwva2V5PjwvZm9yZWlnbi1rZXlz
PjxyZWYtdHlwZSBuYW1lPSJKb3VybmFsIEFydGljbGUiPjE3PC9yZWYtdHlwZT48Y29udHJpYnV0
b3JzPjxhdXRob3JzPjxhdXRob3I+TGl1LCBZLjwvYXV0aG9yPjxhdXRob3I+SHUsIFkuPC9hdXRo
b3I+PGF1dGhvcj5YdWUsIEouPC9hdXRob3I+PGF1dGhvcj5MaSwgSi48L2F1dGhvcj48YXV0aG9y
PllpLCBKLjwvYXV0aG9yPjxhdXRob3I+QnUsIEouPC9hdXRob3I+PGF1dGhvcj5aaGFuZywgWi48
L2F1dGhvcj48YXV0aG9yPlFpdSwgUC48L2F1dGhvcj48YXV0aG9yPkd1LCBYLjwvYXV0aG9yPjwv
YXV0aG9ycz48L2NvbnRyaWJ1dG9ycz48YXV0aC1hZGRyZXNzPkRlcGFydG1lbnQgb2YgT25jb2xv
Z3ksIFNoZW5namluZyBIb3NwaXRhbCBvZiBDaGluYSBNZWRpY2FsIFVuaXZlcnNpdHksIFNoZW55
YW5nLCAxMTAwMDQsIExpYW9uaW5nIFByb3ZpbmNlLCBDaGluYS4mI3hEO0RlcGFydG1lbnQgb2Yg
SGVhbHRoIE1hbmFnZW1lbnQsIFNoZW5namluZyBIb3NwaXRhbCBvZiBDaGluYSBNZWRpY2FsIFVu
aXZlcnNpdHksIFNoZW55YW5nLCAxMTAwMDQsIExpYW9uaW5nIFByb3ZpbmNlLCBDaGluYS4mI3hE
O0RlcGFydG1lbnQgb2YgT25jb2xvZ3ksIFNoZW5namluZyBIb3NwaXRhbCBvZiBDaGluYSBNZWRp
Y2FsIFVuaXZlcnNpdHksIFNoZW55YW5nLCAxMTAwMDQsIExpYW9uaW5nIFByb3ZpbmNlLCBDaGlu
YS4genp5enotZG9jQDE2My5jb20uJiN4RDtEZXBhcnRtZW50IG9mIEFuZXN0aGVzaW9sb2d5LCBT
aGVuZ2ppbmcgSG9zcGl0YWwgb2YgQ2hpbmEgTWVkaWNhbCBVbml2ZXJzaXR5LCBTaGVueWFuZywg
MTEwMDA0LCBMaWFvbmluZyBQcm92aW5jZSwgQ2hpbmEuIHN0b3JtMDUxM0AxNjMuY29tLiYjeEQ7
RGVwYXJ0bWVudCBvZiBPbmNvbG9neSwgU2hlbmdqaW5nIEhvc3BpdGFsIG9mIENoaW5hIE1lZGlj
YWwgVW5pdmVyc2l0eSwgU2hlbnlhbmcsIDExMDAwNCwgTGlhb25pbmcgUHJvdmluY2UsIENoaW5h
LiBqYWRlZ3hAMTYzLmNvbS48L2F1dGgtYWRkcmVzcz48dGl0bGVzPjx0aXRsZT5BZHZhbmNlcyBp
biBpbW11bm90aGVyYXB5IGZvciB0cmlwbGUtbmVnYXRpdmUgYnJlYXN0IGNhbmNlcjwvdGl0bGU+
PHNlY29uZGFyeS10aXRsZT5Nb2wgQ2FuY2VyPC9zZWNvbmRhcnktdGl0bGU+PC90aXRsZXM+PHBl
cmlvZGljYWw+PGZ1bGwtdGl0bGU+TW9sIENhbmNlcjwvZnVsbC10aXRsZT48L3BlcmlvZGljYWw+
PHBhZ2VzPjE0NTwvcGFnZXM+PHZvbHVtZT4yMjwvdm9sdW1lPjxudW1iZXI+MTwvbnVtYmVyPjxl
ZGl0aW9uPjIwMjMwOTAyPC9lZGl0aW9uPjxrZXl3b3Jkcz48a2V5d29yZD5IdW1hbnM8L2tleXdv
cmQ+PGtleXdvcmQ+KlRyaXBsZSBOZWdhdGl2ZSBCcmVhc3QgTmVvcGxhc21zL3RoZXJhcHk8L2tl
eXdvcmQ+PGtleXdvcmQ+SW1tdW5vdGhlcmFweTwva2V5d29yZD48a2V5d29yZD5DZWxsIEN5Y2xl
PC9rZXl3b3JkPjxrZXl3b3JkPkNlbGwgUHJvbGlmZXJhdGlvbjwva2V5d29yZD48a2V5d29yZD5H
ZW5ldGljIFRoZXJhcHk8L2tleXdvcmQ+PGtleXdvcmQ+VHVtb3IgTWljcm9lbnZpcm9ubWVudDwv
a2V5d29yZD48a2V5d29yZD5EcnVnIHJlc2lzdGFuY2U8L2tleXdvcmQ+PGtleXdvcmQ+SW1tdW5l
IGNoZWNrcG9pbnQ8L2tleXdvcmQ+PGtleXdvcmQ+VHJpcGxlLW5lZ2F0aXZlIGJyZWFzdCBjYW5j
ZXI8L2tleXdvcmQ+PC9rZXl3b3Jkcz48ZGF0ZXM+PHllYXI+MjAyMzwveWVhcj48cHViLWRhdGVz
PjxkYXRlPlNlcCAyPC9kYXRlPjwvcHViLWRhdGVzPjwvZGF0ZXM+PGlzYm4+MTQ3Ni00NTk4PC9p
c2JuPjxhY2Nlc3Npb24tbnVtPjM3NjYwMDM5PC9hY2Nlc3Npb24tbnVtPjx1cmxzPjwvdXJscz48
Y3VzdG9tMT5UaGUgYXV0aG9ycyBkZWNsYXJlIG5vIGNvbXBldGluZyBpbnRlcmVzdHMuPC9jdXN0
b20xPjxjdXN0b20yPlBNQzEwNDc0NzQzPC9jdXN0b20yPjxlbGVjdHJvbmljLXJlc291cmNlLW51
bT4xMC4xMTg2L3MxMjk0My0wMjMtMDE4NTAtNzwvZWxlY3Ryb25pYy1yZXNvdXJjZS1udW0+PHJl
bW90ZS1kYXRhYmFzZS1wcm92aWRlcj5OTE08L3JlbW90ZS1kYXRhYmFzZS1wcm92aWRlcj48bGFu
Z3VhZ2U+ZW5nPC9sYW5ndWFnZT48L3JlY29yZD48L0NpdGU+PC9FbmROb3RlPn==
</w:fldData>
        </w:fldChar>
      </w:r>
      <w:r w:rsidR="00B03664">
        <w:instrText xml:space="preserve"> ADDIN EN.CITE.DATA </w:instrText>
      </w:r>
      <w:r w:rsidR="00B03664">
        <w:fldChar w:fldCharType="end"/>
      </w:r>
      <w:r w:rsidR="00A02291">
        <w:fldChar w:fldCharType="separate"/>
      </w:r>
      <w:r w:rsidR="00B03664">
        <w:rPr>
          <w:noProof/>
        </w:rPr>
        <w:t>[5, 28]</w:t>
      </w:r>
      <w:r w:rsidR="00A02291">
        <w:fldChar w:fldCharType="end"/>
      </w:r>
      <w:r w:rsidR="00A02291">
        <w:t xml:space="preserve">. </w:t>
      </w:r>
      <w:r w:rsidR="00311DC2">
        <w:t xml:space="preserve">Initial therapeutic decisions are based on </w:t>
      </w:r>
      <w:r w:rsidR="00844C47">
        <w:t>a limited set of biomarkers (</w:t>
      </w:r>
      <w:r w:rsidR="00844C47" w:rsidRPr="00844C47">
        <w:t>PD-L1</w:t>
      </w:r>
      <w:r w:rsidR="00844C47">
        <w:t xml:space="preserve">, </w:t>
      </w:r>
      <w:proofErr w:type="spellStart"/>
      <w:r w:rsidR="00844C47">
        <w:t>gBRCA</w:t>
      </w:r>
      <w:proofErr w:type="spellEnd"/>
      <w:r w:rsidR="00844C47">
        <w:t>, ki-67</w:t>
      </w:r>
      <w:r w:rsidR="00065368">
        <w:t>)</w:t>
      </w:r>
      <w:r w:rsidR="00363635">
        <w:t>.</w:t>
      </w:r>
      <w:r w:rsidR="000434E9">
        <w:t xml:space="preserve"> </w:t>
      </w:r>
    </w:p>
    <w:p w14:paraId="33C88612" w14:textId="38000944" w:rsidR="00157DD8" w:rsidRDefault="00157DD8" w:rsidP="00065368">
      <w:r>
        <w:br w:type="column"/>
      </w:r>
      <w:r w:rsidR="001B7647">
        <w:t>As</w:t>
      </w:r>
      <w:r w:rsidR="000434E9">
        <w:t xml:space="preserve"> TNBC is heterogeneous</w:t>
      </w:r>
      <w:r w:rsidR="001B7647">
        <w:t>, to improve diagnosis and treatment there are multiple classifications of subtypes</w:t>
      </w:r>
      <w:r w:rsidR="006927EC">
        <w:t xml:space="preserve">. Classifications </w:t>
      </w:r>
      <w:r w:rsidR="006949A0">
        <w:t xml:space="preserve">like PAM50, Lehmann, Burstein, Jézéquel, and Fudan University Shanghai Cancer Center (FUSCC). </w:t>
      </w:r>
    </w:p>
    <w:p w14:paraId="67E63B14" w14:textId="77777777" w:rsidR="00157DD8" w:rsidRDefault="00157DD8" w:rsidP="00065368"/>
    <w:p w14:paraId="6075523E" w14:textId="3EE9DD9B" w:rsidR="00EE4414" w:rsidRDefault="00070664" w:rsidP="00065368">
      <w:r>
        <w:t xml:space="preserve">Where Lehmann and Burstein have </w:t>
      </w:r>
      <w:r w:rsidR="00B13855">
        <w:t xml:space="preserve">similarities, </w:t>
      </w:r>
      <w:r w:rsidR="00065368">
        <w:t xml:space="preserve">Jézéquel </w:t>
      </w:r>
      <w:r w:rsidR="00B13855">
        <w:t xml:space="preserve">puts </w:t>
      </w:r>
      <w:r w:rsidR="00B13855" w:rsidRPr="00B13855">
        <w:t>emphasis on immune-relative factors</w:t>
      </w:r>
      <w:r w:rsidR="00B13855">
        <w:t>, and FUSCC</w:t>
      </w:r>
      <w:r w:rsidR="00065368">
        <w:t xml:space="preserve"> is</w:t>
      </w:r>
      <w:r w:rsidR="00B13855">
        <w:t xml:space="preserve"> </w:t>
      </w:r>
      <w:r w:rsidR="00065368">
        <w:t xml:space="preserve">recognized as a system tailored specifically for Chinese patients </w:t>
      </w:r>
      <w:r w:rsidR="00065368">
        <w:fldChar w:fldCharType="begin"/>
      </w:r>
      <w:r w:rsidR="00CD4ABD">
        <w:instrText xml:space="preserve"> ADDIN EN.CITE &lt;EndNote&gt;&lt;Cite&gt;&lt;Author&gt;Chen&lt;/Author&gt;&lt;Year&gt;2025&lt;/Year&gt;&lt;RecNum&gt;230&lt;/RecNum&gt;&lt;DisplayText&gt;[7]&lt;/DisplayText&gt;&lt;record&gt;&lt;rec-number&gt;230&lt;/rec-number&gt;&lt;foreign-keys&gt;&lt;key app="EN" db-id="2s2eadsays95sheeax9pw2ahprdzwad2wax9" timestamp="1747244335" guid="b3ea7732-86e6-4827-a506-d6d8048afd58"&gt;230&lt;/key&gt;&lt;/foreign-keys&gt;&lt;ref-type name="Journal Article"&gt;17&lt;/ref-type&gt;&lt;contributors&gt;&lt;authors&gt;&lt;author&gt;Chen, Ziqi&lt;/author&gt;&lt;author&gt;Liu, Yumeng&lt;/author&gt;&lt;author&gt;Lyu, Minchuan&lt;/author&gt;&lt;author&gt;Chan, Chi Ho&lt;/author&gt;&lt;author&gt;Sun, Meiheng&lt;/author&gt;&lt;author&gt;Yang, Xin&lt;/author&gt;&lt;author&gt;Qiao, Shuangying&lt;/author&gt;&lt;author&gt;Chen, Zheng&lt;/author&gt;&lt;author&gt;Yu, Sifan&lt;/author&gt;&lt;author&gt;Ren, Meishen&lt;/author&gt;&lt;author&gt;Lu, Aiping&lt;/author&gt;&lt;author&gt;Zhang, Ge&lt;/author&gt;&lt;author&gt;Li, Fangfei&lt;/author&gt;&lt;author&gt;Yu, Yuanyuan&lt;/author&gt;&lt;/authors&gt;&lt;/contributors&gt;&lt;titles&gt;&lt;title&gt;Classifications of triple-negative breast cancer: insights and current therapeutic approaches&lt;/title&gt;&lt;secondary-title&gt;Cell &amp;amp; Bioscience&lt;/secondary-title&gt;&lt;/titles&gt;&lt;periodical&gt;&lt;full-title&gt;Cell &amp;amp; Bioscience&lt;/full-title&gt;&lt;/periodical&gt;&lt;pages&gt;13&lt;/pages&gt;&lt;volume&gt;15&lt;/volume&gt;&lt;number&gt;1&lt;/number&gt;&lt;dates&gt;&lt;year&gt;2025&lt;/year&gt;&lt;pub-dates&gt;&lt;date&gt;2025/02/01&lt;/date&gt;&lt;/pub-dates&gt;&lt;/dates&gt;&lt;isbn&gt;2045-3701&lt;/isbn&gt;&lt;urls&gt;&lt;related-urls&gt;&lt;url&gt;https://doi.org/10.1186/s13578-025-01359-0&lt;/url&gt;&lt;/related-urls&gt;&lt;/urls&gt;&lt;electronic-resource-num&gt;10.1186/s13578-025-01359-0&lt;/electronic-resource-num&gt;&lt;/record&gt;&lt;/Cite&gt;&lt;/EndNote&gt;</w:instrText>
      </w:r>
      <w:r w:rsidR="00065368">
        <w:fldChar w:fldCharType="separate"/>
      </w:r>
      <w:r w:rsidR="00CD4ABD">
        <w:rPr>
          <w:noProof/>
        </w:rPr>
        <w:t>[7]</w:t>
      </w:r>
      <w:r w:rsidR="00065368">
        <w:fldChar w:fldCharType="end"/>
      </w:r>
      <w:r w:rsidR="00065368">
        <w:t>.</w:t>
      </w:r>
      <w:r w:rsidR="001B606D">
        <w:t xml:space="preserve"> </w:t>
      </w:r>
      <w:r w:rsidR="00A65C9C" w:rsidRPr="00A65C9C">
        <w:t>As for subtyping and ethnicity, there is a gap in genomic information between ethnicities, especially regarding the African continent where a higher TNBC incidence is observed, and the continent has the highest genomic diversity</w:t>
      </w:r>
      <w:r w:rsidR="004B4F1C">
        <w:t xml:space="preserve"> </w:t>
      </w:r>
      <w:r w:rsidR="004B4F1C">
        <w:fldChar w:fldCharType="begin"/>
      </w:r>
      <w:r w:rsidR="007F5B38">
        <w:instrText xml:space="preserve"> ADDIN EN.CITE &lt;EndNote&gt;&lt;Cite&gt;&lt;Author&gt;Pinto&lt;/Author&gt;&lt;Year&gt;2025&lt;/Year&gt;&lt;RecNum&gt;260&lt;/RecNum&gt;&lt;DisplayText&gt;[4]&lt;/DisplayText&gt;&lt;record&gt;&lt;rec-number&gt;260&lt;/rec-number&gt;&lt;foreign-keys&gt;&lt;key app="EN" db-id="2s2eadsays95sheeax9pw2ahprdzwad2wax9" timestamp="1747574287" guid="d620377f-f414-4193-b781-95fbb04a1f10"&gt;260&lt;/key&gt;&lt;/foreign-keys&gt;&lt;ref-type name="Journal Article"&gt;17&lt;/ref-type&gt;&lt;contributors&gt;&lt;authors&gt;&lt;author&gt;Pinto, Ricardo J.&lt;/author&gt;&lt;author&gt;Ferreira, Dylan&lt;/author&gt;&lt;author&gt;Salamanca, Paulo&lt;/author&gt;&lt;author&gt;Miguel, Fernando&lt;/author&gt;&lt;author&gt;Borges, Pamela&lt;/author&gt;&lt;author&gt;Barbosa, Carla&lt;/author&gt;&lt;author&gt;Costa, Vitor&lt;/author&gt;&lt;author&gt;Lopes, Carlos&lt;/author&gt;&lt;author&gt;Santos, Lúcio Lara&lt;/author&gt;&lt;author&gt;Pereira, Luisa&lt;/author&gt;&lt;/authors&gt;&lt;/contributors&gt;&lt;titles&gt;&lt;title&gt;Coding and regulatory somatic profiling of triple-negative breast cancer in Sub-Saharan African patients&lt;/title&gt;&lt;secondary-title&gt;Scientific Reports&lt;/secondary-title&gt;&lt;/titles&gt;&lt;periodical&gt;&lt;full-title&gt;Scientific Reports&lt;/full-title&gt;&lt;/periodical&gt;&lt;pages&gt;10325&lt;/pages&gt;&lt;volume&gt;15&lt;/volume&gt;&lt;number&gt;1&lt;/number&gt;&lt;dates&gt;&lt;year&gt;2025&lt;/year&gt;&lt;pub-dates&gt;&lt;date&gt;2025/03/25&lt;/date&gt;&lt;/pub-dates&gt;&lt;/dates&gt;&lt;isbn&gt;2045-2322&lt;/isbn&gt;&lt;urls&gt;&lt;related-urls&gt;&lt;url&gt;https://doi.org/10.1038/s41598-025-94707-6&lt;/url&gt;&lt;/related-urls&gt;&lt;/urls&gt;&lt;electronic-resource-num&gt;10.1038/s41598-025-94707-6&lt;/electronic-resource-num&gt;&lt;/record&gt;&lt;/Cite&gt;&lt;/EndNote&gt;</w:instrText>
      </w:r>
      <w:r w:rsidR="004B4F1C">
        <w:fldChar w:fldCharType="separate"/>
      </w:r>
      <w:r w:rsidR="007F5B38">
        <w:rPr>
          <w:noProof/>
        </w:rPr>
        <w:t>[4]</w:t>
      </w:r>
      <w:r w:rsidR="004B4F1C">
        <w:fldChar w:fldCharType="end"/>
      </w:r>
      <w:r w:rsidR="00A65C9C" w:rsidRPr="00A65C9C">
        <w:t>.</w:t>
      </w:r>
      <w:r w:rsidR="004B4F1C">
        <w:t xml:space="preserve"> In addition to the aforementioned classifications, other subtyping has been suggested </w:t>
      </w:r>
      <w:r w:rsidR="00AC0D14">
        <w:t xml:space="preserve">based on </w:t>
      </w:r>
      <w:proofErr w:type="spellStart"/>
      <w:r w:rsidR="00AC0D14">
        <w:t>metabolics</w:t>
      </w:r>
      <w:proofErr w:type="spellEnd"/>
      <w:r w:rsidR="00175E9E">
        <w:t xml:space="preserve"> </w:t>
      </w:r>
      <w:r w:rsidR="00175E9E">
        <w:fldChar w:fldCharType="begin"/>
      </w:r>
      <w:r w:rsidR="00B03664">
        <w:instrText xml:space="preserve"> ADDIN EN.CITE &lt;EndNote&gt;&lt;Cite&gt;&lt;Author&gt;Weng&lt;/Author&gt;&lt;Year&gt;2024&lt;/Year&gt;&lt;RecNum&gt;239&lt;/RecNum&gt;&lt;DisplayText&gt;[29]&lt;/DisplayText&gt;&lt;record&gt;&lt;rec-number&gt;239&lt;/rec-number&gt;&lt;foreign-keys&gt;&lt;key app="EN" db-id="2s2eadsays95sheeax9pw2ahprdzwad2wax9" timestamp="1747420881" guid="bd23e044-80fe-4666-bdf8-cc215df9ad5d"&gt;239&lt;/key&gt;&lt;/foreign-keys&gt;&lt;ref-type name="Journal Article"&gt;17&lt;/ref-type&gt;&lt;contributors&gt;&lt;authors&gt;&lt;author&gt;Weng, Lijuan&lt;/author&gt;&lt;author&gt;Zhou, Jianliang&lt;/author&gt;&lt;author&gt;Guo, Shenchao&lt;/author&gt;&lt;author&gt;Xu, Nong&lt;/author&gt;&lt;author&gt;Ma, Ruishuang&lt;/author&gt;&lt;/authors&gt;&lt;/contributors&gt;&lt;titles&gt;&lt;title&gt;The molecular subtyping and precision medicine in triple-negative breast cancer---based on Fudan TNBC classification&lt;/title&gt;&lt;secondary-title&gt;Cancer Cell International&lt;/secondary-title&gt;&lt;/titles&gt;&lt;periodical&gt;&lt;full-title&gt;Cancer Cell International&lt;/full-title&gt;&lt;/periodical&gt;&lt;pages&gt;120&lt;/pages&gt;&lt;volume&gt;24&lt;/volume&gt;&lt;number&gt;1&lt;/number&gt;&lt;dates&gt;&lt;year&gt;2024&lt;/year&gt;&lt;pub-dates&gt;&lt;date&gt;2024/03/30&lt;/date&gt;&lt;/pub-dates&gt;&lt;/dates&gt;&lt;isbn&gt;1475-2867&lt;/isbn&gt;&lt;urls&gt;&lt;related-urls&gt;&lt;url&gt;https://doi.org/10.1186/s12935-024-03261-0&lt;/url&gt;&lt;/related-urls&gt;&lt;/urls&gt;&lt;electronic-resource-num&gt;10.1186/s12935-024-03261-0&lt;/electronic-resource-num&gt;&lt;/record&gt;&lt;/Cite&gt;&lt;/EndNote&gt;</w:instrText>
      </w:r>
      <w:r w:rsidR="00175E9E">
        <w:fldChar w:fldCharType="separate"/>
      </w:r>
      <w:r w:rsidR="00B03664">
        <w:rPr>
          <w:noProof/>
        </w:rPr>
        <w:t>[29]</w:t>
      </w:r>
      <w:r w:rsidR="00175E9E">
        <w:fldChar w:fldCharType="end"/>
      </w:r>
      <w:r w:rsidR="00AC0D14">
        <w:t>.</w:t>
      </w:r>
      <w:r w:rsidR="001B3ABA">
        <w:t xml:space="preserve"> </w:t>
      </w:r>
      <w:r w:rsidR="005F1764">
        <w:t>Recent developments in d</w:t>
      </w:r>
      <w:r w:rsidR="001B3ABA">
        <w:t xml:space="preserve">ifferent approaches in determining subtypes </w:t>
      </w:r>
      <w:r w:rsidR="005F1764">
        <w:t xml:space="preserve">are </w:t>
      </w:r>
      <w:r w:rsidR="005F1764" w:rsidRPr="005F1764">
        <w:t>differential sparse canonical correlation analysis network (DSCCN)</w:t>
      </w:r>
      <w:r w:rsidR="005F1764">
        <w:t xml:space="preserve"> </w:t>
      </w:r>
      <w:r w:rsidR="005F1764">
        <w:fldChar w:fldCharType="begin"/>
      </w:r>
      <w:r w:rsidR="00B03664">
        <w:instrText xml:space="preserve"> ADDIN EN.CITE &lt;EndNote&gt;&lt;Cite&gt;&lt;Author&gt;Huang&lt;/Author&gt;&lt;Year&gt;2024&lt;/Year&gt;&lt;RecNum&gt;223&lt;/RecNum&gt;&lt;DisplayText&gt;[30]&lt;/DisplayText&gt;&lt;record&gt;&lt;rec-number&gt;223&lt;/rec-number&gt;&lt;foreign-keys&gt;&lt;key app="EN" db-id="2s2eadsays95sheeax9pw2ahprdzwad2wax9" timestamp="1746968937" guid="31943068-f893-42cc-a349-5909da3ae971"&gt;223&lt;/key&gt;&lt;/foreign-keys&gt;&lt;ref-type name="Journal Article"&gt;17&lt;/ref-type&gt;&lt;contributors&gt;&lt;authors&gt;&lt;author&gt;Huang, Yiran&lt;/author&gt;&lt;author&gt;Zeng, Pingfan&lt;/author&gt;&lt;author&gt;Zhong, Cheng&lt;/author&gt;&lt;/authors&gt;&lt;/contributors&gt;&lt;titles&gt;&lt;title&gt;Classifying breast cancer subtypes on multi-omics data via sparse canonical correlation analysis and deep learning&lt;/title&gt;&lt;secondary-title&gt;BMC Bioinformatics&lt;/secondary-title&gt;&lt;/titles&gt;&lt;periodical&gt;&lt;full-title&gt;BMC Bioinformatics&lt;/full-title&gt;&lt;/periodical&gt;&lt;pages&gt;1-19&lt;/pages&gt;&lt;volume&gt;25&lt;/volume&gt;&lt;number&gt;1&lt;/number&gt;&lt;dates&gt;&lt;year&gt;2024&lt;/year&gt;&lt;pub-dates&gt;&lt;date&gt;2024/03/27&lt;/date&gt;&lt;/pub-dates&gt;&lt;/dates&gt;&lt;isbn&gt;1471-2105&lt;/isbn&gt;&lt;urls&gt;&lt;related-urls&gt;&lt;url&gt;https://doi.org/10.1186/s12859-024-05749-y&lt;/url&gt;&lt;/related-urls&gt;&lt;/urls&gt;&lt;electronic-resource-num&gt;10.1186/s12859-024-05749-y&lt;/electronic-resource-num&gt;&lt;/record&gt;&lt;/Cite&gt;&lt;/EndNote&gt;</w:instrText>
      </w:r>
      <w:r w:rsidR="005F1764">
        <w:fldChar w:fldCharType="separate"/>
      </w:r>
      <w:r w:rsidR="00B03664">
        <w:rPr>
          <w:noProof/>
        </w:rPr>
        <w:t>[30]</w:t>
      </w:r>
      <w:r w:rsidR="005F1764">
        <w:fldChar w:fldCharType="end"/>
      </w:r>
      <w:r w:rsidR="00027B15">
        <w:t xml:space="preserve"> and </w:t>
      </w:r>
      <w:r w:rsidR="00027B15" w:rsidRPr="00027B15">
        <w:t>Multi-Omics Adaptive Integration Method with Graph Learning and Self Attention</w:t>
      </w:r>
      <w:r w:rsidR="00027B15">
        <w:t xml:space="preserve"> (</w:t>
      </w:r>
      <w:proofErr w:type="spellStart"/>
      <w:r w:rsidR="00027B15">
        <w:t>MoAGL</w:t>
      </w:r>
      <w:proofErr w:type="spellEnd"/>
      <w:r w:rsidR="00027B15">
        <w:t xml:space="preserve">-SA) </w:t>
      </w:r>
      <w:r w:rsidR="00027B15">
        <w:fldChar w:fldCharType="begin"/>
      </w:r>
      <w:r w:rsidR="00B03664">
        <w:instrText xml:space="preserve"> ADDIN EN.CITE &lt;EndNote&gt;&lt;Cite&gt;&lt;Author&gt;Cheng&lt;/Author&gt;&lt;Year&gt;2024&lt;/Year&gt;&lt;RecNum&gt;234&lt;/RecNum&gt;&lt;DisplayText&gt;[25]&lt;/DisplayText&gt;&lt;record&gt;&lt;rec-number&gt;234&lt;/rec-number&gt;&lt;foreign-keys&gt;&lt;key app="EN" db-id="2s2eadsays95sheeax9pw2ahprdzwad2wax9" timestamp="1747337595" guid="c5b7bb00-22cb-4f64-8dfe-7ac1643a15e5"&gt;234&lt;/key&gt;&lt;/foreign-keys&gt;&lt;ref-type name="Journal Article"&gt;17&lt;/ref-type&gt;&lt;contributors&gt;&lt;authors&gt;&lt;author&gt;Cheng, Lei&lt;/author&gt;&lt;author&gt;Huang, Qian&lt;/author&gt;&lt;author&gt;Zhu, Zhengqun&lt;/author&gt;&lt;author&gt;Li, Yanan&lt;/author&gt;&lt;author&gt;Ge, Shuguang&lt;/author&gt;&lt;author&gt;Zhang, Longzhen&lt;/author&gt;&lt;author&gt;Gong, Ping&lt;/author&gt;&lt;/authors&gt;&lt;/contributors&gt;&lt;titles&gt;&lt;title&gt;MoAGL-SA: a multi-omics adaptive integration method with graph learning and self attention for cancer subtype classification&lt;/title&gt;&lt;secondary-title&gt;BMC Bioinformatics&lt;/secondary-title&gt;&lt;/titles&gt;&lt;periodical&gt;&lt;full-title&gt;BMC Bioinformatics&lt;/full-title&gt;&lt;/periodical&gt;&lt;pages&gt;364&lt;/pages&gt;&lt;volume&gt;25&lt;/volume&gt;&lt;number&gt;1&lt;/number&gt;&lt;dates&gt;&lt;year&gt;2024&lt;/year&gt;&lt;pub-dates&gt;&lt;date&gt;2024/11/23&lt;/date&gt;&lt;/pub-dates&gt;&lt;/dates&gt;&lt;isbn&gt;1471-2105&lt;/isbn&gt;&lt;urls&gt;&lt;related-urls&gt;&lt;url&gt;https://doi.org/10.1186/s12859-024-05989-y&lt;/url&gt;&lt;/related-urls&gt;&lt;/urls&gt;&lt;electronic-resource-num&gt;10.1186/s12859-024-05989-y&lt;/electronic-resource-num&gt;&lt;/record&gt;&lt;/Cite&gt;&lt;/EndNote&gt;</w:instrText>
      </w:r>
      <w:r w:rsidR="00027B15">
        <w:fldChar w:fldCharType="separate"/>
      </w:r>
      <w:r w:rsidR="00B03664">
        <w:rPr>
          <w:noProof/>
        </w:rPr>
        <w:t>[25]</w:t>
      </w:r>
      <w:r w:rsidR="00027B15">
        <w:fldChar w:fldCharType="end"/>
      </w:r>
      <w:r w:rsidR="009225F4">
        <w:t xml:space="preserve">. The heterogeneity of TNBC as revealed by </w:t>
      </w:r>
      <w:r w:rsidR="00EE4414">
        <w:t>t</w:t>
      </w:r>
      <w:r w:rsidR="00EE4414" w:rsidRPr="00EE4414">
        <w:t>ranscriptomic</w:t>
      </w:r>
      <w:r w:rsidR="00EE4414">
        <w:t xml:space="preserve"> and </w:t>
      </w:r>
      <w:r w:rsidR="00EE4414" w:rsidRPr="00EE4414">
        <w:t>proteomics</w:t>
      </w:r>
      <w:r w:rsidR="00EE4414">
        <w:t xml:space="preserve"> underlines the importance of a multi-omics approach </w:t>
      </w:r>
      <w:r w:rsidR="00EE4414">
        <w:fldChar w:fldCharType="begin"/>
      </w:r>
      <w:r w:rsidR="00B03664">
        <w:instrText xml:space="preserve"> ADDIN EN.CITE &lt;EndNote&gt;&lt;Cite&gt;&lt;Author&gt;Asleh&lt;/Author&gt;&lt;Year&gt;2022&lt;/Year&gt;&lt;RecNum&gt;217&lt;/RecNum&gt;&lt;DisplayText&gt;[31]&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sidR="00EE4414">
        <w:fldChar w:fldCharType="separate"/>
      </w:r>
      <w:r w:rsidR="00B03664">
        <w:rPr>
          <w:noProof/>
        </w:rPr>
        <w:t>[31]</w:t>
      </w:r>
      <w:r w:rsidR="00EE4414">
        <w:fldChar w:fldCharType="end"/>
      </w:r>
      <w:r w:rsidR="00EE4414">
        <w:t>.</w:t>
      </w:r>
    </w:p>
    <w:p w14:paraId="3B45F717" w14:textId="77777777" w:rsidR="00090A34" w:rsidRDefault="00090A34" w:rsidP="00065368"/>
    <w:p w14:paraId="44A38642" w14:textId="3DD3A453" w:rsidR="00EE4414" w:rsidRPr="00406E85" w:rsidRDefault="00EE4414" w:rsidP="00065368">
      <w:pPr>
        <w:rPr>
          <w:b/>
          <w:bCs/>
        </w:rPr>
      </w:pPr>
      <w:r w:rsidRPr="00406E85">
        <w:rPr>
          <w:b/>
          <w:bCs/>
        </w:rPr>
        <w:t>Multi-omics</w:t>
      </w:r>
    </w:p>
    <w:p w14:paraId="59C05EBB" w14:textId="2020A1EF" w:rsidR="00EE4414" w:rsidRDefault="005A434B" w:rsidP="00065368">
      <w:r>
        <w:t xml:space="preserve">By applying the technology of </w:t>
      </w:r>
      <w:r w:rsidR="00DB610B">
        <w:t>multi-omics</w:t>
      </w:r>
      <w:r w:rsidR="00B014CA">
        <w:t>, enabling simultaneous analysis of different</w:t>
      </w:r>
      <w:r w:rsidR="00BB0945">
        <w:t xml:space="preserve"> layers,</w:t>
      </w:r>
      <w:r w:rsidR="00DB610B">
        <w:t xml:space="preserve"> both the </w:t>
      </w:r>
      <w:r w:rsidR="00BB634F">
        <w:t xml:space="preserve">broadening of the </w:t>
      </w:r>
      <w:r w:rsidR="00DB610B">
        <w:t>scope</w:t>
      </w:r>
      <w:r w:rsidR="00BB634F">
        <w:t>,</w:t>
      </w:r>
      <w:r w:rsidR="00DB610B">
        <w:t xml:space="preserve"> and understanding of</w:t>
      </w:r>
      <w:r w:rsidR="00BB634F">
        <w:t>,</w:t>
      </w:r>
      <w:r w:rsidR="00DB610B">
        <w:t xml:space="preserve"> the </w:t>
      </w:r>
      <w:r w:rsidR="001F7554">
        <w:t xml:space="preserve">heterogeneity </w:t>
      </w:r>
      <w:r w:rsidR="00C93936">
        <w:t>is</w:t>
      </w:r>
      <w:r w:rsidR="001F7554">
        <w:t xml:space="preserve"> facilitated. </w:t>
      </w:r>
      <w:r w:rsidR="0094667A">
        <w:t>Use of</w:t>
      </w:r>
      <w:r w:rsidR="00200EC4">
        <w:t xml:space="preserve"> multi-omics include mapping</w:t>
      </w:r>
      <w:r w:rsidR="007841B5">
        <w:t xml:space="preserve"> </w:t>
      </w:r>
      <w:r w:rsidR="00880FE4">
        <w:t xml:space="preserve">intra-tissue interactions, </w:t>
      </w:r>
      <w:r w:rsidR="0089039B">
        <w:t xml:space="preserve">DNA mutations, </w:t>
      </w:r>
      <w:r w:rsidR="002207C0">
        <w:t xml:space="preserve">protein expression levels, epigenetic modifications, and </w:t>
      </w:r>
      <w:r w:rsidR="000F0DB7">
        <w:t xml:space="preserve">intercellular communications </w:t>
      </w:r>
      <w:r w:rsidR="000F0DB7">
        <w:fldChar w:fldCharType="begin"/>
      </w:r>
      <w:r w:rsidR="00B03664">
        <w:instrText xml:space="preserve"> ADDIN EN.CITE &lt;EndNote&gt;&lt;Cite&gt;&lt;Author&gt;Liu&lt;/Author&gt;&lt;Year&gt;2024&lt;/Year&gt;&lt;RecNum&gt;216&lt;/RecNum&gt;&lt;DisplayText&gt;[32]&lt;/DisplayText&gt;&lt;record&gt;&lt;rec-number&gt;216&lt;/rec-number&gt;&lt;foreign-keys&gt;&lt;key app="EN" db-id="2s2eadsays95sheeax9pw2ahprdzwad2wax9" timestamp="1746947481" guid="c7999e00-7905-43ff-9835-7df56b2a5538"&gt;216&lt;/key&gt;&lt;/foreign-keys&gt;&lt;ref-type name="Journal Article"&gt;17&lt;/ref-type&gt;&lt;contributors&gt;&lt;authors&gt;&lt;author&gt;Liu, Xiaojie&lt;/author&gt;&lt;author&gt;Peng, Ting&lt;/author&gt;&lt;author&gt;Xu, Miaochun&lt;/author&gt;&lt;author&gt;Lin, Shitong&lt;/author&gt;&lt;author&gt;Hu, Bai&lt;/author&gt;&lt;author&gt;Chu, Tian&lt;/author&gt;&lt;author&gt;Liu, Binghan&lt;/author&gt;&lt;author&gt;Xu, Yashi&lt;/author&gt;&lt;author&gt;Ding, Wencheng&lt;/author&gt;&lt;author&gt;Li, Li&lt;/author&gt;&lt;author&gt;Cao, Canhui&lt;/author&gt;&lt;author&gt;Wu, Peng&lt;/author&gt;&lt;/authors&gt;&lt;/contributors&gt;&lt;titles&gt;&lt;title&gt;Spatial multi-omics: deciphering technological landscape of integration of multi-omics and its applications&lt;/title&gt;&lt;secondary-title&gt;Journal of Hematology &amp;amp; Oncology&lt;/secondary-title&gt;&lt;/titles&gt;&lt;periodical&gt;&lt;full-title&gt;Journal of Hematology &amp;amp; Oncology&lt;/full-title&gt;&lt;/periodical&gt;&lt;pages&gt;1-24&lt;/pages&gt;&lt;volume&gt;17&lt;/volume&gt;&lt;number&gt;1&lt;/number&gt;&lt;dates&gt;&lt;year&gt;2024&lt;/year&gt;&lt;pub-dates&gt;&lt;date&gt;2024/08/24&lt;/date&gt;&lt;/pub-dates&gt;&lt;/dates&gt;&lt;isbn&gt;1756-8722&lt;/isbn&gt;&lt;urls&gt;&lt;related-urls&gt;&lt;url&gt;https://doi.org/10.1186/s13045-024-01596-9&lt;/url&gt;&lt;/related-urls&gt;&lt;/urls&gt;&lt;electronic-resource-num&gt;10.1186/s13045-024-01596-9&lt;/electronic-resource-num&gt;&lt;/record&gt;&lt;/Cite&gt;&lt;/EndNote&gt;</w:instrText>
      </w:r>
      <w:r w:rsidR="000F0DB7">
        <w:fldChar w:fldCharType="separate"/>
      </w:r>
      <w:r w:rsidR="00B03664">
        <w:rPr>
          <w:noProof/>
        </w:rPr>
        <w:t>[32]</w:t>
      </w:r>
      <w:r w:rsidR="000F0DB7">
        <w:fldChar w:fldCharType="end"/>
      </w:r>
      <w:r w:rsidR="000F0DB7">
        <w:t>.</w:t>
      </w:r>
      <w:r w:rsidR="007841B5">
        <w:t xml:space="preserve"> </w:t>
      </w:r>
      <w:r w:rsidR="00A04E3F">
        <w:t xml:space="preserve">The variability of the omics data also plays a role in benchmarking studies </w:t>
      </w:r>
      <w:r w:rsidR="00A04E3F">
        <w:fldChar w:fldCharType="begin"/>
      </w:r>
      <w:r w:rsidR="00B03664">
        <w:instrText xml:space="preserve"> ADDIN EN.CITE &lt;EndNote&gt;&lt;Cite&gt;&lt;Author&gt;Brombacher&lt;/Author&gt;&lt;Year&gt;2025&lt;/Year&gt;&lt;RecNum&gt;269&lt;/RecNum&gt;&lt;DisplayText&gt;[33]&lt;/DisplayText&gt;&lt;record&gt;&lt;rec-number&gt;269&lt;/rec-number&gt;&lt;foreign-keys&gt;&lt;key app="EN" db-id="2s2eadsays95sheeax9pw2ahprdzwad2wax9" timestamp="1748169953" guid="dddc75fc-a429-456e-893a-168923d2a0b5"&gt;269&lt;/key&gt;&lt;/foreign-keys&gt;&lt;ref-type name="Journal Article"&gt;17&lt;/ref-type&gt;&lt;contributors&gt;&lt;authors&gt;&lt;author&gt;Brombacher, Eva&lt;/author&gt;&lt;author&gt;Schilling, Oliver&lt;/author&gt;&lt;author&gt;Kreutz, Clemens&lt;/author&gt;&lt;/authors&gt;&lt;/contributors&gt;&lt;titles&gt;&lt;title&gt;Characterizing the omics landscape based on 10,000+ datasets&lt;/title&gt;&lt;secondary-title&gt;Scientific Reports&lt;/secondary-title&gt;&lt;/titles&gt;&lt;periodical&gt;&lt;full-title&gt;Scientific Reports&lt;/full-title&gt;&lt;/periodical&gt;&lt;pages&gt;3189&lt;/pages&gt;&lt;volume&gt;15&lt;/volume&gt;&lt;number&gt;1&lt;/number&gt;&lt;dates&gt;&lt;year&gt;2025&lt;/year&gt;&lt;pub-dates&gt;&lt;date&gt;2025/01/25&lt;/date&gt;&lt;/pub-dates&gt;&lt;/dates&gt;&lt;isbn&gt;2045-2322&lt;/isbn&gt;&lt;urls&gt;&lt;related-urls&gt;&lt;url&gt;https://doi.org/10.1038/s41598-025-87256-5&lt;/url&gt;&lt;/related-urls&gt;&lt;/urls&gt;&lt;electronic-resource-num&gt;10.1038/s41598-025-87256-5&lt;/electronic-resource-num&gt;&lt;/record&gt;&lt;/Cite&gt;&lt;/EndNote&gt;</w:instrText>
      </w:r>
      <w:r w:rsidR="00A04E3F">
        <w:fldChar w:fldCharType="separate"/>
      </w:r>
      <w:r w:rsidR="00B03664">
        <w:rPr>
          <w:noProof/>
        </w:rPr>
        <w:t>[33]</w:t>
      </w:r>
      <w:r w:rsidR="00A04E3F">
        <w:fldChar w:fldCharType="end"/>
      </w:r>
      <w:r w:rsidR="00563DC0">
        <w:t xml:space="preserve">, although the use </w:t>
      </w:r>
      <w:r w:rsidR="00E866F7">
        <w:t xml:space="preserve">of multi-omics comes with challenges like integration of </w:t>
      </w:r>
      <w:r w:rsidR="00B52A7E">
        <w:t xml:space="preserve">data </w:t>
      </w:r>
      <w:r w:rsidR="00B52A7E">
        <w:fldChar w:fldCharType="begin"/>
      </w:r>
      <w:r w:rsidR="00B03664">
        <w:instrText xml:space="preserve"> ADDIN EN.CITE &lt;EndNote&gt;&lt;Cite&gt;&lt;Author&gt;Morabito&lt;/Author&gt;&lt;Year&gt;2025&lt;/Year&gt;&lt;RecNum&gt;195&lt;/RecNum&gt;&lt;DisplayText&gt;[34]&lt;/DisplayText&gt;&lt;record&gt;&lt;rec-number&gt;195&lt;/rec-number&gt;&lt;foreign-keys&gt;&lt;key app="EN" db-id="2s2eadsays95sheeax9pw2ahprdzwad2wax9" timestamp="1746865662" guid="0a229746-7c52-47f4-b0d9-cfc10155f50d"&gt;195&lt;/key&gt;&lt;/foreign-keys&gt;&lt;ref-type name="Journal Article"&gt;17&lt;/ref-type&gt;&lt;contributors&gt;&lt;authors&gt;&lt;author&gt;Morabito, Aurelia&lt;/author&gt;&lt;author&gt;De Simone, Giulia&lt;/author&gt;&lt;author&gt;Pastorelli, Roberta&lt;/author&gt;&lt;author&gt;Brunelli, Laura&lt;/author&gt;&lt;author&gt;Ferrario, Manuela&lt;/author&gt;&lt;/authors&gt;&lt;/contributors&gt;&lt;titles&gt;&lt;title&gt;Algorithms and tools for data-driven omics integration to achieve multilayer biological insights: a narrative review&lt;/title&gt;&lt;secondary-title&gt;Journal of Translational Medicine&lt;/secondary-title&gt;&lt;/titles&gt;&lt;periodical&gt;&lt;full-title&gt;Journal of Translational Medicine&lt;/full-title&gt;&lt;/periodical&gt;&lt;pages&gt;1-26&lt;/pages&gt;&lt;volume&gt;23&lt;/volume&gt;&lt;number&gt;1&lt;/number&gt;&lt;dates&gt;&lt;year&gt;2025&lt;/year&gt;&lt;pub-dates&gt;&lt;date&gt;2025/04/10&lt;/date&gt;&lt;/pub-dates&gt;&lt;/dates&gt;&lt;isbn&gt;1479-5876&lt;/isbn&gt;&lt;urls&gt;&lt;related-urls&gt;&lt;url&gt;https://doi.org/10.1186/s12967-025-06446-x&lt;/url&gt;&lt;/related-urls&gt;&lt;/urls&gt;&lt;electronic-resource-num&gt;10.1186/s12967-025-06446-x&lt;/electronic-resource-num&gt;&lt;/record&gt;&lt;/Cite&gt;&lt;/EndNote&gt;</w:instrText>
      </w:r>
      <w:r w:rsidR="00B52A7E">
        <w:fldChar w:fldCharType="separate"/>
      </w:r>
      <w:r w:rsidR="00B03664">
        <w:rPr>
          <w:noProof/>
        </w:rPr>
        <w:t>[34]</w:t>
      </w:r>
      <w:r w:rsidR="00B52A7E">
        <w:fldChar w:fldCharType="end"/>
      </w:r>
      <w:r w:rsidR="00A04E3F">
        <w:t xml:space="preserve">. </w:t>
      </w:r>
      <w:r w:rsidR="001417DF">
        <w:t xml:space="preserve">Spatial omics can dissect further differences </w:t>
      </w:r>
      <w:r w:rsidR="006A16F5">
        <w:t xml:space="preserve">of cells in tissue </w:t>
      </w:r>
      <w:r w:rsidR="00A95100">
        <w:fldChar w:fldCharType="begin"/>
      </w:r>
      <w:r w:rsidR="00B03664">
        <w:instrText xml:space="preserve"> ADDIN EN.CITE &lt;EndNote&gt;&lt;Cite&gt;&lt;Author&gt;Qian&lt;/Author&gt;&lt;Year&gt;2025&lt;/Year&gt;&lt;RecNum&gt;270&lt;/RecNum&gt;&lt;DisplayText&gt;[35]&lt;/DisplayText&gt;&lt;record&gt;&lt;rec-number&gt;270&lt;/rec-number&gt;&lt;foreign-keys&gt;&lt;key app="EN" db-id="2s2eadsays95sheeax9pw2ahprdzwad2wax9" timestamp="1748170239" guid="c7a366bd-f6fc-4522-aceb-422862bd97a8"&gt;270&lt;/key&gt;&lt;/foreign-keys&gt;&lt;ref-type name="Journal Article"&gt;17&lt;/ref-type&gt;&lt;contributors&gt;&lt;authors&gt;&lt;author&gt;Qian, Jingyang&lt;/author&gt;&lt;author&gt;Shao, Xin&lt;/author&gt;&lt;author&gt;Bao, Hudong&lt;/author&gt;&lt;author&gt;Fang, Yin&lt;/author&gt;&lt;author&gt;Guo, Wenbo&lt;/author&gt;&lt;author&gt;Li, Chengyu&lt;/author&gt;&lt;author&gt;Li, Anyao&lt;/author&gt;&lt;author&gt;Hua, Hua&lt;/author&gt;&lt;author&gt;Fan, Xiaohui&lt;/author&gt;&lt;/authors&gt;&lt;/contributors&gt;&lt;titles&gt;&lt;title&gt;Identification and characterization of cell niches in tissue from spatial omics data at single-cell resolution&lt;/title&gt;&lt;secondary-title&gt;Nature Communications&lt;/secondary-title&gt;&lt;/titles&gt;&lt;periodical&gt;&lt;full-title&gt;Nature Communications&lt;/full-title&gt;&lt;/periodical&gt;&lt;pages&gt;1693&lt;/pages&gt;&lt;volume&gt;16&lt;/volume&gt;&lt;number&gt;1&lt;/number&gt;&lt;dates&gt;&lt;year&gt;2025&lt;/year&gt;&lt;pub-dates&gt;&lt;date&gt;2025/02/16&lt;/date&gt;&lt;/pub-dates&gt;&lt;/dates&gt;&lt;isbn&gt;2041-1723&lt;/isbn&gt;&lt;urls&gt;&lt;related-urls&gt;&lt;url&gt;https://doi.org/10.1038/s41467-025-57029-9&lt;/url&gt;&lt;/related-urls&gt;&lt;/urls&gt;&lt;electronic-resource-num&gt;10.1038/s41467-025-57029-9&lt;/electronic-resource-num&gt;&lt;/record&gt;&lt;/Cite&gt;&lt;/EndNote&gt;</w:instrText>
      </w:r>
      <w:r w:rsidR="00A95100">
        <w:fldChar w:fldCharType="separate"/>
      </w:r>
      <w:r w:rsidR="00B03664">
        <w:rPr>
          <w:noProof/>
        </w:rPr>
        <w:t>[35]</w:t>
      </w:r>
      <w:r w:rsidR="00A95100">
        <w:fldChar w:fldCharType="end"/>
      </w:r>
      <w:r w:rsidR="006A16F5">
        <w:t>.</w:t>
      </w:r>
      <w:r w:rsidR="00A95100">
        <w:t xml:space="preserve"> </w:t>
      </w:r>
      <w:r w:rsidR="002A7A41">
        <w:t xml:space="preserve">Different types of spatial omics have been developed and can be </w:t>
      </w:r>
      <w:r w:rsidR="005E7848">
        <w:t>defined</w:t>
      </w:r>
      <w:r w:rsidR="00545ADA">
        <w:t xml:space="preserve"> into two categories</w:t>
      </w:r>
      <w:r w:rsidR="002A7A41">
        <w:t xml:space="preserve">. </w:t>
      </w:r>
      <w:r w:rsidR="00CA5DE5" w:rsidRPr="00CA5DE5">
        <w:t>On the one hand deciphering characterizations of regions (spacecraft-like</w:t>
      </w:r>
      <w:r w:rsidR="00D63A50" w:rsidRPr="00CA5DE5">
        <w:t>) and</w:t>
      </w:r>
      <w:r w:rsidR="00CA5DE5" w:rsidRPr="00CA5DE5">
        <w:t xml:space="preserve"> outlining the structure of the tumor (telescope-like)</w:t>
      </w:r>
      <w:r w:rsidR="00277E22">
        <w:t xml:space="preserve">. </w:t>
      </w:r>
      <w:r w:rsidR="00661936">
        <w:t xml:space="preserve">An example of spacecraft-like is </w:t>
      </w:r>
      <w:r w:rsidR="00661936" w:rsidRPr="00661936">
        <w:t>Laser Capture Microdissection (LCM)</w:t>
      </w:r>
      <w:r w:rsidR="009B6630">
        <w:t xml:space="preserve"> which discovered a novel biomarker </w:t>
      </w:r>
      <w:r w:rsidR="009B6630">
        <w:fldChar w:fldCharType="begin"/>
      </w:r>
      <w:r w:rsidR="00B03664">
        <w:instrText xml:space="preserve"> ADDIN EN.CITE &lt;EndNote&gt;&lt;Cite&gt;&lt;Author&gt;Lee&lt;/Author&gt;&lt;Year&gt;2024&lt;/Year&gt;&lt;RecNum&gt;204&lt;/RecNum&gt;&lt;DisplayText&gt;[36]&lt;/DisplayText&gt;&lt;record&gt;&lt;rec-number&gt;204&lt;/rec-number&gt;&lt;foreign-keys&gt;&lt;key app="EN" db-id="2s2eadsays95sheeax9pw2ahprdzwad2wax9" timestamp="1746891261" guid="623bd8a7-e578-49aa-8296-7d0c2ac6d3a4"&gt;204&lt;/key&gt;&lt;/foreign-keys&gt;&lt;ref-type name="Journal Article"&gt;17&lt;/ref-type&gt;&lt;contributors&gt;&lt;authors&gt;&lt;author&gt;Lee, Sumin&lt;/author&gt;&lt;author&gt;Kim, Gyeongjun&lt;/author&gt;&lt;author&gt;Lee, JinYoung&lt;/author&gt;&lt;author&gt;Lee, Amos C.&lt;/author&gt;&lt;author&gt;Kwon, Sunghoon&lt;/author&gt;&lt;/authors&gt;&lt;/contributors&gt;&lt;titles&gt;&lt;title&gt;Mapping cancer biology in space: applications and perspectives on spatial omics for oncology&lt;/title&gt;&lt;secondary-title&gt;Molecular Cancer&lt;/secondary-title&gt;&lt;/titles&gt;&lt;periodical&gt;&lt;full-title&gt;Molecular Cancer&lt;/full-title&gt;&lt;/periodical&gt;&lt;pages&gt;1-27&lt;/pages&gt;&lt;volume&gt;23&lt;/volume&gt;&lt;number&gt;1&lt;/number&gt;&lt;dates&gt;&lt;year&gt;2024&lt;/year&gt;&lt;pub-dates&gt;&lt;date&gt;2024/01/30&lt;/date&gt;&lt;/pub-dates&gt;&lt;/dates&gt;&lt;isbn&gt;1476-4598&lt;/isbn&gt;&lt;urls&gt;&lt;related-urls&gt;&lt;url&gt;https://doi.org/10.1186/s12943-024-01941-z&lt;/url&gt;&lt;/related-urls&gt;&lt;/urls&gt;&lt;electronic-resource-num&gt;10.1186/s12943-024-01941-z&lt;/electronic-resource-num&gt;&lt;/record&gt;&lt;/Cite&gt;&lt;/EndNote&gt;</w:instrText>
      </w:r>
      <w:r w:rsidR="009B6630">
        <w:fldChar w:fldCharType="separate"/>
      </w:r>
      <w:r w:rsidR="00B03664">
        <w:rPr>
          <w:noProof/>
        </w:rPr>
        <w:t>[36]</w:t>
      </w:r>
      <w:r w:rsidR="009B6630">
        <w:fldChar w:fldCharType="end"/>
      </w:r>
      <w:r w:rsidR="00D63A50">
        <w:t>.</w:t>
      </w:r>
    </w:p>
    <w:p w14:paraId="43C742E6" w14:textId="77777777" w:rsidR="00B52A7E" w:rsidRDefault="00B52A7E" w:rsidP="00065368"/>
    <w:p w14:paraId="140341E8" w14:textId="5736DCD3" w:rsidR="00B52A7E" w:rsidRPr="00B52A7E" w:rsidRDefault="00090A34" w:rsidP="00065368">
      <w:pPr>
        <w:rPr>
          <w:b/>
          <w:bCs/>
        </w:rPr>
      </w:pPr>
      <w:r>
        <w:rPr>
          <w:b/>
          <w:bCs/>
        </w:rPr>
        <w:br w:type="column"/>
      </w:r>
      <w:r w:rsidR="00B52A7E" w:rsidRPr="00B52A7E">
        <w:rPr>
          <w:b/>
          <w:bCs/>
        </w:rPr>
        <w:lastRenderedPageBreak/>
        <w:t>Biomarkers and prognosis</w:t>
      </w:r>
    </w:p>
    <w:p w14:paraId="5A840BAD" w14:textId="16C4338B" w:rsidR="00B52A7E" w:rsidRDefault="007D3817" w:rsidP="00081DB5">
      <w:pPr>
        <w:rPr>
          <w:lang w:val="en-NL"/>
        </w:rPr>
      </w:pPr>
      <w:r>
        <w:t xml:space="preserve">While the main treatment </w:t>
      </w:r>
      <w:r w:rsidR="00D65F19">
        <w:t>modality remains chemotherapy</w:t>
      </w:r>
      <w:r w:rsidR="00081DB5">
        <w:t xml:space="preserve">, the in-depth research into the molecular heterogeneity of TNBC </w:t>
      </w:r>
      <w:r w:rsidR="00661987">
        <w:t xml:space="preserve">provides new perspectives for other forms of therapy like </w:t>
      </w:r>
      <w:r w:rsidR="00C9323E">
        <w:t xml:space="preserve">immune  modulators </w:t>
      </w:r>
      <w:r w:rsidR="00C9323E">
        <w:fldChar w:fldCharType="begin"/>
      </w:r>
      <w:r w:rsidR="00B03664">
        <w:instrText xml:space="preserve"> ADDIN EN.CITE &lt;EndNote&gt;&lt;Cite&gt;&lt;Author&gt;Ren&lt;/Author&gt;&lt;Year&gt;2025&lt;/Year&gt;&lt;RecNum&gt;236&lt;/RecNum&gt;&lt;DisplayText&gt;[15]&lt;/DisplayText&gt;&lt;record&gt;&lt;rec-number&gt;236&lt;/rec-number&gt;&lt;foreign-keys&gt;&lt;key app="EN" db-id="2s2eadsays95sheeax9pw2ahprdzwad2wax9" timestamp="1747340075" guid="0276ef5a-87b7-4eee-9603-87c97e9e8cc3"&gt;236&lt;/key&gt;&lt;/foreign-keys&gt;&lt;ref-type name="Journal Article"&gt;17&lt;/ref-type&gt;&lt;contributors&gt;&lt;authors&gt;&lt;author&gt;Ren, Weibin&lt;/author&gt;&lt;author&gt;Yu, Yuyun&lt;/author&gt;&lt;author&gt;Wang, Tao&lt;/author&gt;&lt;author&gt;Wang, Xueyao&lt;/author&gt;&lt;author&gt;Su, Kunkai&lt;/author&gt;&lt;author&gt;Wang, Yanbo&lt;/author&gt;&lt;author&gt;Tang, Wenjie&lt;/author&gt;&lt;author&gt;Liu, Miaomiao&lt;/author&gt;&lt;author&gt;Zhang, Yanhui&lt;/author&gt;&lt;author&gt;Yang, Long&lt;/author&gt;&lt;author&gt;Diao, Hongyan&lt;/author&gt;&lt;/authors&gt;&lt;/contributors&gt;&lt;titles&gt;&lt;title&gt;Comprehensive analysis of metabolism-related gene biomarkers reveals their impact on the diagnosis and prognosis of triple-negative breast cancer&lt;/title&gt;&lt;secondary-title&gt;BMC Cancer&lt;/secondary-title&gt;&lt;/titles&gt;&lt;periodical&gt;&lt;full-title&gt;BMC Cancer&lt;/full-title&gt;&lt;/periodical&gt;&lt;pages&gt;668&lt;/pages&gt;&lt;volume&gt;25&lt;/volume&gt;&lt;number&gt;1&lt;/number&gt;&lt;dates&gt;&lt;year&gt;2025&lt;/year&gt;&lt;pub-dates&gt;&lt;date&gt;2025/04/11&lt;/date&gt;&lt;/pub-dates&gt;&lt;/dates&gt;&lt;isbn&gt;1471-2407&lt;/isbn&gt;&lt;urls&gt;&lt;related-urls&gt;&lt;url&gt;https://doi.org/10.1186/s12885-025-14053-8&lt;/url&gt;&lt;/related-urls&gt;&lt;/urls&gt;&lt;electronic-resource-num&gt;10.1186/s12885-025-14053-8&lt;/electronic-resource-num&gt;&lt;/record&gt;&lt;/Cite&gt;&lt;/EndNote&gt;</w:instrText>
      </w:r>
      <w:r w:rsidR="00C9323E">
        <w:fldChar w:fldCharType="separate"/>
      </w:r>
      <w:r w:rsidR="00B03664">
        <w:rPr>
          <w:noProof/>
        </w:rPr>
        <w:t>[15]</w:t>
      </w:r>
      <w:r w:rsidR="00C9323E">
        <w:fldChar w:fldCharType="end"/>
      </w:r>
      <w:r w:rsidR="00C9323E">
        <w:t>.</w:t>
      </w:r>
      <w:r w:rsidR="000279BC">
        <w:t xml:space="preserve"> </w:t>
      </w:r>
      <w:r w:rsidR="008E791B">
        <w:t xml:space="preserve">Trying to find targets for treatment </w:t>
      </w:r>
      <w:r w:rsidR="0018038F">
        <w:t>in</w:t>
      </w:r>
      <w:r w:rsidR="005E73B3">
        <w:t>, for example,</w:t>
      </w:r>
      <w:r w:rsidR="0018038F">
        <w:t xml:space="preserve"> </w:t>
      </w:r>
      <w:r w:rsidR="0018038F" w:rsidRPr="0018038F">
        <w:t>differential expressed genes (DEGs)</w:t>
      </w:r>
      <w:r w:rsidR="0018038F">
        <w:t xml:space="preserve"> </w:t>
      </w:r>
      <w:r w:rsidR="00336A43">
        <w:fldChar w:fldCharType="begin"/>
      </w:r>
      <w:r w:rsidR="00B03664">
        <w:instrText xml:space="preserve"> ADDIN EN.CITE &lt;EndNote&gt;&lt;Cite&gt;&lt;Author&gt;Chen&lt;/Author&gt;&lt;Year&gt;2025&lt;/Year&gt;&lt;RecNum&gt;240&lt;/RecNum&gt;&lt;DisplayText&gt;[37]&lt;/DisplayText&gt;&lt;record&gt;&lt;rec-number&gt;240&lt;/rec-number&gt;&lt;foreign-keys&gt;&lt;key app="EN" db-id="2s2eadsays95sheeax9pw2ahprdzwad2wax9" timestamp="1747422242" guid="f35943a6-88f0-4f21-8035-630911e3b40e"&gt;240&lt;/key&gt;&lt;/foreign-keys&gt;&lt;ref-type name="Journal Article"&gt;17&lt;/ref-type&gt;&lt;contributors&gt;&lt;authors&gt;&lt;author&gt;Chen, Wei&lt;/author&gt;&lt;author&gt;Yu, Yushuai&lt;/author&gt;&lt;author&gt;Wang, Chenxi&lt;/author&gt;&lt;author&gt;Jiang, Zirong&lt;/author&gt;&lt;author&gt;Huang, Xiewei&lt;/author&gt;&lt;author&gt;Lin, Yidan&lt;/author&gt;&lt;author&gt;Han, Hongjing&lt;/author&gt;&lt;author&gt;Wang, Qing&lt;/author&gt;&lt;author&gt;Zhang, Hui&lt;/author&gt;&lt;/authors&gt;&lt;/contributors&gt;&lt;titles&gt;&lt;title&gt;Construction of the bromodomain-containing protein-associated prognostic model in triple-negative breast cancer&lt;/title&gt;&lt;secondary-title&gt;Cancer Cell International&lt;/secondary-title&gt;&lt;/titles&gt;&lt;periodical&gt;&lt;full-title&gt;Cancer Cell International&lt;/full-title&gt;&lt;/periodical&gt;&lt;pages&gt;18&lt;/pages&gt;&lt;volume&gt;25&lt;/volume&gt;&lt;number&gt;1&lt;/number&gt;&lt;dates&gt;&lt;year&gt;2025&lt;/year&gt;&lt;pub-dates&gt;&lt;date&gt;2025/01/18&lt;/date&gt;&lt;/pub-dates&gt;&lt;/dates&gt;&lt;isbn&gt;1475-2867&lt;/isbn&gt;&lt;urls&gt;&lt;related-urls&gt;&lt;url&gt;https://doi.org/10.1186/s12935-025-03648-7&lt;/url&gt;&lt;/related-urls&gt;&lt;/urls&gt;&lt;electronic-resource-num&gt;10.1186/s12935-025-03648-7&lt;/electronic-resource-num&gt;&lt;/record&gt;&lt;/Cite&gt;&lt;/EndNote&gt;</w:instrText>
      </w:r>
      <w:r w:rsidR="00336A43">
        <w:fldChar w:fldCharType="separate"/>
      </w:r>
      <w:r w:rsidR="00B03664">
        <w:rPr>
          <w:noProof/>
        </w:rPr>
        <w:t>[37]</w:t>
      </w:r>
      <w:r w:rsidR="00336A43">
        <w:fldChar w:fldCharType="end"/>
      </w:r>
      <w:r w:rsidR="00732959">
        <w:t xml:space="preserve">, </w:t>
      </w:r>
      <w:r w:rsidR="000C352A">
        <w:t>e</w:t>
      </w:r>
      <w:r w:rsidR="000C352A" w:rsidRPr="000C352A">
        <w:t xml:space="preserve">xtracellular </w:t>
      </w:r>
      <w:proofErr w:type="spellStart"/>
      <w:r w:rsidR="000C352A" w:rsidRPr="000C352A">
        <w:t>vesicles</w:t>
      </w:r>
      <w:proofErr w:type="spellEnd"/>
      <w:r w:rsidR="000C352A" w:rsidRPr="000C352A">
        <w:t xml:space="preserve"> (EVs) derived from plasma</w:t>
      </w:r>
      <w:r w:rsidR="000C352A">
        <w:t xml:space="preserve"> </w:t>
      </w:r>
      <w:r w:rsidR="00732959">
        <w:fldChar w:fldCharType="begin"/>
      </w:r>
      <w:r w:rsidR="00CD4ABD">
        <w:instrText xml:space="preserve"> ADDIN EN.CITE &lt;EndNote&gt;&lt;Cite&gt;&lt;Author&gt;Tamarindo&lt;/Author&gt;&lt;Year&gt;2025&lt;/Year&gt;&lt;RecNum&gt;261&lt;/RecNum&gt;&lt;DisplayText&gt;[6]&lt;/DisplayText&gt;&lt;record&gt;&lt;rec-number&gt;261&lt;/rec-number&gt;&lt;foreign-keys&gt;&lt;key app="EN" db-id="2s2eadsays95sheeax9pw2ahprdzwad2wax9" timestamp="1747575844" guid="af42e0f2-e12e-4bed-806c-c885b8c01a17"&gt;261&lt;/key&gt;&lt;/foreign-keys&gt;&lt;ref-type name="Journal Article"&gt;17&lt;/ref-type&gt;&lt;contributors&gt;&lt;authors&gt;&lt;author&gt;Tamarindo, G. H.&lt;/author&gt;&lt;author&gt;Novais, A. A.&lt;/author&gt;&lt;author&gt;Frigieri, B. M.&lt;/author&gt;&lt;author&gt;Alves, D. L.&lt;/author&gt;&lt;author&gt;de Souza, C. A.&lt;/author&gt;&lt;author&gt;Amadeu, A.&lt;/author&gt;&lt;author&gt;da Silveira, J. C.&lt;/author&gt;&lt;author&gt;Souza, F. F.&lt;/author&gt;&lt;author&gt;Bordin, N. A.&lt;/author&gt;&lt;author&gt;Chuffa, L. G. A.&lt;/author&gt;&lt;author&gt;Zuccari, D. A. P. C.&lt;/author&gt;&lt;/authors&gt;&lt;/contributors&gt;&lt;titles&gt;&lt;title&gt;Distinct proteomic profiles of plasma-derived extracellular vesicles in healthy, benign, and triple-negative breast cancer: candidate biomarkers for liquid biopsy&lt;/title&gt;&lt;secondary-title&gt;Scientific Reports&lt;/secondary-title&gt;&lt;/titles&gt;&lt;periodical&gt;&lt;full-title&gt;Scientific Reports&lt;/full-title&gt;&lt;/periodical&gt;&lt;pages&gt;12122&lt;/pages&gt;&lt;volume&gt;15&lt;/volume&gt;&lt;number&gt;1&lt;/number&gt;&lt;dates&gt;&lt;year&gt;2025&lt;/year&gt;&lt;pub-dates&gt;&lt;date&gt;2025/04/09&lt;/date&gt;&lt;/pub-dates&gt;&lt;/dates&gt;&lt;isbn&gt;2045-2322&lt;/isbn&gt;&lt;urls&gt;&lt;related-urls&gt;&lt;url&gt;https://doi.org/10.1038/s41598-025-95232-2&lt;/url&gt;&lt;/related-urls&gt;&lt;/urls&gt;&lt;electronic-resource-num&gt;10.1038/s41598-025-95232-2&lt;/electronic-resource-num&gt;&lt;/record&gt;&lt;/Cite&gt;&lt;/EndNote&gt;</w:instrText>
      </w:r>
      <w:r w:rsidR="00732959">
        <w:fldChar w:fldCharType="separate"/>
      </w:r>
      <w:r w:rsidR="00CD4ABD">
        <w:rPr>
          <w:noProof/>
        </w:rPr>
        <w:t>[6]</w:t>
      </w:r>
      <w:r w:rsidR="00732959">
        <w:fldChar w:fldCharType="end"/>
      </w:r>
      <w:r w:rsidR="000C352A">
        <w:t xml:space="preserve">, </w:t>
      </w:r>
      <w:r w:rsidR="005E73B3">
        <w:t xml:space="preserve">or </w:t>
      </w:r>
      <w:r w:rsidR="005E73B3" w:rsidRPr="005E73B3">
        <w:rPr>
          <w:lang w:val="en-NL"/>
        </w:rPr>
        <w:t>Oxidative phosphorylation (OXPHOS)</w:t>
      </w:r>
      <w:r w:rsidR="00743332">
        <w:rPr>
          <w:lang w:val="en-NL"/>
        </w:rPr>
        <w:t xml:space="preserve"> </w:t>
      </w:r>
      <w:r w:rsidR="00743332">
        <w:rPr>
          <w:lang w:val="en-NL"/>
        </w:rPr>
        <w:fldChar w:fldCharType="begin"/>
      </w:r>
      <w:r w:rsidR="00B13593">
        <w:rPr>
          <w:lang w:val="en-NL"/>
        </w:rPr>
        <w:instrText xml:space="preserve"> ADDIN EN.CITE &lt;EndNote&gt;&lt;Cite&gt;&lt;Author&gt;Xue&lt;/Author&gt;&lt;Year&gt;2025&lt;/Year&gt;&lt;RecNum&gt;196&lt;/RecNum&gt;&lt;DisplayText&gt;[12]&lt;/DisplayText&gt;&lt;record&gt;&lt;rec-number&gt;196&lt;/rec-number&gt;&lt;foreign-keys&gt;&lt;key app="EN" db-id="2s2eadsays95sheeax9pw2ahprdzwad2wax9" timestamp="1746865917" guid="1ddb105a-3562-45a5-bde0-8b2e3cd3a797"&gt;196&lt;/key&gt;&lt;/foreign-keys&gt;&lt;ref-type name="Journal Article"&gt;17&lt;/ref-type&gt;&lt;contributors&gt;&lt;authors&gt;&lt;author&gt;Xue, Qiqi&lt;/author&gt;&lt;author&gt;Wang, Wenxi&lt;/author&gt;&lt;author&gt;Liu, Jie&lt;/author&gt;&lt;author&gt;Wang, Dachi&lt;/author&gt;&lt;author&gt;Zhang, Tianyu&lt;/author&gt;&lt;author&gt;Shen, Tingting&lt;/author&gt;&lt;author&gt;Liu, Xiangsheng&lt;/author&gt;&lt;author&gt;Wang, Xiaojia&lt;/author&gt;&lt;author&gt;Shao, Xiying&lt;/author&gt;&lt;author&gt;Zhou, Wei&lt;/author&gt;&lt;author&gt;Fang, Xiaohong&lt;/author&gt;&lt;/authors&gt;&lt;/contributors&gt;&lt;titles&gt;&lt;title&gt;LRPPRC confers enhanced oxidative phosphorylation metabolism in triple-negative breast cancer and represents a therapeutic target&lt;/title&gt;&lt;secondary-title&gt;Journal of Translational Medicine&lt;/secondary-title&gt;&lt;/titles&gt;&lt;periodical&gt;&lt;full-title&gt;Journal of Translational Medicine&lt;/full-title&gt;&lt;/periodical&gt;&lt;pages&gt;1-15&lt;/pages&gt;&lt;volume&gt;23&lt;/volume&gt;&lt;number&gt;1&lt;/number&gt;&lt;dates&gt;&lt;year&gt;2025&lt;/year&gt;&lt;pub-dates&gt;&lt;date&gt;2025/03/25&lt;/date&gt;&lt;/pub-dates&gt;&lt;/dates&gt;&lt;isbn&gt;1479-5876&lt;/isbn&gt;&lt;urls&gt;&lt;related-urls&gt;&lt;url&gt;https://doi.org/10.1186/s12967-024-05946-6&lt;/url&gt;&lt;/related-urls&gt;&lt;/urls&gt;&lt;electronic-resource-num&gt;10.1186/s12967-024-05946-6&lt;/electronic-resource-num&gt;&lt;/record&gt;&lt;/Cite&gt;&lt;/EndNote&gt;</w:instrText>
      </w:r>
      <w:r w:rsidR="00743332">
        <w:rPr>
          <w:lang w:val="en-NL"/>
        </w:rPr>
        <w:fldChar w:fldCharType="separate"/>
      </w:r>
      <w:r w:rsidR="00B13593">
        <w:rPr>
          <w:noProof/>
          <w:lang w:val="en-NL"/>
        </w:rPr>
        <w:t>[12]</w:t>
      </w:r>
      <w:r w:rsidR="00743332">
        <w:rPr>
          <w:lang w:val="en-NL"/>
        </w:rPr>
        <w:fldChar w:fldCharType="end"/>
      </w:r>
      <w:r w:rsidR="00743332">
        <w:rPr>
          <w:lang w:val="en-NL"/>
        </w:rPr>
        <w:t xml:space="preserve">. </w:t>
      </w:r>
    </w:p>
    <w:p w14:paraId="59CDCCF1" w14:textId="77777777" w:rsidR="005D6950" w:rsidRDefault="005D6950" w:rsidP="00081DB5">
      <w:pPr>
        <w:rPr>
          <w:lang w:val="en-NL"/>
        </w:rPr>
      </w:pPr>
    </w:p>
    <w:p w14:paraId="6D1019CD" w14:textId="411B17BB" w:rsidR="000363A8" w:rsidRPr="00600B1F" w:rsidRDefault="00600B1F">
      <w:pPr>
        <w:rPr>
          <w:b/>
          <w:bCs/>
        </w:rPr>
      </w:pPr>
      <w:r w:rsidRPr="00600B1F">
        <w:rPr>
          <w:b/>
          <w:bCs/>
        </w:rPr>
        <w:t>Current study</w:t>
      </w:r>
    </w:p>
    <w:p w14:paraId="29F50755" w14:textId="782A081A" w:rsidR="008208D9" w:rsidRDefault="00182615">
      <w:r>
        <w:t xml:space="preserve">Given the </w:t>
      </w:r>
      <w:r w:rsidR="00823C34">
        <w:t>complex</w:t>
      </w:r>
      <w:r w:rsidR="00440058">
        <w:t>ity of the TME</w:t>
      </w:r>
      <w:r w:rsidR="00823C34">
        <w:t xml:space="preserve"> environment and the </w:t>
      </w:r>
      <w:r w:rsidR="006E605B">
        <w:t>multi-omics approach</w:t>
      </w:r>
      <w:r w:rsidR="000C6121">
        <w:t>,</w:t>
      </w:r>
      <w:r w:rsidR="006E605B">
        <w:t xml:space="preserve"> this study </w:t>
      </w:r>
      <w:r w:rsidR="000C6121">
        <w:t xml:space="preserve">tries to </w:t>
      </w:r>
      <w:r w:rsidR="00090A34">
        <w:t>reduce complexity</w:t>
      </w:r>
      <w:r w:rsidR="000C6121">
        <w:t xml:space="preserve"> and </w:t>
      </w:r>
      <w:r w:rsidR="006E605B">
        <w:t xml:space="preserve">aims </w:t>
      </w:r>
      <w:r w:rsidR="00506A1A" w:rsidRPr="00506A1A">
        <w:t>to create a classification model that identifies TNBC status</w:t>
      </w:r>
      <w:r w:rsidR="00484A38">
        <w:t xml:space="preserve"> based on </w:t>
      </w:r>
      <w:r w:rsidR="006B766A">
        <w:t xml:space="preserve">(predictive) </w:t>
      </w:r>
      <w:r w:rsidR="00484A38">
        <w:t>biomarkers</w:t>
      </w:r>
      <w:r w:rsidR="00506A1A" w:rsidRPr="00506A1A">
        <w:t xml:space="preserve"> using RNA sequencing data.</w:t>
      </w:r>
      <w:r w:rsidR="000C6121">
        <w:t xml:space="preserve"> </w:t>
      </w:r>
      <w:r w:rsidR="00495AFA">
        <w:t xml:space="preserve">Given the background portrayed through this literature review, </w:t>
      </w:r>
      <w:r w:rsidR="0083320A">
        <w:t>this study</w:t>
      </w:r>
      <w:r w:rsidR="00090A34">
        <w:t xml:space="preserve"> follows by</w:t>
      </w:r>
      <w:r w:rsidR="0083320A">
        <w:t xml:space="preserve"> set</w:t>
      </w:r>
      <w:r w:rsidR="00090A34">
        <w:t>ting</w:t>
      </w:r>
      <w:r w:rsidR="0083320A">
        <w:t xml:space="preserve"> out the methods, results, discussion and </w:t>
      </w:r>
      <w:r w:rsidR="00263A52">
        <w:t>conclusion.</w:t>
      </w:r>
      <w:r w:rsidR="00DA1D03">
        <w:br w:type="column"/>
      </w:r>
      <w:r w:rsidR="008208D9">
        <w:t xml:space="preserve"> </w:t>
      </w:r>
    </w:p>
    <w:p w14:paraId="0C78F725" w14:textId="77777777" w:rsidR="00DC2EAD" w:rsidRDefault="00DC2EAD"/>
    <w:p w14:paraId="48B64F35" w14:textId="65E7B371" w:rsidR="00292F93" w:rsidRDefault="00DA1D03">
      <w:pPr>
        <w:rPr>
          <w:b/>
          <w:bCs/>
          <w:sz w:val="24"/>
          <w:szCs w:val="24"/>
        </w:rPr>
      </w:pPr>
      <w:r>
        <w:rPr>
          <w:b/>
          <w:bCs/>
          <w:sz w:val="24"/>
          <w:szCs w:val="24"/>
        </w:rPr>
        <w:br w:type="column"/>
      </w:r>
      <w:r w:rsidR="00292F93" w:rsidRPr="00292F93">
        <w:rPr>
          <w:b/>
          <w:bCs/>
          <w:sz w:val="24"/>
          <w:szCs w:val="24"/>
        </w:rPr>
        <w:lastRenderedPageBreak/>
        <w:t>3 Methods and Material</w:t>
      </w:r>
    </w:p>
    <w:p w14:paraId="100D3CF3" w14:textId="77777777" w:rsidR="00292F93" w:rsidRDefault="00292F93">
      <w:pPr>
        <w:rPr>
          <w:b/>
          <w:bCs/>
          <w:sz w:val="22"/>
          <w:szCs w:val="22"/>
        </w:rPr>
      </w:pPr>
      <w:r w:rsidRPr="00292F93">
        <w:rPr>
          <w:b/>
          <w:bCs/>
          <w:sz w:val="22"/>
          <w:szCs w:val="22"/>
        </w:rPr>
        <w:t xml:space="preserve">3.1 Overall Description of the </w:t>
      </w:r>
      <w:r>
        <w:rPr>
          <w:b/>
          <w:bCs/>
          <w:sz w:val="22"/>
          <w:szCs w:val="22"/>
        </w:rPr>
        <w:t>P</w:t>
      </w:r>
      <w:r w:rsidRPr="00292F93">
        <w:rPr>
          <w:b/>
          <w:bCs/>
          <w:sz w:val="22"/>
          <w:szCs w:val="22"/>
        </w:rPr>
        <w:t xml:space="preserve">roposed </w:t>
      </w:r>
      <w:r>
        <w:rPr>
          <w:b/>
          <w:bCs/>
          <w:sz w:val="22"/>
          <w:szCs w:val="22"/>
        </w:rPr>
        <w:t>M</w:t>
      </w:r>
      <w:r w:rsidRPr="00292F93">
        <w:rPr>
          <w:b/>
          <w:bCs/>
          <w:sz w:val="22"/>
          <w:szCs w:val="22"/>
        </w:rPr>
        <w:t>odel</w:t>
      </w:r>
    </w:p>
    <w:p w14:paraId="4E71F108" w14:textId="0D8DEF2D" w:rsidR="00265857" w:rsidRPr="003C2B46" w:rsidRDefault="00EB376A">
      <w:pPr>
        <w:rPr>
          <w:sz w:val="22"/>
          <w:szCs w:val="22"/>
          <w:lang w:val="en-NL"/>
        </w:rPr>
      </w:pPr>
      <w:r>
        <w:rPr>
          <w:sz w:val="22"/>
          <w:szCs w:val="22"/>
        </w:rPr>
        <w:t xml:space="preserve">Making use of available literature, </w:t>
      </w:r>
      <w:r w:rsidR="00F55BA1">
        <w:rPr>
          <w:sz w:val="22"/>
          <w:szCs w:val="22"/>
        </w:rPr>
        <w:t xml:space="preserve">the approach used </w:t>
      </w:r>
      <w:r w:rsidR="00F55BA1" w:rsidRPr="00103FF7">
        <w:rPr>
          <w:sz w:val="22"/>
          <w:szCs w:val="22"/>
        </w:rPr>
        <w:t xml:space="preserve">in this study </w:t>
      </w:r>
      <w:r w:rsidR="007D0995">
        <w:rPr>
          <w:sz w:val="22"/>
          <w:szCs w:val="22"/>
        </w:rPr>
        <w:t xml:space="preserve">follows the </w:t>
      </w:r>
      <w:r w:rsidR="003C2B46" w:rsidRPr="003C2B46">
        <w:rPr>
          <w:sz w:val="22"/>
          <w:szCs w:val="22"/>
          <w:lang w:val="en-NL"/>
        </w:rPr>
        <w:t>Fair, Accountable and Transparent</w:t>
      </w:r>
      <w:r w:rsidR="003C2B46">
        <w:rPr>
          <w:sz w:val="22"/>
          <w:szCs w:val="22"/>
          <w:lang w:val="en-NL"/>
        </w:rPr>
        <w:t xml:space="preserve"> [</w:t>
      </w:r>
      <w:r w:rsidR="00C56218">
        <w:rPr>
          <w:sz w:val="22"/>
          <w:szCs w:val="22"/>
        </w:rPr>
        <w:t>FAT</w:t>
      </w:r>
      <w:r w:rsidR="003C2B46">
        <w:rPr>
          <w:sz w:val="22"/>
          <w:szCs w:val="22"/>
        </w:rPr>
        <w:t>]</w:t>
      </w:r>
      <w:r w:rsidR="00FD3358">
        <w:rPr>
          <w:sz w:val="22"/>
          <w:szCs w:val="22"/>
        </w:rPr>
        <w:t xml:space="preserve"> Flow</w:t>
      </w:r>
      <w:r w:rsidR="00C56218">
        <w:rPr>
          <w:sz w:val="22"/>
          <w:szCs w:val="22"/>
        </w:rPr>
        <w:t xml:space="preserve"> framework</w:t>
      </w:r>
      <w:r w:rsidR="00FB7E4A">
        <w:rPr>
          <w:sz w:val="22"/>
          <w:szCs w:val="22"/>
        </w:rPr>
        <w:t xml:space="preserve"> </w:t>
      </w:r>
      <w:r w:rsidR="00FB7E4A">
        <w:rPr>
          <w:sz w:val="22"/>
          <w:szCs w:val="22"/>
        </w:rPr>
        <w:fldChar w:fldCharType="begin"/>
      </w:r>
      <w:r w:rsidR="00FB7E4A">
        <w:rPr>
          <w:sz w:val="22"/>
          <w:szCs w:val="22"/>
        </w:rPr>
        <w:instrText xml:space="preserve"> ADDIN EN.CITE &lt;EndNote&gt;&lt;Cite&gt;&lt;Author&gt;Martens&lt;/Author&gt;&lt;Year&gt;2022&lt;/Year&gt;&lt;RecNum&gt;5&lt;/RecNum&gt;&lt;DisplayText&gt;[38]&lt;/DisplayText&gt;&lt;record&gt;&lt;rec-number&gt;5&lt;/rec-number&gt;&lt;foreign-keys&gt;&lt;key app="EN" db-id="2s2eadsays95sheeax9pw2ahprdzwad2wax9" timestamp="1743945405" guid="f291a54b-f4b7-4b48-8ca8-69c267fd4489"&gt;5&lt;/key&gt;&lt;/foreign-keys&gt;&lt;ref-type name="Electronic Book"&gt;44&lt;/ref-type&gt;&lt;contributors&gt;&lt;authors&gt;&lt;author&gt;Martens, David&lt;/author&gt;&lt;/authors&gt;&lt;/contributors&gt;&lt;titles&gt;&lt;title&gt;Data Science Ethics: Concepts, Techniques, and Cautionary Tales&lt;/title&gt;&lt;/titles&gt;&lt;dates&gt;&lt;year&gt;2022&lt;/year&gt;&lt;/dates&gt;&lt;publisher&gt;Oxford University Press&lt;/publisher&gt;&lt;isbn&gt;9780192847263&lt;/isbn&gt;&lt;urls&gt;&lt;related-urls&gt;&lt;url&gt;https://doi.org/10.1093/oso/9780192847263.001.0001&lt;/url&gt;&lt;/related-urls&gt;&lt;/urls&gt;&lt;electronic-resource-num&gt;10.1093/oso/9780192847263.001.0001&lt;/electronic-resource-num&gt;&lt;access-date&gt;4/6/2025&lt;/access-date&gt;&lt;/record&gt;&lt;/Cite&gt;&lt;/EndNote&gt;</w:instrText>
      </w:r>
      <w:r w:rsidR="00FB7E4A">
        <w:rPr>
          <w:sz w:val="22"/>
          <w:szCs w:val="22"/>
        </w:rPr>
        <w:fldChar w:fldCharType="separate"/>
      </w:r>
      <w:r w:rsidR="00FB7E4A">
        <w:rPr>
          <w:noProof/>
          <w:sz w:val="22"/>
          <w:szCs w:val="22"/>
        </w:rPr>
        <w:t>[38]</w:t>
      </w:r>
      <w:r w:rsidR="00FB7E4A">
        <w:rPr>
          <w:sz w:val="22"/>
          <w:szCs w:val="22"/>
        </w:rPr>
        <w:fldChar w:fldCharType="end"/>
      </w:r>
      <w:r w:rsidR="00C56218">
        <w:rPr>
          <w:sz w:val="22"/>
          <w:szCs w:val="22"/>
        </w:rPr>
        <w:t xml:space="preserve"> </w:t>
      </w:r>
      <w:r w:rsidR="00FB7E4A">
        <w:rPr>
          <w:sz w:val="22"/>
          <w:szCs w:val="22"/>
        </w:rPr>
        <w:t>and</w:t>
      </w:r>
      <w:r w:rsidR="004A4DD0">
        <w:rPr>
          <w:sz w:val="22"/>
          <w:szCs w:val="22"/>
        </w:rPr>
        <w:t xml:space="preserve"> </w:t>
      </w:r>
      <w:r w:rsidR="00C13506">
        <w:rPr>
          <w:sz w:val="22"/>
          <w:szCs w:val="22"/>
        </w:rPr>
        <w:t>inspiration from Hassan et al.</w:t>
      </w:r>
      <w:r w:rsidR="00FB7E4A">
        <w:rPr>
          <w:sz w:val="22"/>
          <w:szCs w:val="22"/>
        </w:rPr>
        <w:t xml:space="preserve"> </w:t>
      </w:r>
      <w:r w:rsidR="008E639C">
        <w:rPr>
          <w:sz w:val="22"/>
          <w:szCs w:val="22"/>
        </w:rPr>
        <w:fldChar w:fldCharType="begin"/>
      </w:r>
      <w:r w:rsidR="00FB7E4A">
        <w:rPr>
          <w:sz w:val="22"/>
          <w:szCs w:val="22"/>
        </w:rPr>
        <w:instrText xml:space="preserve"> ADDIN EN.CITE &lt;EndNote&gt;&lt;Cite&gt;&lt;Author&gt;Hassan&lt;/Author&gt;&lt;Year&gt;2025&lt;/Year&gt;&lt;RecNum&gt;264&lt;/RecNum&gt;&lt;DisplayText&gt;[39]&lt;/DisplayText&gt;&lt;record&gt;&lt;rec-number&gt;264&lt;/rec-number&gt;&lt;foreign-keys&gt;&lt;key app="EN" db-id="2s2eadsays95sheeax9pw2ahprdzwad2wax9" timestamp="1747843936" guid="91579389-3dae-4906-90ec-d7bc851d9426"&gt;264&lt;/key&gt;&lt;/foreign-keys&gt;&lt;ref-type name="Journal Article"&gt;17&lt;/ref-type&gt;&lt;contributors&gt;&lt;authors&gt;&lt;author&gt;Hassan, Asmaa M.&lt;/author&gt;&lt;author&gt;Naeem, Safaa M.&lt;/author&gt;&lt;author&gt;Eldosoky, Mohamed A. A.&lt;/author&gt;&lt;author&gt;Mabrouk, Mai S.&lt;/author&gt;&lt;/authors&gt;&lt;/contributors&gt;&lt;titles&gt;&lt;title&gt;Multi-omics-based Machine Learning for the Subtype Classification of Breast Cancer&lt;/title&gt;&lt;secondary-title&gt;Arabian Journal for Science and Engineering&lt;/secondary-title&gt;&lt;/titles&gt;&lt;periodical&gt;&lt;full-title&gt;Arabian Journal for Science and Engineering&lt;/full-title&gt;&lt;/periodical&gt;&lt;pages&gt;1339-1352&lt;/pages&gt;&lt;volume&gt;50&lt;/volume&gt;&lt;number&gt;2&lt;/number&gt;&lt;dates&gt;&lt;year&gt;2025&lt;/year&gt;&lt;pub-dates&gt;&lt;date&gt;2025/01/01&lt;/date&gt;&lt;/pub-dates&gt;&lt;/dates&gt;&lt;isbn&gt;2191-4281&lt;/isbn&gt;&lt;urls&gt;&lt;related-urls&gt;&lt;url&gt;https://doi.org/10.1007/s13369-024-09341-7&lt;/url&gt;&lt;/related-urls&gt;&lt;/urls&gt;&lt;electronic-resource-num&gt;10.1007/s13369-024-09341-7&lt;/electronic-resource-num&gt;&lt;/record&gt;&lt;/Cite&gt;&lt;/EndNote&gt;</w:instrText>
      </w:r>
      <w:r w:rsidR="008E639C">
        <w:rPr>
          <w:sz w:val="22"/>
          <w:szCs w:val="22"/>
        </w:rPr>
        <w:fldChar w:fldCharType="separate"/>
      </w:r>
      <w:r w:rsidR="00FB7E4A">
        <w:rPr>
          <w:noProof/>
          <w:sz w:val="22"/>
          <w:szCs w:val="22"/>
        </w:rPr>
        <w:t>[39]</w:t>
      </w:r>
      <w:r w:rsidR="008E639C">
        <w:rPr>
          <w:sz w:val="22"/>
          <w:szCs w:val="22"/>
        </w:rPr>
        <w:fldChar w:fldCharType="end"/>
      </w:r>
      <w:r w:rsidR="008E639C">
        <w:rPr>
          <w:sz w:val="22"/>
          <w:szCs w:val="22"/>
        </w:rPr>
        <w:t xml:space="preserve">. A visual representation is </w:t>
      </w:r>
      <w:r w:rsidR="00CE742E">
        <w:rPr>
          <w:sz w:val="22"/>
          <w:szCs w:val="22"/>
        </w:rPr>
        <w:t>shown</w:t>
      </w:r>
      <w:r w:rsidR="002F23ED">
        <w:rPr>
          <w:sz w:val="22"/>
          <w:szCs w:val="22"/>
        </w:rPr>
        <w:t xml:space="preserve"> </w:t>
      </w:r>
      <w:r w:rsidR="00CE742E">
        <w:rPr>
          <w:sz w:val="22"/>
          <w:szCs w:val="22"/>
        </w:rPr>
        <w:t>in Fig 1</w:t>
      </w:r>
      <w:r w:rsidR="002F23ED">
        <w:rPr>
          <w:sz w:val="22"/>
          <w:szCs w:val="22"/>
        </w:rPr>
        <w:t>.</w:t>
      </w:r>
    </w:p>
    <w:p w14:paraId="6E312A7B" w14:textId="73248133" w:rsidR="00FC6450" w:rsidRDefault="00437739">
      <w:pPr>
        <w:rPr>
          <w:sz w:val="22"/>
          <w:szCs w:val="22"/>
        </w:rPr>
      </w:pPr>
      <w:r>
        <w:rPr>
          <w:sz w:val="22"/>
          <w:szCs w:val="22"/>
        </w:rPr>
        <w:t xml:space="preserve">The elementary event that will be used </w:t>
      </w:r>
      <w:r w:rsidR="001F5D8E">
        <w:rPr>
          <w:sz w:val="22"/>
          <w:szCs w:val="22"/>
        </w:rPr>
        <w:t xml:space="preserve">as a classifier is TNBC status. The two possible values are True </w:t>
      </w:r>
      <w:r w:rsidR="00D80990">
        <w:rPr>
          <w:sz w:val="22"/>
          <w:szCs w:val="22"/>
        </w:rPr>
        <w:t>(TNBC) and False (</w:t>
      </w:r>
      <w:proofErr w:type="spellStart"/>
      <w:r w:rsidR="00C13506">
        <w:rPr>
          <w:sz w:val="22"/>
          <w:szCs w:val="22"/>
        </w:rPr>
        <w:t>n</w:t>
      </w:r>
      <w:r w:rsidR="00D80990">
        <w:rPr>
          <w:sz w:val="22"/>
          <w:szCs w:val="22"/>
        </w:rPr>
        <w:t>TNBC</w:t>
      </w:r>
      <w:proofErr w:type="spellEnd"/>
      <w:r w:rsidR="00D80990">
        <w:rPr>
          <w:sz w:val="22"/>
          <w:szCs w:val="22"/>
        </w:rPr>
        <w:t xml:space="preserve">), which allow </w:t>
      </w:r>
      <w:r w:rsidR="002F407E">
        <w:rPr>
          <w:sz w:val="22"/>
          <w:szCs w:val="22"/>
        </w:rPr>
        <w:t>two complementary and disjoint equivalence classes</w:t>
      </w:r>
      <w:r w:rsidR="00D37F25">
        <w:rPr>
          <w:sz w:val="22"/>
          <w:szCs w:val="22"/>
        </w:rPr>
        <w:t xml:space="preserve"> </w:t>
      </w:r>
      <w:r w:rsidR="00D37F25">
        <w:rPr>
          <w:sz w:val="22"/>
          <w:szCs w:val="22"/>
        </w:rPr>
        <w:fldChar w:fldCharType="begin"/>
      </w:r>
      <w:r w:rsidR="00FB7E4A">
        <w:rPr>
          <w:sz w:val="22"/>
          <w:szCs w:val="22"/>
        </w:rPr>
        <w:instrText xml:space="preserve"> ADDIN EN.CITE &lt;EndNote&gt;&lt;Cite&gt;&lt;Author&gt;Cuadrado-Gallego&lt;/Author&gt;&lt;Year&gt;2023&lt;/Year&gt;&lt;RecNum&gt;268&lt;/RecNum&gt;&lt;DisplayText&gt;[40]&lt;/DisplayText&gt;&lt;record&gt;&lt;rec-number&gt;268&lt;/rec-number&gt;&lt;foreign-keys&gt;&lt;key app="EN" db-id="2s2eadsays95sheeax9pw2ahprdzwad2wax9" timestamp="1747939730" guid="6a37ac31-d22a-477a-8fcb-82473c38d251"&gt;268&lt;/key&gt;&lt;/foreign-keys&gt;&lt;ref-type name="Book Section"&gt;5&lt;/ref-type&gt;&lt;contributors&gt;&lt;authors&gt;&lt;author&gt;Cuadrado-Gallego, Juan J.&lt;/author&gt;&lt;author&gt;Demchenko, Yuri&lt;/author&gt;&lt;/authors&gt;&lt;/contributors&gt;&lt;titles&gt;&lt;title&gt;Supervised Classification&lt;/title&gt;&lt;secondary-title&gt;Data Analytics: A Theoretical and Practical View from the EDISON Project&lt;/secondary-title&gt;&lt;/titles&gt;&lt;pages&gt;335-404&lt;/pages&gt;&lt;dates&gt;&lt;year&gt;2023&lt;/year&gt;&lt;/dates&gt;&lt;pub-location&gt;Cham&lt;/pub-location&gt;&lt;publisher&gt;Springer International Publishing&lt;/publisher&gt;&lt;isbn&gt;978-3-031-39129-3&lt;/isbn&gt;&lt;label&gt;Cuadrado-Gallego2023&lt;/label&gt;&lt;urls&gt;&lt;related-urls&gt;&lt;url&gt;https://doi.org/10.1007/978-3-031-39129-3_6&lt;/url&gt;&lt;/related-urls&gt;&lt;/urls&gt;&lt;electronic-resource-num&gt;10.1007/978-3-031-39129-3_6&lt;/electronic-resource-num&gt;&lt;/record&gt;&lt;/Cite&gt;&lt;/EndNote&gt;</w:instrText>
      </w:r>
      <w:r w:rsidR="00D37F25">
        <w:rPr>
          <w:sz w:val="22"/>
          <w:szCs w:val="22"/>
        </w:rPr>
        <w:fldChar w:fldCharType="separate"/>
      </w:r>
      <w:r w:rsidR="00FB7E4A">
        <w:rPr>
          <w:noProof/>
          <w:sz w:val="22"/>
          <w:szCs w:val="22"/>
        </w:rPr>
        <w:t>[40]</w:t>
      </w:r>
      <w:r w:rsidR="00D37F25">
        <w:rPr>
          <w:sz w:val="22"/>
          <w:szCs w:val="22"/>
        </w:rPr>
        <w:fldChar w:fldCharType="end"/>
      </w:r>
      <w:r w:rsidR="00D37F25">
        <w:rPr>
          <w:sz w:val="22"/>
          <w:szCs w:val="22"/>
        </w:rPr>
        <w:t>.</w:t>
      </w:r>
    </w:p>
    <w:p w14:paraId="4D33EADC" w14:textId="6F1FE0E8" w:rsidR="00085F75" w:rsidRDefault="00242582">
      <w:pPr>
        <w:rPr>
          <w:sz w:val="22"/>
          <w:szCs w:val="22"/>
        </w:rPr>
      </w:pPr>
      <w:r>
        <w:rPr>
          <w:sz w:val="22"/>
          <w:szCs w:val="22"/>
        </w:rPr>
        <w:t xml:space="preserve">Technology used is Python </w:t>
      </w:r>
      <w:r w:rsidR="00D41DF8">
        <w:rPr>
          <w:sz w:val="22"/>
          <w:szCs w:val="22"/>
        </w:rPr>
        <w:t xml:space="preserve">3.12.7, </w:t>
      </w:r>
      <w:proofErr w:type="spellStart"/>
      <w:r w:rsidR="00D41DF8">
        <w:rPr>
          <w:sz w:val="22"/>
          <w:szCs w:val="22"/>
        </w:rPr>
        <w:t>Jupyter</w:t>
      </w:r>
      <w:proofErr w:type="spellEnd"/>
      <w:r w:rsidR="00D41DF8">
        <w:rPr>
          <w:sz w:val="22"/>
          <w:szCs w:val="22"/>
        </w:rPr>
        <w:t xml:space="preserve"> Notebook </w:t>
      </w:r>
      <w:r w:rsidR="00630205">
        <w:rPr>
          <w:sz w:val="22"/>
          <w:szCs w:val="22"/>
        </w:rPr>
        <w:t xml:space="preserve">7.2.2, both are </w:t>
      </w:r>
      <w:r w:rsidR="00103FF7">
        <w:rPr>
          <w:sz w:val="22"/>
          <w:szCs w:val="22"/>
        </w:rPr>
        <w:t xml:space="preserve">packaged by Anaconda version 2.6.6. </w:t>
      </w:r>
    </w:p>
    <w:p w14:paraId="6EC24BB9" w14:textId="1C842866" w:rsidR="009C1FBB" w:rsidRDefault="009C1FBB">
      <w:pPr>
        <w:rPr>
          <w:sz w:val="22"/>
          <w:szCs w:val="22"/>
        </w:rPr>
      </w:pPr>
      <w:r>
        <w:rPr>
          <w:sz w:val="22"/>
          <w:szCs w:val="22"/>
        </w:rPr>
        <w:t xml:space="preserve">Clinical data is filtered for TNBC </w:t>
      </w:r>
      <w:r w:rsidR="001D305A">
        <w:rPr>
          <w:sz w:val="22"/>
          <w:szCs w:val="22"/>
        </w:rPr>
        <w:t>status and</w:t>
      </w:r>
      <w:r>
        <w:rPr>
          <w:sz w:val="22"/>
          <w:szCs w:val="22"/>
        </w:rPr>
        <w:t xml:space="preserve"> used to </w:t>
      </w:r>
      <w:r w:rsidR="003640CC">
        <w:rPr>
          <w:sz w:val="22"/>
          <w:szCs w:val="22"/>
        </w:rPr>
        <w:t xml:space="preserve">get the RNA sequence data. </w:t>
      </w:r>
      <w:r w:rsidR="00F6409C">
        <w:rPr>
          <w:sz w:val="22"/>
          <w:szCs w:val="22"/>
        </w:rPr>
        <w:t>Missing data and imbalance is addressed.</w:t>
      </w:r>
      <w:r w:rsidR="003336FA">
        <w:rPr>
          <w:sz w:val="22"/>
          <w:szCs w:val="22"/>
        </w:rPr>
        <w:t xml:space="preserve"> </w:t>
      </w:r>
      <w:r w:rsidR="003336FA" w:rsidRPr="00814532">
        <w:rPr>
          <w:sz w:val="22"/>
          <w:szCs w:val="22"/>
          <w:highlight w:val="cyan"/>
        </w:rPr>
        <w:t>Data is normalized</w:t>
      </w:r>
      <w:r w:rsidR="00814532" w:rsidRPr="00814532">
        <w:rPr>
          <w:sz w:val="22"/>
          <w:szCs w:val="22"/>
          <w:highlight w:val="cyan"/>
        </w:rPr>
        <w:t xml:space="preserve"> using &lt;</w:t>
      </w:r>
      <w:proofErr w:type="spellStart"/>
      <w:r w:rsidR="00814532" w:rsidRPr="00814532">
        <w:rPr>
          <w:sz w:val="22"/>
          <w:szCs w:val="22"/>
          <w:highlight w:val="cyan"/>
        </w:rPr>
        <w:t>xyz</w:t>
      </w:r>
      <w:proofErr w:type="spellEnd"/>
      <w:r w:rsidR="00814532" w:rsidRPr="00814532">
        <w:rPr>
          <w:sz w:val="22"/>
          <w:szCs w:val="22"/>
          <w:highlight w:val="cyan"/>
        </w:rPr>
        <w:t>&gt;.</w:t>
      </w:r>
      <w:r w:rsidR="00F6409C">
        <w:rPr>
          <w:sz w:val="22"/>
          <w:szCs w:val="22"/>
        </w:rPr>
        <w:t xml:space="preserve"> </w:t>
      </w:r>
      <w:r w:rsidR="00A6473E">
        <w:rPr>
          <w:sz w:val="22"/>
          <w:szCs w:val="22"/>
        </w:rPr>
        <w:t xml:space="preserve">The </w:t>
      </w:r>
      <w:proofErr w:type="spellStart"/>
      <w:r w:rsidR="00A6473E">
        <w:rPr>
          <w:sz w:val="22"/>
          <w:szCs w:val="22"/>
        </w:rPr>
        <w:t>featureset</w:t>
      </w:r>
      <w:proofErr w:type="spellEnd"/>
      <w:r w:rsidR="00A6473E">
        <w:rPr>
          <w:sz w:val="22"/>
          <w:szCs w:val="22"/>
        </w:rPr>
        <w:t xml:space="preserve"> is split into a </w:t>
      </w:r>
      <w:proofErr w:type="spellStart"/>
      <w:r w:rsidR="00A6473E">
        <w:rPr>
          <w:sz w:val="22"/>
          <w:szCs w:val="22"/>
        </w:rPr>
        <w:t>testset</w:t>
      </w:r>
      <w:proofErr w:type="spellEnd"/>
      <w:r w:rsidR="00A6473E">
        <w:rPr>
          <w:sz w:val="22"/>
          <w:szCs w:val="22"/>
        </w:rPr>
        <w:t xml:space="preserve"> and </w:t>
      </w:r>
      <w:proofErr w:type="spellStart"/>
      <w:r w:rsidR="00A6473E">
        <w:rPr>
          <w:sz w:val="22"/>
          <w:szCs w:val="22"/>
        </w:rPr>
        <w:t>validationset</w:t>
      </w:r>
      <w:proofErr w:type="spellEnd"/>
      <w:r w:rsidR="00A6473E">
        <w:rPr>
          <w:sz w:val="22"/>
          <w:szCs w:val="22"/>
        </w:rPr>
        <w:t xml:space="preserve"> with a ratio of </w:t>
      </w:r>
      <w:r w:rsidR="00A6473E" w:rsidRPr="00814532">
        <w:rPr>
          <w:sz w:val="22"/>
          <w:szCs w:val="22"/>
          <w:highlight w:val="magenta"/>
        </w:rPr>
        <w:t>8:2.</w:t>
      </w:r>
      <w:r w:rsidR="003336FA">
        <w:rPr>
          <w:sz w:val="22"/>
          <w:szCs w:val="22"/>
        </w:rPr>
        <w:t xml:space="preserve"> </w:t>
      </w:r>
      <w:r w:rsidR="00DF1CBF">
        <w:rPr>
          <w:sz w:val="22"/>
          <w:szCs w:val="22"/>
        </w:rPr>
        <w:t xml:space="preserve"> C</w:t>
      </w:r>
      <w:r w:rsidR="00DF1CBF" w:rsidRPr="00DF1CBF">
        <w:rPr>
          <w:sz w:val="22"/>
          <w:szCs w:val="22"/>
          <w:highlight w:val="cyan"/>
        </w:rPr>
        <w:t>orrelation is applied, and LASSO is used to do something extra.</w:t>
      </w:r>
    </w:p>
    <w:p w14:paraId="1E475C43" w14:textId="405CDC47" w:rsidR="00DA09FE" w:rsidRDefault="00DA09FE">
      <w:pPr>
        <w:rPr>
          <w:sz w:val="22"/>
          <w:szCs w:val="22"/>
        </w:rPr>
      </w:pPr>
      <w:r>
        <w:rPr>
          <w:sz w:val="22"/>
          <w:szCs w:val="22"/>
        </w:rPr>
        <w:t xml:space="preserve">Models </w:t>
      </w:r>
      <w:r w:rsidR="000C171F">
        <w:rPr>
          <w:sz w:val="22"/>
          <w:szCs w:val="22"/>
        </w:rPr>
        <w:t>used are SVM, Random Forest and Logistic Regression</w:t>
      </w:r>
      <w:r w:rsidR="000C171F" w:rsidRPr="00DF7DC3">
        <w:rPr>
          <w:sz w:val="22"/>
          <w:szCs w:val="22"/>
          <w:highlight w:val="yellow"/>
        </w:rPr>
        <w:t>.</w:t>
      </w:r>
      <w:r w:rsidR="00DF7DC3" w:rsidRPr="00DF7DC3">
        <w:rPr>
          <w:sz w:val="22"/>
          <w:szCs w:val="22"/>
          <w:highlight w:val="yellow"/>
        </w:rPr>
        <w:t xml:space="preserve"> &lt;further substantiate the why&gt;.</w:t>
      </w:r>
    </w:p>
    <w:p w14:paraId="297F29D0" w14:textId="77777777" w:rsidR="00DF7DC3" w:rsidRDefault="00DF7DC3">
      <w:pPr>
        <w:rPr>
          <w:sz w:val="22"/>
          <w:szCs w:val="22"/>
        </w:rPr>
      </w:pPr>
    </w:p>
    <w:p w14:paraId="0B511881" w14:textId="684D0D26" w:rsidR="00DF7DC3" w:rsidRDefault="00DF7DC3">
      <w:pPr>
        <w:rPr>
          <w:sz w:val="22"/>
          <w:szCs w:val="22"/>
        </w:rPr>
      </w:pPr>
      <w:r>
        <w:rPr>
          <w:sz w:val="22"/>
          <w:szCs w:val="22"/>
        </w:rPr>
        <w:t>Lastly, analysis is applied.</w:t>
      </w:r>
    </w:p>
    <w:p w14:paraId="70305A9A" w14:textId="77777777" w:rsidR="00491A7C" w:rsidRDefault="00491A7C">
      <w:pPr>
        <w:rPr>
          <w:b/>
          <w:bCs/>
          <w:sz w:val="22"/>
          <w:szCs w:val="22"/>
        </w:rPr>
      </w:pPr>
    </w:p>
    <w:p w14:paraId="6AE37DE6" w14:textId="7538EDA7" w:rsidR="00DC2EAD" w:rsidRDefault="00965C1E">
      <w:pPr>
        <w:rPr>
          <w:b/>
          <w:bCs/>
          <w:sz w:val="22"/>
          <w:szCs w:val="22"/>
        </w:rPr>
      </w:pPr>
      <w:r w:rsidRPr="00965C1E">
        <w:rPr>
          <w:b/>
          <w:bCs/>
          <w:sz w:val="22"/>
          <w:szCs w:val="22"/>
        </w:rPr>
        <w:t xml:space="preserve">3.2 </w:t>
      </w:r>
      <w:r w:rsidR="00BA2BFA">
        <w:rPr>
          <w:b/>
          <w:bCs/>
          <w:sz w:val="22"/>
          <w:szCs w:val="22"/>
        </w:rPr>
        <w:t>Data collection</w:t>
      </w:r>
    </w:p>
    <w:p w14:paraId="7DEA6C4F" w14:textId="21325F36" w:rsidR="00576D2A" w:rsidRDefault="00203498">
      <w:pPr>
        <w:rPr>
          <w:sz w:val="22"/>
          <w:szCs w:val="22"/>
        </w:rPr>
      </w:pPr>
      <w:r>
        <w:rPr>
          <w:sz w:val="22"/>
          <w:szCs w:val="22"/>
        </w:rPr>
        <w:t xml:space="preserve">This study uses the </w:t>
      </w:r>
      <w:r w:rsidRPr="00203498">
        <w:rPr>
          <w:sz w:val="22"/>
          <w:szCs w:val="22"/>
        </w:rPr>
        <w:t>TCGA-BRCA</w:t>
      </w:r>
      <w:r>
        <w:rPr>
          <w:sz w:val="22"/>
          <w:szCs w:val="22"/>
        </w:rPr>
        <w:t xml:space="preserve"> on the GDC portal</w:t>
      </w:r>
      <w:r w:rsidR="00B220F3">
        <w:rPr>
          <w:sz w:val="22"/>
          <w:szCs w:val="22"/>
        </w:rPr>
        <w:t xml:space="preserve"> </w:t>
      </w:r>
      <w:r w:rsidR="00716C7B">
        <w:rPr>
          <w:sz w:val="22"/>
          <w:szCs w:val="22"/>
        </w:rPr>
        <w:t>(</w:t>
      </w:r>
      <w:r w:rsidR="00B220F3" w:rsidRPr="00B220F3">
        <w:rPr>
          <w:sz w:val="22"/>
          <w:szCs w:val="22"/>
        </w:rPr>
        <w:t>https://portal.gdc.cancer.gov/projects/TCGA-BRCA</w:t>
      </w:r>
      <w:r w:rsidR="00716C7B">
        <w:rPr>
          <w:sz w:val="22"/>
          <w:szCs w:val="22"/>
        </w:rPr>
        <w:t>)</w:t>
      </w:r>
      <w:r>
        <w:rPr>
          <w:sz w:val="22"/>
          <w:szCs w:val="22"/>
        </w:rPr>
        <w:t xml:space="preserve">. </w:t>
      </w:r>
      <w:r w:rsidR="00595154">
        <w:rPr>
          <w:sz w:val="22"/>
          <w:szCs w:val="22"/>
        </w:rPr>
        <w:t>The number of cases [n] is 109</w:t>
      </w:r>
      <w:r w:rsidR="00CD3033">
        <w:rPr>
          <w:sz w:val="22"/>
          <w:szCs w:val="22"/>
        </w:rPr>
        <w:t>7</w:t>
      </w:r>
      <w:r w:rsidR="00595154">
        <w:rPr>
          <w:sz w:val="22"/>
          <w:szCs w:val="22"/>
        </w:rPr>
        <w:t>.</w:t>
      </w:r>
      <w:r w:rsidR="00B3796A">
        <w:rPr>
          <w:sz w:val="22"/>
          <w:szCs w:val="22"/>
        </w:rPr>
        <w:t xml:space="preserve"> </w:t>
      </w:r>
      <w:r w:rsidR="002134EE">
        <w:rPr>
          <w:sz w:val="22"/>
          <w:szCs w:val="22"/>
        </w:rPr>
        <w:t>Determining which cases have TNBC is based on the clinical data</w:t>
      </w:r>
      <w:r w:rsidR="00145C9D">
        <w:rPr>
          <w:sz w:val="22"/>
          <w:szCs w:val="22"/>
        </w:rPr>
        <w:t>.</w:t>
      </w:r>
      <w:r w:rsidR="008B709E">
        <w:rPr>
          <w:sz w:val="22"/>
          <w:szCs w:val="22"/>
        </w:rPr>
        <w:t xml:space="preserve"> Dimensions </w:t>
      </w:r>
      <w:r w:rsidR="0090442F">
        <w:rPr>
          <w:sz w:val="22"/>
          <w:szCs w:val="22"/>
        </w:rPr>
        <w:t>used in the clinical data</w:t>
      </w:r>
      <w:r w:rsidR="004E724A">
        <w:rPr>
          <w:sz w:val="22"/>
          <w:szCs w:val="22"/>
        </w:rPr>
        <w:t xml:space="preserve"> to determine TNBC status</w:t>
      </w:r>
      <w:r w:rsidR="0090442F">
        <w:rPr>
          <w:sz w:val="22"/>
          <w:szCs w:val="22"/>
        </w:rPr>
        <w:t xml:space="preserve"> is </w:t>
      </w:r>
      <w:r w:rsidR="008B709E">
        <w:rPr>
          <w:sz w:val="22"/>
          <w:szCs w:val="22"/>
        </w:rPr>
        <w:t>‘</w:t>
      </w:r>
      <w:proofErr w:type="spellStart"/>
      <w:r w:rsidR="008B709E" w:rsidRPr="00534E5B">
        <w:rPr>
          <w:sz w:val="22"/>
          <w:szCs w:val="22"/>
        </w:rPr>
        <w:t>er_status_by_ihc</w:t>
      </w:r>
      <w:proofErr w:type="spellEnd"/>
      <w:r w:rsidR="008B709E" w:rsidRPr="00534E5B">
        <w:rPr>
          <w:sz w:val="22"/>
          <w:szCs w:val="22"/>
        </w:rPr>
        <w:t>', '</w:t>
      </w:r>
      <w:proofErr w:type="spellStart"/>
      <w:r w:rsidR="008B709E" w:rsidRPr="00534E5B">
        <w:rPr>
          <w:sz w:val="22"/>
          <w:szCs w:val="22"/>
        </w:rPr>
        <w:t>pr_status_by_ihc</w:t>
      </w:r>
      <w:proofErr w:type="spellEnd"/>
      <w:r w:rsidR="008B709E" w:rsidRPr="00534E5B">
        <w:rPr>
          <w:sz w:val="22"/>
          <w:szCs w:val="22"/>
        </w:rPr>
        <w:t>'</w:t>
      </w:r>
      <w:r w:rsidR="008B709E">
        <w:rPr>
          <w:sz w:val="22"/>
          <w:szCs w:val="22"/>
        </w:rPr>
        <w:t xml:space="preserve"> and</w:t>
      </w:r>
      <w:r w:rsidR="008B709E" w:rsidRPr="00534E5B">
        <w:rPr>
          <w:sz w:val="22"/>
          <w:szCs w:val="22"/>
        </w:rPr>
        <w:t xml:space="preserve"> 'her2_status_by_ihc</w:t>
      </w:r>
      <w:r w:rsidR="008B709E">
        <w:rPr>
          <w:sz w:val="22"/>
          <w:szCs w:val="22"/>
        </w:rPr>
        <w:t>’</w:t>
      </w:r>
      <w:r w:rsidR="004E724A">
        <w:rPr>
          <w:sz w:val="22"/>
          <w:szCs w:val="22"/>
        </w:rPr>
        <w:t>.</w:t>
      </w:r>
      <w:r w:rsidR="0090442F">
        <w:rPr>
          <w:sz w:val="22"/>
          <w:szCs w:val="22"/>
        </w:rPr>
        <w:t xml:space="preserve"> </w:t>
      </w:r>
      <w:r w:rsidR="00B4428A">
        <w:rPr>
          <w:sz w:val="22"/>
          <w:szCs w:val="22"/>
        </w:rPr>
        <w:t>Cases missing data in any of the three dimensions are dropped. There remained 863</w:t>
      </w:r>
      <w:r w:rsidR="0090442F">
        <w:rPr>
          <w:sz w:val="22"/>
          <w:szCs w:val="22"/>
        </w:rPr>
        <w:t xml:space="preserve"> cases </w:t>
      </w:r>
      <w:r w:rsidR="00B3796A">
        <w:rPr>
          <w:sz w:val="22"/>
          <w:szCs w:val="22"/>
        </w:rPr>
        <w:t>with TNBC</w:t>
      </w:r>
      <w:r w:rsidR="0090442F">
        <w:rPr>
          <w:sz w:val="22"/>
          <w:szCs w:val="22"/>
        </w:rPr>
        <w:t xml:space="preserve"> and</w:t>
      </w:r>
      <w:r w:rsidR="00B3796A">
        <w:rPr>
          <w:sz w:val="22"/>
          <w:szCs w:val="22"/>
        </w:rPr>
        <w:t xml:space="preserve"> </w:t>
      </w:r>
      <w:r w:rsidR="0090442F">
        <w:rPr>
          <w:sz w:val="22"/>
          <w:szCs w:val="22"/>
        </w:rPr>
        <w:t xml:space="preserve">116 </w:t>
      </w:r>
      <w:r w:rsidR="00B3796A">
        <w:rPr>
          <w:sz w:val="22"/>
          <w:szCs w:val="22"/>
        </w:rPr>
        <w:t xml:space="preserve">cases with </w:t>
      </w:r>
      <w:proofErr w:type="spellStart"/>
      <w:r w:rsidR="00B3796A">
        <w:rPr>
          <w:sz w:val="22"/>
          <w:szCs w:val="22"/>
        </w:rPr>
        <w:t>nTNBC</w:t>
      </w:r>
      <w:proofErr w:type="spellEnd"/>
      <w:r w:rsidR="00B3796A">
        <w:rPr>
          <w:sz w:val="22"/>
          <w:szCs w:val="22"/>
        </w:rPr>
        <w:t>.</w:t>
      </w:r>
      <w:r w:rsidR="00F87B97">
        <w:rPr>
          <w:sz w:val="22"/>
          <w:szCs w:val="22"/>
        </w:rPr>
        <w:t xml:space="preserve"> </w:t>
      </w:r>
    </w:p>
    <w:p w14:paraId="4AA83C22" w14:textId="77777777" w:rsidR="00965C1E" w:rsidRDefault="00965C1E">
      <w:pPr>
        <w:rPr>
          <w:sz w:val="22"/>
          <w:szCs w:val="22"/>
        </w:rPr>
      </w:pPr>
    </w:p>
    <w:p w14:paraId="70B5D039" w14:textId="77777777" w:rsidR="00B858B8" w:rsidRDefault="00B858B8">
      <w:pPr>
        <w:rPr>
          <w:b/>
          <w:bCs/>
          <w:sz w:val="22"/>
          <w:szCs w:val="22"/>
        </w:rPr>
      </w:pPr>
    </w:p>
    <w:p w14:paraId="333E1493" w14:textId="0A020BB4" w:rsidR="00965C1E" w:rsidRPr="00965C1E" w:rsidRDefault="00B858B8">
      <w:pPr>
        <w:rPr>
          <w:b/>
          <w:bCs/>
          <w:sz w:val="22"/>
          <w:szCs w:val="22"/>
        </w:rPr>
      </w:pPr>
      <w:r>
        <w:rPr>
          <w:b/>
          <w:bCs/>
          <w:sz w:val="22"/>
          <w:szCs w:val="22"/>
        </w:rPr>
        <w:br w:type="column"/>
      </w:r>
      <w:r w:rsidR="00965C1E" w:rsidRPr="00965C1E">
        <w:rPr>
          <w:b/>
          <w:bCs/>
          <w:sz w:val="22"/>
          <w:szCs w:val="22"/>
        </w:rPr>
        <w:t xml:space="preserve">3.3 Data </w:t>
      </w:r>
      <w:proofErr w:type="spellStart"/>
      <w:r w:rsidR="00965C1E" w:rsidRPr="00965C1E">
        <w:rPr>
          <w:b/>
          <w:bCs/>
          <w:sz w:val="22"/>
          <w:szCs w:val="22"/>
        </w:rPr>
        <w:t>PreProcessing</w:t>
      </w:r>
      <w:proofErr w:type="spellEnd"/>
    </w:p>
    <w:p w14:paraId="3473F2A0" w14:textId="55F4C193" w:rsidR="00FD794F" w:rsidRDefault="00B77741">
      <w:r>
        <w:t>Follow</w:t>
      </w:r>
      <w:r w:rsidR="000C1EF1">
        <w:t xml:space="preserve"> data cleaning practices </w:t>
      </w:r>
      <w:r w:rsidR="000C1EF1">
        <w:fldChar w:fldCharType="begin"/>
      </w:r>
      <w:r w:rsidR="007A2398">
        <w:instrText xml:space="preserve"> ADDIN EN.CITE &lt;EndNote&gt;&lt;Cite&gt;&lt;Author&gt;Plaue&lt;/Author&gt;&lt;Year&gt;2023&lt;/Year&gt;&lt;RecNum&gt;271&lt;/RecNum&gt;&lt;DisplayText&gt;[41]&lt;/DisplayText&gt;&lt;record&gt;&lt;rec-number&gt;271&lt;/rec-number&gt;&lt;foreign-keys&gt;&lt;key app="EN" db-id="2s2eadsays95sheeax9pw2ahprdzwad2wax9" timestamp="1748761808" guid="dbcb3a94-4ec1-4764-9136-83b0ce62dd60"&gt;271&lt;/key&gt;&lt;/foreign-keys&gt;&lt;ref-type name="Book Section"&gt;5&lt;/ref-type&gt;&lt;contributors&gt;&lt;authors&gt;&lt;author&gt;Plaue, Matthias&lt;/author&gt;&lt;/authors&gt;&lt;secondary-authors&gt;&lt;author&gt;Plaue, Matthias&lt;/author&gt;&lt;/secondary-authors&gt;&lt;/contributors&gt;&lt;titles&gt;&lt;title&gt;Elements of data organization&lt;/title&gt;&lt;secondary-title&gt;Data Science: An Introduction to Statistics and Machine Learning&lt;/secondary-title&gt;&lt;/titles&gt;&lt;pages&gt;11-34&lt;/pages&gt;&lt;dates&gt;&lt;year&gt;2023&lt;/year&gt;&lt;pub-dates&gt;&lt;date&gt;2023//&lt;/date&gt;&lt;/pub-dates&gt;&lt;/dates&gt;&lt;pub-location&gt;Berlin, Heidelberg&lt;/pub-location&gt;&lt;publisher&gt;Springer Berlin Heidelberg&lt;/publisher&gt;&lt;isbn&gt;978-3-662-67882-4&lt;/isbn&gt;&lt;urls&gt;&lt;related-urls&gt;&lt;url&gt;https://doi.org/10.1007/978-3-662-67882-4_1&lt;/url&gt;&lt;/related-urls&gt;&lt;/urls&gt;&lt;electronic-resource-num&gt;10.1007/978-3-662-67882-4_1&lt;/electronic-resource-num&gt;&lt;/record&gt;&lt;/Cite&gt;&lt;/EndNote&gt;</w:instrText>
      </w:r>
      <w:r w:rsidR="000C1EF1">
        <w:fldChar w:fldCharType="separate"/>
      </w:r>
      <w:r w:rsidR="000C1EF1">
        <w:rPr>
          <w:noProof/>
        </w:rPr>
        <w:t>[41]</w:t>
      </w:r>
      <w:r w:rsidR="000C1EF1">
        <w:fldChar w:fldCharType="end"/>
      </w:r>
      <w:r w:rsidR="000C1EF1">
        <w:t xml:space="preserve">, </w:t>
      </w:r>
      <w:r w:rsidR="003D7A6D">
        <w:t xml:space="preserve">applying imputation </w:t>
      </w:r>
      <w:r w:rsidR="002356BC" w:rsidRPr="0005274D">
        <w:rPr>
          <w:highlight w:val="yellow"/>
        </w:rPr>
        <w:t>using &lt;method&gt;</w:t>
      </w:r>
      <w:r w:rsidR="00294A2A">
        <w:t>.</w:t>
      </w:r>
      <w:r w:rsidR="002356BC">
        <w:t xml:space="preserve"> </w:t>
      </w:r>
      <w:r w:rsidR="00294A2A">
        <w:t xml:space="preserve">To address </w:t>
      </w:r>
      <w:r w:rsidR="00CB434D">
        <w:t xml:space="preserve">imbalance in the dataset </w:t>
      </w:r>
      <w:r w:rsidR="0005274D">
        <w:t>augmentation</w:t>
      </w:r>
      <w:r w:rsidR="00CB434D">
        <w:t xml:space="preserve"> is applied</w:t>
      </w:r>
      <w:r w:rsidR="0005274D">
        <w:t xml:space="preserve"> using </w:t>
      </w:r>
      <w:r w:rsidR="00294A2A" w:rsidRPr="00D4754F">
        <w:t xml:space="preserve">Synthetic Minority Oversampling Technique </w:t>
      </w:r>
      <w:r w:rsidR="00294A2A">
        <w:t>(SMOTE)</w:t>
      </w:r>
      <w:r w:rsidR="00294A2A">
        <w:t xml:space="preserve"> </w:t>
      </w:r>
      <w:r w:rsidR="00294A2A">
        <w:fldChar w:fldCharType="begin">
          <w:fldData xml:space="preserve">PEVuZE5vdGU+PENpdGU+PEF1dGhvcj5Tb25nPC9BdXRob3I+PFllYXI+MjAyNDwvWWVhcj48UmVj
TnVtPjIzODwvUmVjTnVtPjxEaXNwbGF5VGV4dD5bNDIsIDQzXTwvRGlzcGxheVRleHQ+PHJlY29y
ZD48cmVjLW51bWJlcj4yMzg8L3JlYy1udW1iZXI+PGZvcmVpZ24ta2V5cz48a2V5IGFwcD0iRU4i
IGRiLWlkPSIyczJlYWRzYXlzOTVzaGVlYXg5cHcyYWhwcmR6d2FkMndheDkiIHRpbWVzdGFtcD0i
MTc0NzQxOTczNyIgZ3VpZD0iYjMzZTBiZTMtZWQyMS00ZTNjLTkzZTktMjQwNjkwZjAxMGE5Ij4y
Mzg8L2tleT48L2ZvcmVpZ24ta2V5cz48cmVmLXR5cGUgbmFtZT0iSm91cm5hbCBBcnRpY2xlIj4x
NzwvcmVmLXR5cGU+PGNvbnRyaWJ1dG9ycz48YXV0aG9ycz48YXV0aG9yPlNvbmcsIFhpbnl1PC9h
dXRob3I+PGF1dGhvcj5YdSwgSGFveWk8L2F1dGhvcj48YXV0aG9yPldhbmcsIFhpYW9saTwvYXV0
aG9yPjxhdXRob3I+TGl1LCBXZW48L2F1dGhvcj48YXV0aG9yPkxlbmcsIFhpYW9saW5nPC9hdXRo
b3I+PGF1dGhvcj5IdSwgWXVlPC9hdXRob3I+PGF1dGhvcj5MdW8sIFpoaW1pbjwvYXV0aG9yPjxh
dXRob3I+Q2hlbiwgWWFueWFuPC9hdXRob3I+PGF1dGhvcj5Eb25nLCBDaGFvPC9hdXRob3I+PGF1
dGhvcj5NYSwgQmlubGluPC9hdXRob3I+PC9hdXRob3JzPjwvY29udHJpYnV0b3JzPjx0aXRsZXM+
PHRpdGxlPlVzZSBvZiB1bHRyYXNvdW5kIGltYWdpbmcgT21pY3MgaW4gcHJlZGljdGluZyBtb2xl
Y3VsYXIgdHlwaW5nIGFuZCBhc3Nlc3NpbmcgdGhlIHJpc2sgb2YgcG9zdG9wZXJhdGl2ZSByZWN1
cnJlbmNlIGluIGJyZWFzdCBjYW5jZXI8L3RpdGxlPjxzZWNvbmRhcnktdGl0bGU+Qk1DIFdvbWVu
JmFwb3M7cyBIZWFsdGg8L3NlY29uZGFyeS10aXRsZT48L3RpdGxlcz48cGVyaW9kaWNhbD48ZnVs
bC10aXRsZT5CTUMgV29tZW4mYXBvcztzIEhlYWx0aDwvZnVsbC10aXRsZT48L3BlcmlvZGljYWw+
PHBhZ2VzPjM4MDwvcGFnZXM+PHZvbHVtZT4yNDwvdm9sdW1lPjxudW1iZXI+MTwvbnVtYmVyPjxk
YXRlcz48eWVhcj4yMDI0PC95ZWFyPjxwdWItZGF0ZXM+PGRhdGU+MjAyNC8wNy8wMjwvZGF0ZT48
L3B1Yi1kYXRlcz48L2RhdGVzPjxpc2JuPjE0NzItNjg3NDwvaXNibj48dXJscz48cmVsYXRlZC11
cmxzPjx1cmw+aHR0cHM6Ly9kb2kub3JnLzEwLjExODYvczEyOTA1LTAyNC0wMzIzMS04PC91cmw+
PC9yZWxhdGVkLXVybHM+PC91cmxzPjxlbGVjdHJvbmljLXJlc291cmNlLW51bT4xMC4xMTg2L3Mx
MjkwNS0wMjQtMDMyMzEtODwvZWxlY3Ryb25pYy1yZXNvdXJjZS1udW0+PC9yZWNvcmQ+PC9DaXRl
PjxDaXRlPjxBdXRob3I+TGVtYcOudHJlPC9BdXRob3I+PFllYXI+MjAxNzwvWWVhcj48UmVjTnVt
PjI2NjwvUmVjTnVtPjxyZWNvcmQ+PHJlYy1udW1iZXI+MjY2PC9yZWMtbnVtYmVyPjxmb3JlaWdu
LWtleXM+PGtleSBhcHA9IkVOIiBkYi1pZD0iMnMyZWFkc2F5czk1c2hlZWF4OXB3MmFocHJkendh
ZDJ3YXg5IiB0aW1lc3RhbXA9IjE3NDc5MzQ3MDQiIGd1aWQ9ImEyMWY0NDRkLWRhOTQtNGQ2My1h
YTBhLTY2M2YyYmEwYmMwOSI+MjY2PC9rZXk+PC9mb3JlaWduLWtleXM+PHJlZi10eXBlIG5hbWU9
IkpvdXJuYWwgQXJ0aWNsZSI+MTc8L3JlZi10eXBlPjxjb250cmlidXRvcnM+PGF1dGhvcnM+PGF1
dGhvcj5HdWlsbGF1bWUgTGVtYcOudHJlPC9hdXRob3I+PGF1dGhvcj5GZXJuYW5kbyBOb2d1ZWly
YTwvYXV0aG9yPjxhdXRob3I+Q2hyaXN0b3MgSy4gQXJpZGFzPC9hdXRob3I+PC9hdXRob3JzPjwv
Y29udHJpYnV0b3JzPjx0aXRsZXM+PHRpdGxlPkltYmFsYW5jZWQtbGVhcm46IGEgcHl0aG9uIHRv
b2xib3ggdG8gdGFja2xlIHRoZSBjdXJzZSBvZiBpbWJhbGFuY2VkIGRhdGFzZXRzIGluIG1hY2hp
bmUgbGVhcm5pbmc8L3RpdGxlPjxzZWNvbmRhcnktdGl0bGU+Si4gTWFjaC4gTGVhcm4uIFJlcy48
L3NlY29uZGFyeS10aXRsZT48L3RpdGxlcz48cGVyaW9kaWNhbD48ZnVsbC10aXRsZT5KLiBNYWNo
LiBMZWFybi4gUmVzLjwvZnVsbC10aXRsZT48L3BlcmlvZGljYWw+PHBhZ2VzPjU1OeKAkzU2Mzwv
cGFnZXM+PHZvbHVtZT4xODwvdm9sdW1lPjxudW1iZXI+MTwvbnVtYmVyPjxrZXl3b3Jkcz48a2V5
d29yZD51bmRlci1zYW1wbGluZywgcHl0aG9uLCBvdmVyLXNhbXBsaW5nLCBtYWNoaW5lIGxlYXJu
aW5nLCBpbWJhbGFuY2VkIGRhdGFzZXQsIGVuc2VtYmxlIGxlYXJuaW5nPC9rZXl3b3JkPjwva2V5
d29yZHM+PGRhdGVzPjx5ZWFyPjIwMTc8L3llYXI+PC9kYXRlcz48aXNibj4xNTMyLTQ0MzU8L2lz
Ym4+PHVybHM+PC91cmxzPjwvcmVjb3JkPjwvQ2l0ZT48L0VuZE5vdGU+
</w:fldData>
        </w:fldChar>
      </w:r>
      <w:r w:rsidR="00294A2A">
        <w:instrText xml:space="preserve"> ADDIN EN.CITE </w:instrText>
      </w:r>
      <w:r w:rsidR="00294A2A">
        <w:fldChar w:fldCharType="begin">
          <w:fldData xml:space="preserve">PEVuZE5vdGU+PENpdGU+PEF1dGhvcj5Tb25nPC9BdXRob3I+PFllYXI+MjAyNDwvWWVhcj48UmVj
TnVtPjIzODwvUmVjTnVtPjxEaXNwbGF5VGV4dD5bNDIsIDQzXTwvRGlzcGxheVRleHQ+PHJlY29y
ZD48cmVjLW51bWJlcj4yMzg8L3JlYy1udW1iZXI+PGZvcmVpZ24ta2V5cz48a2V5IGFwcD0iRU4i
IGRiLWlkPSIyczJlYWRzYXlzOTVzaGVlYXg5cHcyYWhwcmR6d2FkMndheDkiIHRpbWVzdGFtcD0i
MTc0NzQxOTczNyIgZ3VpZD0iYjMzZTBiZTMtZWQyMS00ZTNjLTkzZTktMjQwNjkwZjAxMGE5Ij4y
Mzg8L2tleT48L2ZvcmVpZ24ta2V5cz48cmVmLXR5cGUgbmFtZT0iSm91cm5hbCBBcnRpY2xlIj4x
NzwvcmVmLXR5cGU+PGNvbnRyaWJ1dG9ycz48YXV0aG9ycz48YXV0aG9yPlNvbmcsIFhpbnl1PC9h
dXRob3I+PGF1dGhvcj5YdSwgSGFveWk8L2F1dGhvcj48YXV0aG9yPldhbmcsIFhpYW9saTwvYXV0
aG9yPjxhdXRob3I+TGl1LCBXZW48L2F1dGhvcj48YXV0aG9yPkxlbmcsIFhpYW9saW5nPC9hdXRo
b3I+PGF1dGhvcj5IdSwgWXVlPC9hdXRob3I+PGF1dGhvcj5MdW8sIFpoaW1pbjwvYXV0aG9yPjxh
dXRob3I+Q2hlbiwgWWFueWFuPC9hdXRob3I+PGF1dGhvcj5Eb25nLCBDaGFvPC9hdXRob3I+PGF1
dGhvcj5NYSwgQmlubGluPC9hdXRob3I+PC9hdXRob3JzPjwvY29udHJpYnV0b3JzPjx0aXRsZXM+
PHRpdGxlPlVzZSBvZiB1bHRyYXNvdW5kIGltYWdpbmcgT21pY3MgaW4gcHJlZGljdGluZyBtb2xl
Y3VsYXIgdHlwaW5nIGFuZCBhc3Nlc3NpbmcgdGhlIHJpc2sgb2YgcG9zdG9wZXJhdGl2ZSByZWN1
cnJlbmNlIGluIGJyZWFzdCBjYW5jZXI8L3RpdGxlPjxzZWNvbmRhcnktdGl0bGU+Qk1DIFdvbWVu
JmFwb3M7cyBIZWFsdGg8L3NlY29uZGFyeS10aXRsZT48L3RpdGxlcz48cGVyaW9kaWNhbD48ZnVs
bC10aXRsZT5CTUMgV29tZW4mYXBvcztzIEhlYWx0aDwvZnVsbC10aXRsZT48L3BlcmlvZGljYWw+
PHBhZ2VzPjM4MDwvcGFnZXM+PHZvbHVtZT4yNDwvdm9sdW1lPjxudW1iZXI+MTwvbnVtYmVyPjxk
YXRlcz48eWVhcj4yMDI0PC95ZWFyPjxwdWItZGF0ZXM+PGRhdGU+MjAyNC8wNy8wMjwvZGF0ZT48
L3B1Yi1kYXRlcz48L2RhdGVzPjxpc2JuPjE0NzItNjg3NDwvaXNibj48dXJscz48cmVsYXRlZC11
cmxzPjx1cmw+aHR0cHM6Ly9kb2kub3JnLzEwLjExODYvczEyOTA1LTAyNC0wMzIzMS04PC91cmw+
PC9yZWxhdGVkLXVybHM+PC91cmxzPjxlbGVjdHJvbmljLXJlc291cmNlLW51bT4xMC4xMTg2L3Mx
MjkwNS0wMjQtMDMyMzEtODwvZWxlY3Ryb25pYy1yZXNvdXJjZS1udW0+PC9yZWNvcmQ+PC9DaXRl
PjxDaXRlPjxBdXRob3I+TGVtYcOudHJlPC9BdXRob3I+PFllYXI+MjAxNzwvWWVhcj48UmVjTnVt
PjI2NjwvUmVjTnVtPjxyZWNvcmQ+PHJlYy1udW1iZXI+MjY2PC9yZWMtbnVtYmVyPjxmb3JlaWdu
LWtleXM+PGtleSBhcHA9IkVOIiBkYi1pZD0iMnMyZWFkc2F5czk1c2hlZWF4OXB3MmFocHJkendh
ZDJ3YXg5IiB0aW1lc3RhbXA9IjE3NDc5MzQ3MDQiIGd1aWQ9ImEyMWY0NDRkLWRhOTQtNGQ2My1h
YTBhLTY2M2YyYmEwYmMwOSI+MjY2PC9rZXk+PC9mb3JlaWduLWtleXM+PHJlZi10eXBlIG5hbWU9
IkpvdXJuYWwgQXJ0aWNsZSI+MTc8L3JlZi10eXBlPjxjb250cmlidXRvcnM+PGF1dGhvcnM+PGF1
dGhvcj5HdWlsbGF1bWUgTGVtYcOudHJlPC9hdXRob3I+PGF1dGhvcj5GZXJuYW5kbyBOb2d1ZWly
YTwvYXV0aG9yPjxhdXRob3I+Q2hyaXN0b3MgSy4gQXJpZGFzPC9hdXRob3I+PC9hdXRob3JzPjwv
Y29udHJpYnV0b3JzPjx0aXRsZXM+PHRpdGxlPkltYmFsYW5jZWQtbGVhcm46IGEgcHl0aG9uIHRv
b2xib3ggdG8gdGFja2xlIHRoZSBjdXJzZSBvZiBpbWJhbGFuY2VkIGRhdGFzZXRzIGluIG1hY2hp
bmUgbGVhcm5pbmc8L3RpdGxlPjxzZWNvbmRhcnktdGl0bGU+Si4gTWFjaC4gTGVhcm4uIFJlcy48
L3NlY29uZGFyeS10aXRsZT48L3RpdGxlcz48cGVyaW9kaWNhbD48ZnVsbC10aXRsZT5KLiBNYWNo
LiBMZWFybi4gUmVzLjwvZnVsbC10aXRsZT48L3BlcmlvZGljYWw+PHBhZ2VzPjU1OeKAkzU2Mzwv
cGFnZXM+PHZvbHVtZT4xODwvdm9sdW1lPjxudW1iZXI+MTwvbnVtYmVyPjxrZXl3b3Jkcz48a2V5
d29yZD51bmRlci1zYW1wbGluZywgcHl0aG9uLCBvdmVyLXNhbXBsaW5nLCBtYWNoaW5lIGxlYXJu
aW5nLCBpbWJhbGFuY2VkIGRhdGFzZXQsIGVuc2VtYmxlIGxlYXJuaW5nPC9rZXl3b3JkPjwva2V5
d29yZHM+PGRhdGVzPjx5ZWFyPjIwMTc8L3llYXI+PC9kYXRlcz48aXNibj4xNTMyLTQ0MzU8L2lz
Ym4+PHVybHM+PC91cmxzPjwvcmVjb3JkPjwvQ2l0ZT48L0VuZE5vdGU+
</w:fldData>
        </w:fldChar>
      </w:r>
      <w:r w:rsidR="00294A2A">
        <w:instrText xml:space="preserve"> ADDIN EN.CITE.DATA </w:instrText>
      </w:r>
      <w:r w:rsidR="00294A2A">
        <w:fldChar w:fldCharType="end"/>
      </w:r>
      <w:r w:rsidR="00294A2A">
        <w:fldChar w:fldCharType="separate"/>
      </w:r>
      <w:r w:rsidR="00294A2A">
        <w:rPr>
          <w:noProof/>
        </w:rPr>
        <w:t>[42, 43]</w:t>
      </w:r>
      <w:r w:rsidR="00294A2A">
        <w:fldChar w:fldCharType="end"/>
      </w:r>
      <w:r w:rsidR="00294A2A">
        <w:t xml:space="preserve"> </w:t>
      </w:r>
      <w:r w:rsidR="0005274D">
        <w:t xml:space="preserve"> to </w:t>
      </w:r>
      <w:r w:rsidR="00294A2A">
        <w:t>address imbalance in the dataset</w:t>
      </w:r>
      <w:r w:rsidR="00CB434D">
        <w:t xml:space="preserve">. </w:t>
      </w:r>
      <w:r w:rsidR="00CB434D">
        <w:t>The SMOTE algorithm creates a better balance by synthesizing new samples from the minority class.</w:t>
      </w:r>
      <w:r w:rsidR="00CB434D">
        <w:t xml:space="preserve"> </w:t>
      </w:r>
      <w:r w:rsidR="000649CF">
        <w:t xml:space="preserve">To harmonize the data, </w:t>
      </w:r>
      <w:r w:rsidR="00294A2A">
        <w:t>standardization</w:t>
      </w:r>
      <w:r w:rsidR="009D5E34">
        <w:t xml:space="preserve"> is applied</w:t>
      </w:r>
      <w:r w:rsidR="00294A2A">
        <w:t xml:space="preserve"> using scaling b</w:t>
      </w:r>
      <w:r w:rsidR="00294A2A" w:rsidRPr="00294A2A">
        <w:rPr>
          <w:highlight w:val="yellow"/>
        </w:rPr>
        <w:t>y &lt;method&gt;</w:t>
      </w:r>
      <w:r w:rsidR="00294A2A">
        <w:t>. Deduplication is not necessary.</w:t>
      </w:r>
    </w:p>
    <w:p w14:paraId="6B752F95" w14:textId="77777777" w:rsidR="004C0031" w:rsidRDefault="004C0031"/>
    <w:p w14:paraId="12EE8F51" w14:textId="54322FB5" w:rsidR="004C0031" w:rsidRPr="004C0031" w:rsidRDefault="004C0031">
      <w:pPr>
        <w:rPr>
          <w:b/>
          <w:bCs/>
          <w:sz w:val="22"/>
          <w:szCs w:val="22"/>
        </w:rPr>
      </w:pPr>
      <w:r w:rsidRPr="004C0031">
        <w:rPr>
          <w:b/>
          <w:bCs/>
          <w:sz w:val="22"/>
          <w:szCs w:val="22"/>
        </w:rPr>
        <w:t>3.4 Feature Selection</w:t>
      </w:r>
    </w:p>
    <w:p w14:paraId="2DCAF53D" w14:textId="1FEF3BBA" w:rsidR="00E200F0" w:rsidRDefault="00EE65BD" w:rsidP="00DE1EAA">
      <w:r>
        <w:t>M</w:t>
      </w:r>
      <w:r w:rsidR="003D6D06">
        <w:t>ultiple approaches are used for feature selection</w:t>
      </w:r>
      <w:r w:rsidR="00807D4D">
        <w:t>, keeping in mind the heuristic “</w:t>
      </w:r>
      <w:r w:rsidR="002D0E5B">
        <w:t>n</w:t>
      </w:r>
      <w:r w:rsidR="00E91335">
        <w:t xml:space="preserve"> </w:t>
      </w:r>
      <w:r w:rsidR="002D0E5B">
        <w:t>/</w:t>
      </w:r>
      <w:r w:rsidR="00E91335">
        <w:t xml:space="preserve"> </w:t>
      </w:r>
      <w:r w:rsidR="002D0E5B">
        <w:t>p</w:t>
      </w:r>
      <w:r w:rsidR="00E91335">
        <w:t xml:space="preserve"> </w:t>
      </w:r>
      <w:r w:rsidR="002D0E5B">
        <w:t>&gt;</w:t>
      </w:r>
      <w:r w:rsidR="00E91335">
        <w:t xml:space="preserve"> </w:t>
      </w:r>
      <w:r w:rsidR="002D0E5B">
        <w:t>5</w:t>
      </w:r>
      <w:r w:rsidR="00807D4D">
        <w:t>”</w:t>
      </w:r>
      <w:r w:rsidR="002D0E5B">
        <w:t xml:space="preserve"> </w:t>
      </w:r>
      <w:r w:rsidR="002D0E5B">
        <w:fldChar w:fldCharType="begin"/>
      </w:r>
      <w:r w:rsidR="002D0E5B">
        <w:instrText xml:space="preserve"> ADDIN EN.CITE &lt;EndNote&gt;&lt;Cite&gt;&lt;Author&gt;Morabito&lt;/Author&gt;&lt;Year&gt;2025&lt;/Year&gt;&lt;RecNum&gt;195&lt;/RecNum&gt;&lt;DisplayText&gt;[34]&lt;/DisplayText&gt;&lt;record&gt;&lt;rec-number&gt;195&lt;/rec-number&gt;&lt;foreign-keys&gt;&lt;key app="EN" db-id="2s2eadsays95sheeax9pw2ahprdzwad2wax9" timestamp="1746865662" guid="0a229746-7c52-47f4-b0d9-cfc10155f50d"&gt;195&lt;/key&gt;&lt;/foreign-keys&gt;&lt;ref-type name="Journal Article"&gt;17&lt;/ref-type&gt;&lt;contributors&gt;&lt;authors&gt;&lt;author&gt;Morabito, Aurelia&lt;/author&gt;&lt;author&gt;De Simone, Giulia&lt;/author&gt;&lt;author&gt;Pastorelli, Roberta&lt;/author&gt;&lt;author&gt;Brunelli, Laura&lt;/author&gt;&lt;author&gt;Ferrario, Manuela&lt;/author&gt;&lt;/authors&gt;&lt;/contributors&gt;&lt;titles&gt;&lt;title&gt;Algorithms and tools for data-driven omics integration to achieve multilayer biological insights: a narrative review&lt;/title&gt;&lt;secondary-title&gt;Journal of Translational Medicine&lt;/secondary-title&gt;&lt;/titles&gt;&lt;periodical&gt;&lt;full-title&gt;Journal of Translational Medicine&lt;/full-title&gt;&lt;/periodical&gt;&lt;pages&gt;1-26&lt;/pages&gt;&lt;volume&gt;23&lt;/volume&gt;&lt;number&gt;1&lt;/number&gt;&lt;dates&gt;&lt;year&gt;2025&lt;/year&gt;&lt;pub-dates&gt;&lt;date&gt;2025/04/10&lt;/date&gt;&lt;/pub-dates&gt;&lt;/dates&gt;&lt;isbn&gt;1479-5876&lt;/isbn&gt;&lt;urls&gt;&lt;related-urls&gt;&lt;url&gt;https://doi.org/10.1186/s12967-025-06446-x&lt;/url&gt;&lt;/related-urls&gt;&lt;/urls&gt;&lt;electronic-resource-num&gt;10.1186/s12967-025-06446-x&lt;/electronic-resource-num&gt;&lt;/record&gt;&lt;/Cite&gt;&lt;/EndNote&gt;</w:instrText>
      </w:r>
      <w:r w:rsidR="002D0E5B">
        <w:fldChar w:fldCharType="separate"/>
      </w:r>
      <w:r w:rsidR="002D0E5B">
        <w:rPr>
          <w:noProof/>
        </w:rPr>
        <w:t>[34]</w:t>
      </w:r>
      <w:r w:rsidR="002D0E5B">
        <w:fldChar w:fldCharType="end"/>
      </w:r>
      <w:r w:rsidR="003D6D06">
        <w:t xml:space="preserve">. </w:t>
      </w:r>
      <w:r w:rsidR="00D06B9B">
        <w:t xml:space="preserve">Using </w:t>
      </w:r>
      <w:r w:rsidR="008C248A">
        <w:t xml:space="preserve">the </w:t>
      </w:r>
      <w:r w:rsidR="00D06B9B">
        <w:t xml:space="preserve">list </w:t>
      </w:r>
      <w:r w:rsidR="00E14B4E">
        <w:t xml:space="preserve">of twenty proteins </w:t>
      </w:r>
      <w:r w:rsidR="008C248A">
        <w:t xml:space="preserve">suggested by Kohari et al </w:t>
      </w:r>
      <w:r w:rsidR="00D06B9B">
        <w:t>is on</w:t>
      </w:r>
      <w:r w:rsidR="00B3054E">
        <w:t>e</w:t>
      </w:r>
      <w:r>
        <w:t xml:space="preserve"> approach</w:t>
      </w:r>
      <w:r w:rsidR="00E14B4E">
        <w:t xml:space="preserve"> </w:t>
      </w:r>
      <w:r w:rsidR="00E14B4E">
        <w:fldChar w:fldCharType="begin"/>
      </w:r>
      <w:r w:rsidR="000C1EF1">
        <w:instrText xml:space="preserve"> ADDIN EN.CITE &lt;EndNote&gt;&lt;Cite&gt;&lt;Author&gt;Kothari&lt;/Author&gt;&lt;Year&gt;2020&lt;/Year&gt;&lt;RecNum&gt;179&lt;/RecNum&gt;&lt;DisplayText&gt;[44]&lt;/DisplayText&gt;&lt;record&gt;&lt;rec-number&gt;179&lt;/rec-number&gt;&lt;foreign-keys&gt;&lt;key app="EN" db-id="2s2eadsays95sheeax9pw2ahprdzwad2wax9" timestamp="1746858764" guid="9a1dc05c-5141-4827-9767-5054049cae4a"&gt;179&lt;/key&gt;&lt;/foreign-keys&gt;&lt;ref-type name="Journal Article"&gt;17&lt;/ref-type&gt;&lt;contributors&gt;&lt;authors&gt;&lt;author&gt;Kothari, Charu&lt;/author&gt;&lt;author&gt;Osseni, Mazid Abiodoun&lt;/author&gt;&lt;author&gt;Agbo, Lynda&lt;/author&gt;&lt;author&gt;Ouellette, Geneviève&lt;/author&gt;&lt;author&gt;Déraspe, Maxime&lt;/author&gt;&lt;author&gt;Laviolette, François&lt;/author&gt;&lt;author&gt;Corbeil, Jacques&lt;/author&gt;&lt;author&gt;Lambert, Jean-Philippe&lt;/author&gt;&lt;author&gt;Diorio, Caroline&lt;/author&gt;&lt;author&gt;Durocher, Francine&lt;/author&gt;&lt;/authors&gt;&lt;/contributors&gt;&lt;titles&gt;&lt;title&gt;Machine learning analysis identifies genes differentiating triple negative breast cancers&lt;/title&gt;&lt;secondary-title&gt;Scientific Reports&lt;/secondary-title&gt;&lt;/titles&gt;&lt;periodical&gt;&lt;full-title&gt;Scientific Reports&lt;/full-title&gt;&lt;/periodical&gt;&lt;pages&gt;10464&lt;/pages&gt;&lt;volume&gt;10&lt;/volume&gt;&lt;number&gt;1&lt;/number&gt;&lt;dates&gt;&lt;year&gt;2020&lt;/year&gt;&lt;/dates&gt;&lt;isbn&gt;2045-2322&lt;/isbn&gt;&lt;urls&gt;&lt;related-urls&gt;&lt;url&gt;https://doi.org/10.1038/s41598-020-67525-1&lt;/url&gt;&lt;/related-urls&gt;&lt;/urls&gt;&lt;electronic-resource-num&gt;10.1038/s41598-020-67525-1&lt;/electronic-resource-num&gt;&lt;/record&gt;&lt;/Cite&gt;&lt;/EndNote&gt;</w:instrText>
      </w:r>
      <w:r w:rsidR="00E14B4E">
        <w:fldChar w:fldCharType="separate"/>
      </w:r>
      <w:r w:rsidR="000C1EF1">
        <w:rPr>
          <w:noProof/>
        </w:rPr>
        <w:t>[44]</w:t>
      </w:r>
      <w:r w:rsidR="00E14B4E">
        <w:fldChar w:fldCharType="end"/>
      </w:r>
      <w:r w:rsidR="00B3054E">
        <w:t xml:space="preserve">. </w:t>
      </w:r>
      <w:r w:rsidR="00FD0193">
        <w:t>Another approach is based on a</w:t>
      </w:r>
      <w:r w:rsidR="00D359FE">
        <w:t xml:space="preserve">ssessing 65 open </w:t>
      </w:r>
      <w:r w:rsidR="00EC55D0">
        <w:t xml:space="preserve">access research papers for insights into possible, relevant, biomarkers and oncogenes </w:t>
      </w:r>
      <w:r w:rsidR="00DE1EAA">
        <w:t>that are related to TNBC</w:t>
      </w:r>
      <w:r w:rsidR="00D46EA8">
        <w:t xml:space="preserve"> (</w:t>
      </w:r>
      <w:r w:rsidR="00D46EA8" w:rsidRPr="00E91335">
        <w:rPr>
          <w:highlight w:val="yellow"/>
        </w:rPr>
        <w:t>results table / supplement</w:t>
      </w:r>
      <w:r w:rsidR="00D46EA8">
        <w:t>)</w:t>
      </w:r>
      <w:r w:rsidR="00DE1EAA">
        <w:t xml:space="preserve">. </w:t>
      </w:r>
      <w:r w:rsidR="001C7118">
        <w:t xml:space="preserve">For example, </w:t>
      </w:r>
      <w:r w:rsidR="00864C83">
        <w:t>very recent research suggests</w:t>
      </w:r>
      <w:r w:rsidR="00C32BB8">
        <w:t xml:space="preserve"> the</w:t>
      </w:r>
      <w:r w:rsidR="00864C83">
        <w:t xml:space="preserve"> </w:t>
      </w:r>
      <w:r w:rsidR="00864C83" w:rsidRPr="00914331">
        <w:rPr>
          <w:lang w:val="en-NL"/>
        </w:rPr>
        <w:t>LRPPRC</w:t>
      </w:r>
      <w:r w:rsidR="00864C83">
        <w:rPr>
          <w:lang w:val="en-NL"/>
        </w:rPr>
        <w:t xml:space="preserve"> </w:t>
      </w:r>
      <w:r w:rsidR="00DE1EAA">
        <w:rPr>
          <w:lang w:val="en-NL"/>
        </w:rPr>
        <w:t xml:space="preserve">gene </w:t>
      </w:r>
      <w:r w:rsidR="00864C83">
        <w:rPr>
          <w:lang w:val="en-NL"/>
        </w:rPr>
        <w:t xml:space="preserve">as a distinct marker for TNBC </w:t>
      </w:r>
      <w:r w:rsidR="00864C83">
        <w:rPr>
          <w:lang w:val="en-NL"/>
        </w:rPr>
        <w:fldChar w:fldCharType="begin"/>
      </w:r>
      <w:r w:rsidR="00B13593">
        <w:rPr>
          <w:lang w:val="en-NL"/>
        </w:rPr>
        <w:instrText xml:space="preserve"> ADDIN EN.CITE &lt;EndNote&gt;&lt;Cite&gt;&lt;Author&gt;Xue&lt;/Author&gt;&lt;Year&gt;2025&lt;/Year&gt;&lt;RecNum&gt;196&lt;/RecNum&gt;&lt;DisplayText&gt;[12]&lt;/DisplayText&gt;&lt;record&gt;&lt;rec-number&gt;196&lt;/rec-number&gt;&lt;foreign-keys&gt;&lt;key app="EN" db-id="2s2eadsays95sheeax9pw2ahprdzwad2wax9" timestamp="1746865917" guid="1ddb105a-3562-45a5-bde0-8b2e3cd3a797"&gt;196&lt;/key&gt;&lt;/foreign-keys&gt;&lt;ref-type name="Journal Article"&gt;17&lt;/ref-type&gt;&lt;contributors&gt;&lt;authors&gt;&lt;author&gt;Xue, Qiqi&lt;/author&gt;&lt;author&gt;Wang, Wenxi&lt;/author&gt;&lt;author&gt;Liu, Jie&lt;/author&gt;&lt;author&gt;Wang, Dachi&lt;/author&gt;&lt;author&gt;Zhang, Tianyu&lt;/author&gt;&lt;author&gt;Shen, Tingting&lt;/author&gt;&lt;author&gt;Liu, Xiangsheng&lt;/author&gt;&lt;author&gt;Wang, Xiaojia&lt;/author&gt;&lt;author&gt;Shao, Xiying&lt;/author&gt;&lt;author&gt;Zhou, Wei&lt;/author&gt;&lt;author&gt;Fang, Xiaohong&lt;/author&gt;&lt;/authors&gt;&lt;/contributors&gt;&lt;titles&gt;&lt;title&gt;LRPPRC confers enhanced oxidative phosphorylation metabolism in triple-negative breast cancer and represents a therapeutic target&lt;/title&gt;&lt;secondary-title&gt;Journal of Translational Medicine&lt;/secondary-title&gt;&lt;/titles&gt;&lt;periodical&gt;&lt;full-title&gt;Journal of Translational Medicine&lt;/full-title&gt;&lt;/periodical&gt;&lt;pages&gt;1-15&lt;/pages&gt;&lt;volume&gt;23&lt;/volume&gt;&lt;number&gt;1&lt;/number&gt;&lt;dates&gt;&lt;year&gt;2025&lt;/year&gt;&lt;pub-dates&gt;&lt;date&gt;2025/03/25&lt;/date&gt;&lt;/pub-dates&gt;&lt;/dates&gt;&lt;isbn&gt;1479-5876&lt;/isbn&gt;&lt;urls&gt;&lt;related-urls&gt;&lt;url&gt;https://doi.org/10.1186/s12967-024-05946-6&lt;/url&gt;&lt;/related-urls&gt;&lt;/urls&gt;&lt;electronic-resource-num&gt;10.1186/s12967-024-05946-6&lt;/electronic-resource-num&gt;&lt;/record&gt;&lt;/Cite&gt;&lt;/EndNote&gt;</w:instrText>
      </w:r>
      <w:r w:rsidR="00864C83">
        <w:rPr>
          <w:lang w:val="en-NL"/>
        </w:rPr>
        <w:fldChar w:fldCharType="separate"/>
      </w:r>
      <w:r w:rsidR="00B13593">
        <w:rPr>
          <w:noProof/>
          <w:lang w:val="en-NL"/>
        </w:rPr>
        <w:t>[12]</w:t>
      </w:r>
      <w:r w:rsidR="00864C83">
        <w:rPr>
          <w:lang w:val="en-NL"/>
        </w:rPr>
        <w:fldChar w:fldCharType="end"/>
      </w:r>
      <w:r w:rsidR="00864C83">
        <w:rPr>
          <w:lang w:val="en-NL"/>
        </w:rPr>
        <w:t>.</w:t>
      </w:r>
      <w:r w:rsidR="00864C83">
        <w:t xml:space="preserve"> </w:t>
      </w:r>
      <w:r w:rsidR="00D70F13">
        <w:t>Following practice</w:t>
      </w:r>
      <w:r w:rsidR="00C32BB8">
        <w:t>s</w:t>
      </w:r>
      <w:r w:rsidR="00D70F13">
        <w:t xml:space="preserve"> in machine learning studies</w:t>
      </w:r>
      <w:r w:rsidR="00C32BB8">
        <w:t>,</w:t>
      </w:r>
      <w:r w:rsidR="00C522FB">
        <w:t xml:space="preserve"> this study uses the </w:t>
      </w:r>
      <w:r w:rsidR="00C522FB" w:rsidRPr="00C522FB">
        <w:t>Boruta</w:t>
      </w:r>
      <w:r w:rsidR="00C522FB">
        <w:t xml:space="preserve"> package</w:t>
      </w:r>
      <w:r w:rsidR="00C32BB8">
        <w:t xml:space="preserve"> as anothe</w:t>
      </w:r>
      <w:r w:rsidR="007341A8">
        <w:t>r way to select features</w:t>
      </w:r>
      <w:r w:rsidR="00C522FB">
        <w:t xml:space="preserve"> </w:t>
      </w:r>
      <w:r w:rsidR="00C522FB">
        <w:fldChar w:fldCharType="begin">
          <w:fldData xml:space="preserve">PEVuZE5vdGU+PENpdGU+PEF1dGhvcj5IYXNzYW48L0F1dGhvcj48WWVhcj4yMDI1PC9ZZWFyPjxS
ZWNOdW0+MjY0PC9SZWNOdW0+PERpc3BsYXlUZXh0PlszOSwgNDUsIDQ2XTwvRGlzcGxheVRleHQ+
PHJlY29yZD48cmVjLW51bWJlcj4yNjQ8L3JlYy1udW1iZXI+PGZvcmVpZ24ta2V5cz48a2V5IGFw
cD0iRU4iIGRiLWlkPSIyczJlYWRzYXlzOTVzaGVlYXg5cHcyYWhwcmR6d2FkMndheDkiIHRpbWVz
dGFtcD0iMTc0Nzg0MzkzNiIgZ3VpZD0iOTE1NzkzODktM2RhZS00OTA2LTkwZWMtZDdiYzg1MWQ5
NDI2Ij4yNjQ8L2tleT48L2ZvcmVpZ24ta2V5cz48cmVmLXR5cGUgbmFtZT0iSm91cm5hbCBBcnRp
Y2xlIj4xNzwvcmVmLXR5cGU+PGNvbnRyaWJ1dG9ycz48YXV0aG9ycz48YXV0aG9yPkhhc3Nhbiwg
QXNtYWEgTS48L2F1dGhvcj48YXV0aG9yPk5hZWVtLCBTYWZhYSBNLjwvYXV0aG9yPjxhdXRob3I+
RWxkb3Nva3ksIE1vaGFtZWQgQS4gQS48L2F1dGhvcj48YXV0aG9yPk1hYnJvdWssIE1haSBTLjwv
YXV0aG9yPjwvYXV0aG9ycz48L2NvbnRyaWJ1dG9ycz48dGl0bGVzPjx0aXRsZT5NdWx0aS1vbWlj
cy1iYXNlZCBNYWNoaW5lIExlYXJuaW5nIGZvciB0aGUgU3VidHlwZSBDbGFzc2lmaWNhdGlvbiBv
ZiBCcmVhc3QgQ2FuY2VyPC90aXRsZT48c2Vjb25kYXJ5LXRpdGxlPkFyYWJpYW4gSm91cm5hbCBm
b3IgU2NpZW5jZSBhbmQgRW5naW5lZXJpbmc8L3NlY29uZGFyeS10aXRsZT48L3RpdGxlcz48cGVy
aW9kaWNhbD48ZnVsbC10aXRsZT5BcmFiaWFuIEpvdXJuYWwgZm9yIFNjaWVuY2UgYW5kIEVuZ2lu
ZWVyaW5nPC9mdWxsLXRpdGxlPjwvcGVyaW9kaWNhbD48cGFnZXM+MTMzOS0xMzUyPC9wYWdlcz48
dm9sdW1lPjUwPC92b2x1bWU+PG51bWJlcj4yPC9udW1iZXI+PGRhdGVzPjx5ZWFyPjIwMjU8L3ll
YXI+PHB1Yi1kYXRlcz48ZGF0ZT4yMDI1LzAxLzAxPC9kYXRlPjwvcHViLWRhdGVzPjwvZGF0ZXM+
PGlzYm4+MjE5MS00MjgxPC9pc2JuPjx1cmxzPjxyZWxhdGVkLXVybHM+PHVybD5odHRwczovL2Rv
aS5vcmcvMTAuMTAwNy9zMTMzNjktMDI0LTA5MzQxLTc8L3VybD48L3JlbGF0ZWQtdXJscz48L3Vy
bHM+PGVsZWN0cm9uaWMtcmVzb3VyY2UtbnVtPjEwLjEwMDcvczEzMzY5LTAyNC0wOTM0MS03PC9l
bGVjdHJvbmljLXJlc291cmNlLW51bT48L3JlY29yZD48L0NpdGU+PENpdGU+PEF1dGhvcj5MaTwv
QXV0aG9yPjxZZWFyPjIwMjQ8L1llYXI+PFJlY051bT4yNjM8L1JlY051bT48cmVjb3JkPjxyZWMt
bnVtYmVyPjI2MzwvcmVjLW51bWJlcj48Zm9yZWlnbi1rZXlzPjxrZXkgYXBwPSJFTiIgZGItaWQ9
IjJzMmVhZHNheXM5NXNoZWVheDlwdzJhaHByZHp3YWQyd2F4OSIgdGltZXN0YW1wPSIxNzQ3NTc4
NDgxIiBndWlkPSIxZWM1M2I5MC0zZWU0LTRiM2ItOWFlZS01NWU5NzFmMTkzMDIiPjI2Mzwva2V5
PjwvZm9yZWlnbi1rZXlzPjxyZWYtdHlwZSBuYW1lPSJKb3VybmFsIEFydGljbGUiPjE3PC9yZWYt
dHlwZT48Y29udHJpYnV0b3JzPjxhdXRob3JzPjxhdXRob3I+TGksIFlhd2VpPC9hdXRob3I+PGF1
dGhvcj5XdSwgWGluPC9hdXRob3I+PGF1dGhvcj5GYW5nLCBEZXl1PC9hdXRob3I+PGF1dGhvcj5M
dW8sIFl1YW48L2F1dGhvcj48L2F1dGhvcnM+PC9jb250cmlidXRvcnM+PHRpdGxlcz48dGl0bGU+
SW5mb3JtaW5nIGltbXVub3RoZXJhcHkgd2l0aCBtdWx0aS1vbWljcyBkcml2ZW4gbWFjaGluZSBs
ZWFybmluZzwvdGl0bGU+PHNlY29uZGFyeS10aXRsZT5ucGogRGlnaXRhbCBNZWRpY2luZTwvc2Vj
b25kYXJ5LXRpdGxlPjwvdGl0bGVzPjxwZXJpb2RpY2FsPjxmdWxsLXRpdGxlPm5waiBEaWdpdGFs
IE1lZGljaW5lPC9mdWxsLXRpdGxlPjwvcGVyaW9kaWNhbD48cGFnZXM+Njc8L3BhZ2VzPjx2b2x1
bWU+Nzwvdm9sdW1lPjxudW1iZXI+MTwvbnVtYmVyPjxkYXRlcz48eWVhcj4yMDI0PC95ZWFyPjxw
dWItZGF0ZXM+PGRhdGU+MjAyNC8wMy8xNDwvZGF0ZT48L3B1Yi1kYXRlcz48L2RhdGVzPjxpc2Ju
PjIzOTgtNjM1MjwvaXNibj48dXJscz48cmVsYXRlZC11cmxzPjx1cmw+aHR0cHM6Ly9kb2kub3Jn
LzEwLjEwMzgvczQxNzQ2LTAyNC0wMTA0My02PC91cmw+PC9yZWxhdGVkLXVybHM+PC91cmxzPjxl
bGVjdHJvbmljLXJlc291cmNlLW51bT4xMC4xMDM4L3M0MTc0Ni0wMjQtMDEwNDMtNjwvZWxlY3Ry
b25pYy1yZXNvdXJjZS1udW0+PC9yZWNvcmQ+PC9DaXRlPjxDaXRlPjxBdXRob3I+TGk8L0F1dGhv
cj48WWVhcj4yMDIzPC9ZZWFyPjxSZWNOdW0+MjY1PC9SZWNOdW0+PHJlY29yZD48cmVjLW51bWJl
cj4yNjU8L3JlYy1udW1iZXI+PGZvcmVpZ24ta2V5cz48a2V5IGFwcD0iRU4iIGRiLWlkPSIyczJl
YWRzYXlzOTVzaGVlYXg5cHcyYWhwcmR6d2FkMndheDkiIHRpbWVzdGFtcD0iMTc0Nzg0NzI4NiIg
Z3VpZD0iNmQxMTg2OTYtZDdiMi00Mjc4LTk4ZjctM2UxZmUyMTZmNGE1Ij4yNjU8L2tleT48L2Zv
cmVpZ24ta2V5cz48cmVmLXR5cGUgbmFtZT0iSm91cm5hbCBBcnRpY2xlIj4xNzwvcmVmLXR5cGU+
PGNvbnRyaWJ1dG9ycz48YXV0aG9ycz48YXV0aG9yPkxpLCBTaHV5dTwvYXV0aG9yPjxhdXRob3I+
WmhhbmcsIE5hbjwvYXV0aG9yPjxhdXRob3I+WmhhbmcsIEhhbzwvYXV0aG9yPjxhdXRob3I+Wmhv
dSwgUmFuPC9hdXRob3I+PGF1dGhvcj5MaSwgWmlydWk8L2F1dGhvcj48YXV0aG9yPllhbmcsIFh1
ZTwvYXV0aG9yPjxhdXRob3I+V3UsIFdhbnRhbzwvYXV0aG9yPjxhdXRob3I+TGksIEhhbm5pbmc8
L2F1dGhvcj48YXV0aG9yPkx1bywgUGVuZzwvYXV0aG9yPjxhdXRob3I+V2FuZywgWmV5dTwvYXV0
aG9yPjxhdXRob3I+RGFpLCBaaXl1PC9hdXRob3I+PGF1dGhvcj5MaWFuZywgWGlzb25nPC9hdXRo
b3I+PGF1dGhvcj5XZW4sIEppZTwvYXV0aG9yPjxhdXRob3I+WmhhbmcsIFh1bjwvYXV0aG9yPjxh
dXRob3I+WmhhbmcsIEJvPC9hdXRob3I+PGF1dGhvcj5DaGVuZywgUXVhbjwvYXV0aG9yPjxhdXRo
b3I+WmhhbmcsIFFpPC9hdXRob3I+PGF1dGhvcj5ZYW5nLCBaaGlmYW5nPC9hdXRob3I+PC9hdXRo
b3JzPjwvY29udHJpYnV0b3JzPjx0aXRsZXM+PHRpdGxlPkFydGlmaWNpYWwgaW50ZWxsaWdlbmNl
IGxlYXJuaW5nIGxhbmRzY2FwZSBvZiB0cmlwbGUtbmVnYXRpdmUgYnJlYXN0IGNhbmNlciB1bmNv
dmVycyBuZXcgb3Bwb3J0dW5pdGllcyBmb3IgZW5oYW5jaW5nIG91dGNvbWVzIGFuZCBpbW11bm90
aGVyYXB5IHJlc3BvbnNlczwvdGl0bGU+PHNlY29uZGFyeS10aXRsZT5Kb3VybmFsIG9mIEJpZyBE
YXRhPC9zZWNvbmRhcnktdGl0bGU+PC90aXRsZXM+PHBlcmlvZGljYWw+PGZ1bGwtdGl0bGU+Sm91
cm5hbCBvZiBCaWcgRGF0YTwvZnVsbC10aXRsZT48L3BlcmlvZGljYWw+PHBhZ2VzPjEzMjwvcGFn
ZXM+PHZvbHVtZT4xMDwvdm9sdW1lPjxudW1iZXI+MTwvbnVtYmVyPjxkYXRlcz48eWVhcj4yMDIz
PC95ZWFyPjxwdWItZGF0ZXM+PGRhdGU+MjAyMy8wOC8yNjwvZGF0ZT48L3B1Yi1kYXRlcz48L2Rh
dGVzPjxpc2JuPjIxOTYtMTExNTwvaXNibj48dXJscz48cmVsYXRlZC11cmxzPjx1cmw+aHR0cHM6
Ly9kb2kub3JnLzEwLjExODYvczQwNTM3LTAyMy0wMDgwOS0xPC91cmw+PC9yZWxhdGVkLXVybHM+
PC91cmxzPjxlbGVjdHJvbmljLXJlc291cmNlLW51bT4xMC4xMTg2L3M0MDUzNy0wMjMtMDA4MDkt
MTwvZWxlY3Ryb25pYy1yZXNvdXJjZS1udW0+PC9yZWNvcmQ+PC9DaXRlPjwvRW5kTm90ZT4A
</w:fldData>
        </w:fldChar>
      </w:r>
      <w:r w:rsidR="000C1EF1">
        <w:instrText xml:space="preserve"> ADDIN EN.CITE </w:instrText>
      </w:r>
      <w:r w:rsidR="000C1EF1">
        <w:fldChar w:fldCharType="begin">
          <w:fldData xml:space="preserve">PEVuZE5vdGU+PENpdGU+PEF1dGhvcj5IYXNzYW48L0F1dGhvcj48WWVhcj4yMDI1PC9ZZWFyPjxS
ZWNOdW0+MjY0PC9SZWNOdW0+PERpc3BsYXlUZXh0PlszOSwgNDUsIDQ2XTwvRGlzcGxheVRleHQ+
PHJlY29yZD48cmVjLW51bWJlcj4yNjQ8L3JlYy1udW1iZXI+PGZvcmVpZ24ta2V5cz48a2V5IGFw
cD0iRU4iIGRiLWlkPSIyczJlYWRzYXlzOTVzaGVlYXg5cHcyYWhwcmR6d2FkMndheDkiIHRpbWVz
dGFtcD0iMTc0Nzg0MzkzNiIgZ3VpZD0iOTE1NzkzODktM2RhZS00OTA2LTkwZWMtZDdiYzg1MWQ5
NDI2Ij4yNjQ8L2tleT48L2ZvcmVpZ24ta2V5cz48cmVmLXR5cGUgbmFtZT0iSm91cm5hbCBBcnRp
Y2xlIj4xNzwvcmVmLXR5cGU+PGNvbnRyaWJ1dG9ycz48YXV0aG9ycz48YXV0aG9yPkhhc3Nhbiwg
QXNtYWEgTS48L2F1dGhvcj48YXV0aG9yPk5hZWVtLCBTYWZhYSBNLjwvYXV0aG9yPjxhdXRob3I+
RWxkb3Nva3ksIE1vaGFtZWQgQS4gQS48L2F1dGhvcj48YXV0aG9yPk1hYnJvdWssIE1haSBTLjwv
YXV0aG9yPjwvYXV0aG9ycz48L2NvbnRyaWJ1dG9ycz48dGl0bGVzPjx0aXRsZT5NdWx0aS1vbWlj
cy1iYXNlZCBNYWNoaW5lIExlYXJuaW5nIGZvciB0aGUgU3VidHlwZSBDbGFzc2lmaWNhdGlvbiBv
ZiBCcmVhc3QgQ2FuY2VyPC90aXRsZT48c2Vjb25kYXJ5LXRpdGxlPkFyYWJpYW4gSm91cm5hbCBm
b3IgU2NpZW5jZSBhbmQgRW5naW5lZXJpbmc8L3NlY29uZGFyeS10aXRsZT48L3RpdGxlcz48cGVy
aW9kaWNhbD48ZnVsbC10aXRsZT5BcmFiaWFuIEpvdXJuYWwgZm9yIFNjaWVuY2UgYW5kIEVuZ2lu
ZWVyaW5nPC9mdWxsLXRpdGxlPjwvcGVyaW9kaWNhbD48cGFnZXM+MTMzOS0xMzUyPC9wYWdlcz48
dm9sdW1lPjUwPC92b2x1bWU+PG51bWJlcj4yPC9udW1iZXI+PGRhdGVzPjx5ZWFyPjIwMjU8L3ll
YXI+PHB1Yi1kYXRlcz48ZGF0ZT4yMDI1LzAxLzAxPC9kYXRlPjwvcHViLWRhdGVzPjwvZGF0ZXM+
PGlzYm4+MjE5MS00MjgxPC9pc2JuPjx1cmxzPjxyZWxhdGVkLXVybHM+PHVybD5odHRwczovL2Rv
aS5vcmcvMTAuMTAwNy9zMTMzNjktMDI0LTA5MzQxLTc8L3VybD48L3JlbGF0ZWQtdXJscz48L3Vy
bHM+PGVsZWN0cm9uaWMtcmVzb3VyY2UtbnVtPjEwLjEwMDcvczEzMzY5LTAyNC0wOTM0MS03PC9l
bGVjdHJvbmljLXJlc291cmNlLW51bT48L3JlY29yZD48L0NpdGU+PENpdGU+PEF1dGhvcj5MaTwv
QXV0aG9yPjxZZWFyPjIwMjQ8L1llYXI+PFJlY051bT4yNjM8L1JlY051bT48cmVjb3JkPjxyZWMt
bnVtYmVyPjI2MzwvcmVjLW51bWJlcj48Zm9yZWlnbi1rZXlzPjxrZXkgYXBwPSJFTiIgZGItaWQ9
IjJzMmVhZHNheXM5NXNoZWVheDlwdzJhaHByZHp3YWQyd2F4OSIgdGltZXN0YW1wPSIxNzQ3NTc4
NDgxIiBndWlkPSIxZWM1M2I5MC0zZWU0LTRiM2ItOWFlZS01NWU5NzFmMTkzMDIiPjI2Mzwva2V5
PjwvZm9yZWlnbi1rZXlzPjxyZWYtdHlwZSBuYW1lPSJKb3VybmFsIEFydGljbGUiPjE3PC9yZWYt
dHlwZT48Y29udHJpYnV0b3JzPjxhdXRob3JzPjxhdXRob3I+TGksIFlhd2VpPC9hdXRob3I+PGF1
dGhvcj5XdSwgWGluPC9hdXRob3I+PGF1dGhvcj5GYW5nLCBEZXl1PC9hdXRob3I+PGF1dGhvcj5M
dW8sIFl1YW48L2F1dGhvcj48L2F1dGhvcnM+PC9jb250cmlidXRvcnM+PHRpdGxlcz48dGl0bGU+
SW5mb3JtaW5nIGltbXVub3RoZXJhcHkgd2l0aCBtdWx0aS1vbWljcyBkcml2ZW4gbWFjaGluZSBs
ZWFybmluZzwvdGl0bGU+PHNlY29uZGFyeS10aXRsZT5ucGogRGlnaXRhbCBNZWRpY2luZTwvc2Vj
b25kYXJ5LXRpdGxlPjwvdGl0bGVzPjxwZXJpb2RpY2FsPjxmdWxsLXRpdGxlPm5waiBEaWdpdGFs
IE1lZGljaW5lPC9mdWxsLXRpdGxlPjwvcGVyaW9kaWNhbD48cGFnZXM+Njc8L3BhZ2VzPjx2b2x1
bWU+Nzwvdm9sdW1lPjxudW1iZXI+MTwvbnVtYmVyPjxkYXRlcz48eWVhcj4yMDI0PC95ZWFyPjxw
dWItZGF0ZXM+PGRhdGU+MjAyNC8wMy8xNDwvZGF0ZT48L3B1Yi1kYXRlcz48L2RhdGVzPjxpc2Ju
PjIzOTgtNjM1MjwvaXNibj48dXJscz48cmVsYXRlZC11cmxzPjx1cmw+aHR0cHM6Ly9kb2kub3Jn
LzEwLjEwMzgvczQxNzQ2LTAyNC0wMTA0My02PC91cmw+PC9yZWxhdGVkLXVybHM+PC91cmxzPjxl
bGVjdHJvbmljLXJlc291cmNlLW51bT4xMC4xMDM4L3M0MTc0Ni0wMjQtMDEwNDMtNjwvZWxlY3Ry
b25pYy1yZXNvdXJjZS1udW0+PC9yZWNvcmQ+PC9DaXRlPjxDaXRlPjxBdXRob3I+TGk8L0F1dGhv
cj48WWVhcj4yMDIzPC9ZZWFyPjxSZWNOdW0+MjY1PC9SZWNOdW0+PHJlY29yZD48cmVjLW51bWJl
cj4yNjU8L3JlYy1udW1iZXI+PGZvcmVpZ24ta2V5cz48a2V5IGFwcD0iRU4iIGRiLWlkPSIyczJl
YWRzYXlzOTVzaGVlYXg5cHcyYWhwcmR6d2FkMndheDkiIHRpbWVzdGFtcD0iMTc0Nzg0NzI4NiIg
Z3VpZD0iNmQxMTg2OTYtZDdiMi00Mjc4LTk4ZjctM2UxZmUyMTZmNGE1Ij4yNjU8L2tleT48L2Zv
cmVpZ24ta2V5cz48cmVmLXR5cGUgbmFtZT0iSm91cm5hbCBBcnRpY2xlIj4xNzwvcmVmLXR5cGU+
PGNvbnRyaWJ1dG9ycz48YXV0aG9ycz48YXV0aG9yPkxpLCBTaHV5dTwvYXV0aG9yPjxhdXRob3I+
WmhhbmcsIE5hbjwvYXV0aG9yPjxhdXRob3I+WmhhbmcsIEhhbzwvYXV0aG9yPjxhdXRob3I+Wmhv
dSwgUmFuPC9hdXRob3I+PGF1dGhvcj5MaSwgWmlydWk8L2F1dGhvcj48YXV0aG9yPllhbmcsIFh1
ZTwvYXV0aG9yPjxhdXRob3I+V3UsIFdhbnRhbzwvYXV0aG9yPjxhdXRob3I+TGksIEhhbm5pbmc8
L2F1dGhvcj48YXV0aG9yPkx1bywgUGVuZzwvYXV0aG9yPjxhdXRob3I+V2FuZywgWmV5dTwvYXV0
aG9yPjxhdXRob3I+RGFpLCBaaXl1PC9hdXRob3I+PGF1dGhvcj5MaWFuZywgWGlzb25nPC9hdXRo
b3I+PGF1dGhvcj5XZW4sIEppZTwvYXV0aG9yPjxhdXRob3I+WmhhbmcsIFh1bjwvYXV0aG9yPjxh
dXRob3I+WmhhbmcsIEJvPC9hdXRob3I+PGF1dGhvcj5DaGVuZywgUXVhbjwvYXV0aG9yPjxhdXRo
b3I+WmhhbmcsIFFpPC9hdXRob3I+PGF1dGhvcj5ZYW5nLCBaaGlmYW5nPC9hdXRob3I+PC9hdXRo
b3JzPjwvY29udHJpYnV0b3JzPjx0aXRsZXM+PHRpdGxlPkFydGlmaWNpYWwgaW50ZWxsaWdlbmNl
IGxlYXJuaW5nIGxhbmRzY2FwZSBvZiB0cmlwbGUtbmVnYXRpdmUgYnJlYXN0IGNhbmNlciB1bmNv
dmVycyBuZXcgb3Bwb3J0dW5pdGllcyBmb3IgZW5oYW5jaW5nIG91dGNvbWVzIGFuZCBpbW11bm90
aGVyYXB5IHJlc3BvbnNlczwvdGl0bGU+PHNlY29uZGFyeS10aXRsZT5Kb3VybmFsIG9mIEJpZyBE
YXRhPC9zZWNvbmRhcnktdGl0bGU+PC90aXRsZXM+PHBlcmlvZGljYWw+PGZ1bGwtdGl0bGU+Sm91
cm5hbCBvZiBCaWcgRGF0YTwvZnVsbC10aXRsZT48L3BlcmlvZGljYWw+PHBhZ2VzPjEzMjwvcGFn
ZXM+PHZvbHVtZT4xMDwvdm9sdW1lPjxudW1iZXI+MTwvbnVtYmVyPjxkYXRlcz48eWVhcj4yMDIz
PC95ZWFyPjxwdWItZGF0ZXM+PGRhdGU+MjAyMy8wOC8yNjwvZGF0ZT48L3B1Yi1kYXRlcz48L2Rh
dGVzPjxpc2JuPjIxOTYtMTExNTwvaXNibj48dXJscz48cmVsYXRlZC11cmxzPjx1cmw+aHR0cHM6
Ly9kb2kub3JnLzEwLjExODYvczQwNTM3LTAyMy0wMDgwOS0xPC91cmw+PC9yZWxhdGVkLXVybHM+
PC91cmxzPjxlbGVjdHJvbmljLXJlc291cmNlLW51bT4xMC4xMTg2L3M0MDUzNy0wMjMtMDA4MDkt
MTwvZWxlY3Ryb25pYy1yZXNvdXJjZS1udW0+PC9yZWNvcmQ+PC9DaXRlPjwvRW5kTm90ZT4A
</w:fldData>
        </w:fldChar>
      </w:r>
      <w:r w:rsidR="000C1EF1">
        <w:instrText xml:space="preserve"> ADDIN EN.CITE.DATA </w:instrText>
      </w:r>
      <w:r w:rsidR="000C1EF1">
        <w:fldChar w:fldCharType="end"/>
      </w:r>
      <w:r w:rsidR="00C522FB">
        <w:fldChar w:fldCharType="separate"/>
      </w:r>
      <w:r w:rsidR="000C1EF1">
        <w:rPr>
          <w:noProof/>
        </w:rPr>
        <w:t>[39, 45, 46]</w:t>
      </w:r>
      <w:r w:rsidR="00C522FB">
        <w:fldChar w:fldCharType="end"/>
      </w:r>
      <w:r w:rsidR="007341A8">
        <w:t xml:space="preserve">. </w:t>
      </w:r>
      <w:r w:rsidR="00BD38A3">
        <w:t xml:space="preserve">Reducing dimensionality </w:t>
      </w:r>
      <w:r w:rsidR="007A2398">
        <w:t xml:space="preserve">by applying principal component analysis (PCA) </w:t>
      </w:r>
      <w:r w:rsidR="007A2398">
        <w:fldChar w:fldCharType="begin"/>
      </w:r>
      <w:r w:rsidR="007A2398">
        <w:instrText xml:space="preserve"> ADDIN EN.CITE &lt;EndNote&gt;&lt;Cite&gt;&lt;Author&gt;Plaue&lt;/Author&gt;&lt;Year&gt;2023&lt;/Year&gt;&lt;RecNum&gt;272&lt;/RecNum&gt;&lt;DisplayText&gt;[47]&lt;/DisplayText&gt;&lt;record&gt;&lt;rec-number&gt;272&lt;/rec-number&gt;&lt;foreign-keys&gt;&lt;key app="EN" db-id="2s2eadsays95sheeax9pw2ahprdzwad2wax9" timestamp="1748763519" guid="f96c26ab-e672-4a3c-a10f-b46752d2e074"&gt;272&lt;/key&gt;&lt;/foreign-keys&gt;&lt;ref-type name="Book Section"&gt;5&lt;/ref-type&gt;&lt;contributors&gt;&lt;authors&gt;&lt;author&gt;Plaue, Matthias&lt;/author&gt;&lt;/authors&gt;&lt;secondary-authors&gt;&lt;author&gt;Plaue, Matthias&lt;/author&gt;&lt;/secondary-authors&gt;&lt;/contributors&gt;&lt;titles&gt;&lt;title&gt;Unsupervised machine learning&lt;/title&gt;&lt;secondary-title&gt;Data Science: An Introduction to Statistics and Machine Learning&lt;/secondary-title&gt;&lt;/titles&gt;&lt;pages&gt;249-276&lt;/pages&gt;&lt;dates&gt;&lt;year&gt;2023&lt;/year&gt;&lt;pub-dates&gt;&lt;date&gt;2023//&lt;/date&gt;&lt;/pub-dates&gt;&lt;/dates&gt;&lt;pub-location&gt;Berlin, Heidelberg&lt;/pub-location&gt;&lt;publisher&gt;Springer Berlin Heidelberg&lt;/publisher&gt;&lt;isbn&gt;978-3-662-67882-4&lt;/isbn&gt;&lt;urls&gt;&lt;related-urls&gt;&lt;url&gt;https://doi.org/10.1007/978-3-662-67882-4_7&lt;/url&gt;&lt;/related-urls&gt;&lt;/urls&gt;&lt;electronic-resource-num&gt;10.1007/978-3-662-67882-4_7&lt;/electronic-resource-num&gt;&lt;/record&gt;&lt;/Cite&gt;&lt;/EndNote&gt;</w:instrText>
      </w:r>
      <w:r w:rsidR="007A2398">
        <w:fldChar w:fldCharType="separate"/>
      </w:r>
      <w:r w:rsidR="007A2398">
        <w:rPr>
          <w:noProof/>
        </w:rPr>
        <w:t>[47]</w:t>
      </w:r>
      <w:r w:rsidR="007A2398">
        <w:fldChar w:fldCharType="end"/>
      </w:r>
      <w:r w:rsidR="00D22843">
        <w:t xml:space="preserve"> is a fourth attempt</w:t>
      </w:r>
      <w:r w:rsidR="00002B72">
        <w:t>.</w:t>
      </w:r>
      <w:r w:rsidR="00D22843">
        <w:t xml:space="preserve"> </w:t>
      </w:r>
      <w:r w:rsidR="00C66FA3">
        <w:t xml:space="preserve">Finally, a correlation matrix is used to asses relevant features </w:t>
      </w:r>
      <w:r w:rsidR="00C66FA3">
        <w:fldChar w:fldCharType="begin"/>
      </w:r>
      <w:r w:rsidR="006E31D4">
        <w:instrText xml:space="preserve"> ADDIN EN.CITE &lt;EndNote&gt;&lt;Cite&gt;&lt;Author&gt;Plaue&lt;/Author&gt;&lt;Year&gt;2023&lt;/Year&gt;&lt;RecNum&gt;273&lt;/RecNum&gt;&lt;DisplayText&gt;[48]&lt;/DisplayText&gt;&lt;record&gt;&lt;rec-number&gt;273&lt;/rec-number&gt;&lt;foreign-keys&gt;&lt;key app="EN" db-id="2s2eadsays95sheeax9pw2ahprdzwad2wax9" timestamp="1748763766" guid="3e29b46d-286e-4a4b-be55-9b848b7ea2a2"&gt;273&lt;/key&gt;&lt;/foreign-keys&gt;&lt;ref-type name="Book Section"&gt;5&lt;/ref-type&gt;&lt;contributors&gt;&lt;authors&gt;&lt;author&gt;Plaue, Matthias&lt;/author&gt;&lt;/authors&gt;&lt;secondary-authors&gt;&lt;author&gt;Plaue, Matthias&lt;/author&gt;&lt;/secondary-authors&gt;&lt;/contributors&gt;&lt;titles&gt;&lt;title&gt;Multivariate statistics&lt;/title&gt;&lt;secondary-title&gt;Data Science: An Introduction to Statistics and Machine Learning&lt;/secondary-title&gt;&lt;/titles&gt;&lt;pages&gt;161-181&lt;/pages&gt;&lt;dates&gt;&lt;year&gt;2023&lt;/year&gt;&lt;pub-dates&gt;&lt;date&gt;2023//&lt;/date&gt;&lt;/pub-dates&gt;&lt;/dates&gt;&lt;pub-location&gt;Berlin, Heidelberg&lt;/pub-location&gt;&lt;publisher&gt;Springer Berlin Heidelberg&lt;/publisher&gt;&lt;isbn&gt;978-3-662-67882-4&lt;/isbn&gt;&lt;urls&gt;&lt;related-urls&gt;&lt;url&gt;https://doi.org/10.1007/978-3-662-67882-4_5&lt;/url&gt;&lt;/related-urls&gt;&lt;/urls&gt;&lt;electronic-resource-num&gt;10.1007/978-3-662-67882-4_5&lt;/electronic-resource-num&gt;&lt;/record&gt;&lt;/Cite&gt;&lt;/EndNote&gt;</w:instrText>
      </w:r>
      <w:r w:rsidR="00C66FA3">
        <w:fldChar w:fldCharType="separate"/>
      </w:r>
      <w:r w:rsidR="00C66FA3">
        <w:rPr>
          <w:noProof/>
        </w:rPr>
        <w:t>[48]</w:t>
      </w:r>
      <w:r w:rsidR="00C66FA3">
        <w:fldChar w:fldCharType="end"/>
      </w:r>
      <w:r w:rsidR="00C66FA3">
        <w:t>.</w:t>
      </w:r>
    </w:p>
    <w:p w14:paraId="7337E237" w14:textId="47F2198C" w:rsidR="0098543B" w:rsidRDefault="00B40F54">
      <w:r w:rsidRPr="00E200F0">
        <w:rPr>
          <w:highlight w:val="green"/>
        </w:rPr>
        <w:t xml:space="preserve">See table 1 for the </w:t>
      </w:r>
      <w:r w:rsidR="00A363FC" w:rsidRPr="00E200F0">
        <w:rPr>
          <w:highlight w:val="green"/>
        </w:rPr>
        <w:t>resulting selected features</w:t>
      </w:r>
      <w:r w:rsidRPr="00E200F0">
        <w:rPr>
          <w:highlight w:val="green"/>
        </w:rPr>
        <w:t>.</w:t>
      </w:r>
    </w:p>
    <w:p w14:paraId="594533F1" w14:textId="77777777" w:rsidR="00265857" w:rsidRDefault="00265857"/>
    <w:p w14:paraId="7DA23BF1" w14:textId="77777777" w:rsidR="00265857" w:rsidRDefault="00265857"/>
    <w:p w14:paraId="6D58703C" w14:textId="77777777" w:rsidR="0098543B" w:rsidRDefault="0098543B"/>
    <w:p w14:paraId="11DFDD53" w14:textId="14C817F9" w:rsidR="00FB75F8" w:rsidRDefault="00FB75F8">
      <w:pPr>
        <w:rPr>
          <w:b/>
          <w:bCs/>
          <w:sz w:val="22"/>
          <w:szCs w:val="22"/>
        </w:rPr>
      </w:pPr>
    </w:p>
    <w:p w14:paraId="63CA471A" w14:textId="4A1F9815" w:rsidR="00FB75F8" w:rsidRDefault="00FB75F8">
      <w:pPr>
        <w:rPr>
          <w:b/>
          <w:bCs/>
          <w:sz w:val="22"/>
          <w:szCs w:val="22"/>
        </w:rPr>
      </w:pPr>
    </w:p>
    <w:p w14:paraId="18E8BFFC" w14:textId="3939F756" w:rsidR="00FB75F8" w:rsidRDefault="00FB75F8">
      <w:pPr>
        <w:rPr>
          <w:b/>
          <w:bCs/>
          <w:sz w:val="22"/>
          <w:szCs w:val="22"/>
        </w:rPr>
      </w:pPr>
    </w:p>
    <w:p w14:paraId="64CD2418" w14:textId="7FD28185" w:rsidR="00ED1C35" w:rsidRDefault="00E56BFC">
      <w:pPr>
        <w:rPr>
          <w:b/>
          <w:bCs/>
          <w:sz w:val="22"/>
          <w:szCs w:val="22"/>
        </w:rPr>
      </w:pPr>
      <w:r>
        <w:rPr>
          <w:noProof/>
        </w:rPr>
        <mc:AlternateContent>
          <mc:Choice Requires="wps">
            <w:drawing>
              <wp:anchor distT="45720" distB="45720" distL="114300" distR="114300" simplePos="0" relativeHeight="251659264" behindDoc="1" locked="0" layoutInCell="1" allowOverlap="1" wp14:anchorId="2C01599F" wp14:editId="65FDFCEC">
                <wp:simplePos x="0" y="0"/>
                <wp:positionH relativeFrom="column">
                  <wp:posOffset>693420</wp:posOffset>
                </wp:positionH>
                <wp:positionV relativeFrom="paragraph">
                  <wp:posOffset>58246</wp:posOffset>
                </wp:positionV>
                <wp:extent cx="2360930" cy="1404620"/>
                <wp:effectExtent l="0" t="0" r="12700" b="1778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7172CF0E" w14:textId="121B9BA5" w:rsidR="007A68BC" w:rsidRDefault="007A68BC">
                            <w:r>
                              <w:t>Data integration nvt, multiomics</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2C01599F" id="_x0000_t202" coordsize="21600,21600" o:spt="202" path="m,l,21600r21600,l21600,xe">
                <v:stroke joinstyle="miter"/>
                <v:path gradientshapeok="t" o:connecttype="rect"/>
              </v:shapetype>
              <v:shape id="Text Box 2" o:spid="_x0000_s1026" type="#_x0000_t202" style="position:absolute;left:0;text-align:left;margin-left:54.6pt;margin-top:4.6pt;width:185.9pt;height:110.6pt;z-index:-25165721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8cf9EQIAACAEAAAOAAAAZHJzL2Uyb0RvYy54bWysk99v2yAQx98n7X9AvC920iRrrDhVly7T&#10;pO6H1O0POGMco2GOAYmd/fU9SJpG3fYyjQcE3PHl7nPH8mboNNtL5xWako9HOWfSCKyV2Zb8+7fN&#10;m2vOfABTg0YjS36Qnt+sXr9a9raQE2xR19IxEjG+6G3J2xBskWVetLIDP0IrDRkbdB0E2rptVjvo&#10;Sb3T2STP51mPrrYOhfSeTu+ORr5K+k0jRfjSNF4GpktOsYU0uzRXcc5WSyi2DmyrxCkM+IcoOlCG&#10;Hj1L3UEAtnPqN6lOCYcemzAS2GXYNErIlANlM85fZPPQgpUpF4Lj7RmT/3+y4vP+wX51LAzvcKAC&#10;piS8vUfxwzOD6xbMVt46h30roaaHxxFZ1ltfnK5G1L7wUaTqP2FNRYZdwCQ0NK6LVChPRupUgMMZ&#10;uhwCE3Q4uZrniysyCbKNp/l0PkllyaB4um6dDx8kdiwuSu6oqkke9vc+xHCgeHKJr3nUqt4ordPG&#10;bau1dmwP1AGbNFIGL9y0YX3JF7PJ7EjgrxJ5Gn+S6FSgVtaqK/n12QmKyO29qVOjBVD6uKaQtTmB&#10;jOyOFMNQDeQYgVZYHwipw2PL0hejRYvuF2c9tWvJ/c8dOMmZ/mioLIvxdBr7O22ms7fEkLlLS3Vp&#10;ASNIquSBs+NyHdKfSMDsLZVvoxLY50hOsVIbJt6nLxP7/HKfvJ4/9uoRAAD//wMAUEsDBBQABgAI&#10;AAAAIQBfqAY43AAAAAkBAAAPAAAAZHJzL2Rvd25yZXYueG1sTI/BTsMwEETvSPyDtUjcqN0QVSWN&#10;U1URXCu1ReK6jZckJbZD7KTh79me4LQazWj2Tb6dbScmGkLrnYblQoEgV3nTulrD++ntaQ0iRHQG&#10;O+9Iww8F2Bb3dzlmxl/dgaZjrAWXuJChhibGPpMyVA1ZDAvfk2Pv0w8WI8uhlmbAK5fbTiZKraTF&#10;1vGHBnsqG6q+jqPVMJ7K3XQok8vHtDfpfvWKFrtvrR8f5t0GRKQ5/oXhhs/oUDDT2Y/OBNGxVi8J&#10;RzXcDvvpesnbzhqSZ5WCLHL5f0HxCwAA//8DAFBLAQItABQABgAIAAAAIQC2gziS/gAAAOEBAAAT&#10;AAAAAAAAAAAAAAAAAAAAAABbQ29udGVudF9UeXBlc10ueG1sUEsBAi0AFAAGAAgAAAAhADj9If/W&#10;AAAAlAEAAAsAAAAAAAAAAAAAAAAALwEAAF9yZWxzLy5yZWxzUEsBAi0AFAAGAAgAAAAhAG/xx/0R&#10;AgAAIAQAAA4AAAAAAAAAAAAAAAAALgIAAGRycy9lMm9Eb2MueG1sUEsBAi0AFAAGAAgAAAAhAF+o&#10;BjjcAAAACQEAAA8AAAAAAAAAAAAAAAAAawQAAGRycy9kb3ducmV2LnhtbFBLBQYAAAAABAAEAPMA&#10;AAB0BQAAAAA=&#10;">
                <v:textbox style="mso-fit-shape-to-text:t">
                  <w:txbxContent>
                    <w:p w14:paraId="7172CF0E" w14:textId="121B9BA5" w:rsidR="007A68BC" w:rsidRDefault="007A68BC">
                      <w:r>
                        <w:t>Data integration nvt, multiomics</w:t>
                      </w:r>
                    </w:p>
                  </w:txbxContent>
                </v:textbox>
              </v:shape>
            </w:pict>
          </mc:Fallback>
        </mc:AlternateContent>
      </w:r>
    </w:p>
    <w:p w14:paraId="18476431" w14:textId="2CEE8715" w:rsidR="00FB75F8" w:rsidRDefault="00265857">
      <w:pPr>
        <w:rPr>
          <w:b/>
          <w:bCs/>
          <w:sz w:val="22"/>
          <w:szCs w:val="22"/>
        </w:rPr>
        <w:sectPr w:rsidR="00FB75F8" w:rsidSect="009F619F">
          <w:type w:val="continuous"/>
          <w:pgSz w:w="11906" w:h="16838"/>
          <w:pgMar w:top="1440" w:right="1440" w:bottom="1440" w:left="1440" w:header="708" w:footer="708" w:gutter="0"/>
          <w:cols w:num="2" w:space="708"/>
          <w:docGrid w:linePitch="360"/>
        </w:sectPr>
      </w:pPr>
      <w:r>
        <w:rPr>
          <w:b/>
          <w:bCs/>
          <w:sz w:val="22"/>
          <w:szCs w:val="22"/>
        </w:rPr>
        <w:br w:type="column"/>
      </w:r>
    </w:p>
    <w:p w14:paraId="511FA27D" w14:textId="792445A4" w:rsidR="00FB75F8" w:rsidRDefault="002D3E5C">
      <w:pPr>
        <w:rPr>
          <w:b/>
          <w:bCs/>
          <w:sz w:val="22"/>
          <w:szCs w:val="22"/>
        </w:rPr>
      </w:pPr>
      <w:r w:rsidRPr="002D3E5C">
        <w:rPr>
          <w:b/>
          <w:bCs/>
          <w:noProof/>
          <w:sz w:val="22"/>
          <w:szCs w:val="22"/>
        </w:rPr>
        <w:drawing>
          <wp:inline distT="0" distB="0" distL="0" distR="0" wp14:anchorId="7F909EC8" wp14:editId="7B4B8D90">
            <wp:extent cx="5731510" cy="2905125"/>
            <wp:effectExtent l="0" t="0" r="2540" b="9525"/>
            <wp:docPr id="1914746917" name="Picture 1" descr="A diagram of a process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746917" name="Picture 1" descr="A diagram of a process flow&#10;&#10;AI-generated content may be incorrect."/>
                    <pic:cNvPicPr/>
                  </pic:nvPicPr>
                  <pic:blipFill>
                    <a:blip r:embed="rId6"/>
                    <a:stretch>
                      <a:fillRect/>
                    </a:stretch>
                  </pic:blipFill>
                  <pic:spPr>
                    <a:xfrm>
                      <a:off x="0" y="0"/>
                      <a:ext cx="5731510" cy="2905125"/>
                    </a:xfrm>
                    <a:prstGeom prst="rect">
                      <a:avLst/>
                    </a:prstGeom>
                  </pic:spPr>
                </pic:pic>
              </a:graphicData>
            </a:graphic>
          </wp:inline>
        </w:drawing>
      </w:r>
    </w:p>
    <w:p w14:paraId="104BB9DB" w14:textId="42AF4AD5" w:rsidR="00FB75F8" w:rsidRPr="002D3E5C" w:rsidRDefault="002D3E5C">
      <w:pPr>
        <w:rPr>
          <w:sz w:val="22"/>
          <w:szCs w:val="22"/>
        </w:rPr>
      </w:pPr>
      <w:r w:rsidRPr="002D3E5C">
        <w:rPr>
          <w:sz w:val="22"/>
          <w:szCs w:val="22"/>
          <w:highlight w:val="yellow"/>
        </w:rPr>
        <w:t xml:space="preserve">Fig 1 </w:t>
      </w:r>
      <w:proofErr w:type="spellStart"/>
      <w:r w:rsidRPr="002D3E5C">
        <w:rPr>
          <w:sz w:val="22"/>
          <w:szCs w:val="22"/>
          <w:highlight w:val="yellow"/>
        </w:rPr>
        <w:t>uit</w:t>
      </w:r>
      <w:proofErr w:type="spellEnd"/>
      <w:r w:rsidRPr="002D3E5C">
        <w:rPr>
          <w:sz w:val="22"/>
          <w:szCs w:val="22"/>
          <w:highlight w:val="yellow"/>
        </w:rPr>
        <w:t xml:space="preserve"> source </w:t>
      </w:r>
      <w:r w:rsidRPr="002D3E5C">
        <w:rPr>
          <w:sz w:val="22"/>
          <w:szCs w:val="22"/>
          <w:highlight w:val="yellow"/>
        </w:rPr>
        <w:fldChar w:fldCharType="begin"/>
      </w:r>
      <w:r w:rsidR="00FB7E4A">
        <w:rPr>
          <w:sz w:val="22"/>
          <w:szCs w:val="22"/>
          <w:highlight w:val="yellow"/>
        </w:rPr>
        <w:instrText xml:space="preserve"> ADDIN EN.CITE &lt;EndNote&gt;&lt;Cite&gt;&lt;Author&gt;Hassan&lt;/Author&gt;&lt;Year&gt;2025&lt;/Year&gt;&lt;RecNum&gt;264&lt;/RecNum&gt;&lt;DisplayText&gt;[39]&lt;/DisplayText&gt;&lt;record&gt;&lt;rec-number&gt;264&lt;/rec-number&gt;&lt;foreign-keys&gt;&lt;key app="EN" db-id="2s2eadsays95sheeax9pw2ahprdzwad2wax9" timestamp="1747843936" guid="91579389-3dae-4906-90ec-d7bc851d9426"&gt;264&lt;/key&gt;&lt;/foreign-keys&gt;&lt;ref-type name="Journal Article"&gt;17&lt;/ref-type&gt;&lt;contributors&gt;&lt;authors&gt;&lt;author&gt;Hassan, Asmaa M.&lt;/author&gt;&lt;author&gt;Naeem, Safaa M.&lt;/author&gt;&lt;author&gt;Eldosoky, Mohamed A. A.&lt;/author&gt;&lt;author&gt;Mabrouk, Mai S.&lt;/author&gt;&lt;/authors&gt;&lt;/contributors&gt;&lt;titles&gt;&lt;title&gt;Multi-omics-based Machine Learning for the Subtype Classification of Breast Cancer&lt;/title&gt;&lt;secondary-title&gt;Arabian Journal for Science and Engineering&lt;/secondary-title&gt;&lt;/titles&gt;&lt;periodical&gt;&lt;full-title&gt;Arabian Journal for Science and Engineering&lt;/full-title&gt;&lt;/periodical&gt;&lt;pages&gt;1339-1352&lt;/pages&gt;&lt;volume&gt;50&lt;/volume&gt;&lt;number&gt;2&lt;/number&gt;&lt;dates&gt;&lt;year&gt;2025&lt;/year&gt;&lt;pub-dates&gt;&lt;date&gt;2025/01/01&lt;/date&gt;&lt;/pub-dates&gt;&lt;/dates&gt;&lt;isbn&gt;2191-4281&lt;/isbn&gt;&lt;urls&gt;&lt;related-urls&gt;&lt;url&gt;https://doi.org/10.1007/s13369-024-09341-7&lt;/url&gt;&lt;/related-urls&gt;&lt;/urls&gt;&lt;electronic-resource-num&gt;10.1007/s13369-024-09341-7&lt;/electronic-resource-num&gt;&lt;/record&gt;&lt;/Cite&gt;&lt;/EndNote&gt;</w:instrText>
      </w:r>
      <w:r w:rsidRPr="002D3E5C">
        <w:rPr>
          <w:sz w:val="22"/>
          <w:szCs w:val="22"/>
          <w:highlight w:val="yellow"/>
        </w:rPr>
        <w:fldChar w:fldCharType="separate"/>
      </w:r>
      <w:r w:rsidR="00FB7E4A">
        <w:rPr>
          <w:noProof/>
          <w:sz w:val="22"/>
          <w:szCs w:val="22"/>
          <w:highlight w:val="yellow"/>
        </w:rPr>
        <w:t>[39]</w:t>
      </w:r>
      <w:r w:rsidRPr="002D3E5C">
        <w:rPr>
          <w:sz w:val="22"/>
          <w:szCs w:val="22"/>
          <w:highlight w:val="yellow"/>
        </w:rPr>
        <w:fldChar w:fldCharType="end"/>
      </w:r>
      <w:r w:rsidRPr="002D3E5C">
        <w:rPr>
          <w:sz w:val="22"/>
          <w:szCs w:val="22"/>
          <w:highlight w:val="yellow"/>
        </w:rPr>
        <w:t xml:space="preserve"> AANPASSEN!</w:t>
      </w:r>
    </w:p>
    <w:p w14:paraId="77EB6B17" w14:textId="77777777" w:rsidR="00FB75F8" w:rsidRDefault="00FB75F8">
      <w:pPr>
        <w:rPr>
          <w:b/>
          <w:bCs/>
          <w:sz w:val="22"/>
          <w:szCs w:val="22"/>
        </w:rPr>
      </w:pPr>
    </w:p>
    <w:p w14:paraId="05DB7130" w14:textId="77777777" w:rsidR="00FB75F8" w:rsidRDefault="00FB75F8">
      <w:pPr>
        <w:rPr>
          <w:b/>
          <w:bCs/>
          <w:sz w:val="22"/>
          <w:szCs w:val="22"/>
        </w:rPr>
        <w:sectPr w:rsidR="00FB75F8" w:rsidSect="00FB75F8">
          <w:type w:val="continuous"/>
          <w:pgSz w:w="11906" w:h="16838"/>
          <w:pgMar w:top="1440" w:right="1440" w:bottom="1440" w:left="1440" w:header="708" w:footer="708" w:gutter="0"/>
          <w:cols w:space="708"/>
          <w:docGrid w:linePitch="360"/>
        </w:sectPr>
      </w:pPr>
    </w:p>
    <w:p w14:paraId="7C00C5B1" w14:textId="375BCC93" w:rsidR="00265857" w:rsidRDefault="00265857">
      <w:pPr>
        <w:rPr>
          <w:sz w:val="22"/>
          <w:szCs w:val="22"/>
        </w:rPr>
      </w:pPr>
      <w:r>
        <w:rPr>
          <w:sz w:val="22"/>
          <w:szCs w:val="22"/>
        </w:rPr>
        <w:t xml:space="preserve">Some general info on the </w:t>
      </w:r>
      <w:proofErr w:type="spellStart"/>
      <w:r>
        <w:rPr>
          <w:sz w:val="22"/>
          <w:szCs w:val="22"/>
        </w:rPr>
        <w:t>FeatureSets</w:t>
      </w:r>
      <w:proofErr w:type="spellEnd"/>
      <w:r>
        <w:rPr>
          <w:sz w:val="22"/>
          <w:szCs w:val="22"/>
        </w:rPr>
        <w:t xml:space="preserve"> on 18</w:t>
      </w:r>
      <w:r w:rsidRPr="00265857">
        <w:rPr>
          <w:sz w:val="22"/>
          <w:szCs w:val="22"/>
          <w:vertAlign w:val="superscript"/>
        </w:rPr>
        <w:t>th</w:t>
      </w:r>
      <w:r>
        <w:rPr>
          <w:sz w:val="22"/>
          <w:szCs w:val="22"/>
        </w:rPr>
        <w:t xml:space="preserve"> May:</w:t>
      </w:r>
    </w:p>
    <w:p w14:paraId="395AD1CC" w14:textId="5B499631" w:rsidR="00C7786E" w:rsidRPr="000E7469" w:rsidRDefault="00533812" w:rsidP="000E7469">
      <w:pPr>
        <w:rPr>
          <w:sz w:val="22"/>
          <w:szCs w:val="22"/>
        </w:rPr>
      </w:pPr>
      <w:r>
        <w:rPr>
          <w:sz w:val="22"/>
          <w:szCs w:val="22"/>
        </w:rPr>
        <w:t>.</w:t>
      </w:r>
    </w:p>
    <w:p w14:paraId="3B35DA8F" w14:textId="190D25E6" w:rsidR="004C0031" w:rsidRPr="000C582B" w:rsidRDefault="00EF11EE">
      <w:pPr>
        <w:rPr>
          <w:sz w:val="22"/>
          <w:szCs w:val="22"/>
        </w:rPr>
      </w:pPr>
      <w:r w:rsidRPr="000C582B">
        <w:rPr>
          <w:b/>
          <w:bCs/>
          <w:sz w:val="22"/>
          <w:szCs w:val="22"/>
        </w:rPr>
        <w:t>3.5 Data Integration</w:t>
      </w:r>
    </w:p>
    <w:p w14:paraId="67042CF8" w14:textId="5F39F5AC" w:rsidR="00EF11EE" w:rsidRDefault="00AF6164">
      <w:r>
        <w:t>Todo GEO data</w:t>
      </w:r>
    </w:p>
    <w:p w14:paraId="6DAA3498" w14:textId="77777777" w:rsidR="003A7C2D" w:rsidRDefault="003A7C2D">
      <w:pPr>
        <w:rPr>
          <w:b/>
          <w:bCs/>
          <w:sz w:val="22"/>
          <w:szCs w:val="22"/>
        </w:rPr>
      </w:pPr>
    </w:p>
    <w:p w14:paraId="21E204D2" w14:textId="169BAF8B" w:rsidR="00EF11EE" w:rsidRPr="000C582B" w:rsidRDefault="00EF11EE">
      <w:pPr>
        <w:rPr>
          <w:b/>
          <w:bCs/>
          <w:sz w:val="22"/>
          <w:szCs w:val="22"/>
        </w:rPr>
      </w:pPr>
      <w:r w:rsidRPr="000C582B">
        <w:rPr>
          <w:b/>
          <w:bCs/>
          <w:sz w:val="22"/>
          <w:szCs w:val="22"/>
        </w:rPr>
        <w:t>3.6 Classification and Prediction Modelling</w:t>
      </w:r>
    </w:p>
    <w:p w14:paraId="267AC41F" w14:textId="1897967A" w:rsidR="00EF11EE" w:rsidRDefault="00FC4EEB">
      <w:r>
        <w:t>Three models are used for classification.</w:t>
      </w:r>
      <w:r w:rsidR="00877860">
        <w:t xml:space="preserve"> Linear regression, random forest, and SVM</w:t>
      </w:r>
      <w:r w:rsidR="006E31D4">
        <w:t xml:space="preserve"> </w:t>
      </w:r>
      <w:r w:rsidR="006E31D4">
        <w:fldChar w:fldCharType="begin"/>
      </w:r>
      <w:r w:rsidR="004F3AE2">
        <w:instrText xml:space="preserve"> ADDIN EN.CITE &lt;EndNote&gt;&lt;Cite&gt;&lt;Author&gt;Qamar&lt;/Author&gt;&lt;Year&gt;2023&lt;/Year&gt;&lt;RecNum&gt;274&lt;/RecNum&gt;&lt;DisplayText&gt;[49]&lt;/DisplayText&gt;&lt;record&gt;&lt;rec-number&gt;274&lt;/rec-number&gt;&lt;foreign-keys&gt;&lt;key app="EN" db-id="2s2eadsays95sheeax9pw2ahprdzwad2wax9" timestamp="1748766018" guid="b254d411-3b69-4f11-be07-b5f1790a4e9a"&gt;274&lt;/key&gt;&lt;/foreign-keys&gt;&lt;ref-type name="Book Section"&gt;5&lt;/ref-type&gt;&lt;contributors&gt;&lt;authors&gt;&lt;author&gt;Qamar, Usman&lt;/author&gt;&lt;author&gt;Raza, Muhammad Summair&lt;/author&gt;&lt;/authors&gt;&lt;secondary-authors&gt;&lt;author&gt;Qamar, Usman&lt;/author&gt;&lt;author&gt;Raza, Muhammad Summair&lt;/author&gt;&lt;/secondary-authors&gt;&lt;/contributors&gt;&lt;titles&gt;&lt;title&gt;Classification&lt;/title&gt;&lt;secondary-title&gt;Data Science Concepts and Techniques with Applications&lt;/secondary-title&gt;&lt;/titles&gt;&lt;pages&gt;127-166&lt;/pages&gt;&lt;dates&gt;&lt;year&gt;2023&lt;/year&gt;&lt;pub-dates&gt;&lt;date&gt;2023//&lt;/date&gt;&lt;/pub-dates&gt;&lt;/dates&gt;&lt;pub-location&gt;Cham&lt;/pub-location&gt;&lt;publisher&gt;Springer International Publishing&lt;/publisher&gt;&lt;isbn&gt;978-3-031-17442-1&lt;/isbn&gt;&lt;urls&gt;&lt;related-urls&gt;&lt;url&gt;https://doi.org/10.1007/978-3-031-17442-1_5&lt;/url&gt;&lt;/related-urls&gt;&lt;/urls&gt;&lt;electronic-resource-num&gt;10.1007/978-3-031-17442-1_5&lt;/electronic-resource-num&gt;&lt;/record&gt;&lt;/Cite&gt;&lt;/EndNote&gt;</w:instrText>
      </w:r>
      <w:r w:rsidR="006E31D4">
        <w:fldChar w:fldCharType="separate"/>
      </w:r>
      <w:r w:rsidR="006E31D4">
        <w:rPr>
          <w:noProof/>
        </w:rPr>
        <w:t>[49]</w:t>
      </w:r>
      <w:r w:rsidR="006E31D4">
        <w:fldChar w:fldCharType="end"/>
      </w:r>
      <w:r w:rsidR="00877860">
        <w:t>.</w:t>
      </w:r>
      <w:r w:rsidR="00491E2E">
        <w:t xml:space="preserve"> </w:t>
      </w:r>
    </w:p>
    <w:p w14:paraId="1026ABE9" w14:textId="77777777" w:rsidR="003A7C2D" w:rsidRDefault="003A7C2D"/>
    <w:p w14:paraId="49A72605" w14:textId="12EC3EE2" w:rsidR="00EF11EE" w:rsidRPr="000C582B" w:rsidRDefault="00EF11EE">
      <w:pPr>
        <w:rPr>
          <w:b/>
          <w:bCs/>
          <w:sz w:val="22"/>
          <w:szCs w:val="22"/>
        </w:rPr>
      </w:pPr>
      <w:r w:rsidRPr="000C582B">
        <w:rPr>
          <w:b/>
          <w:bCs/>
          <w:sz w:val="22"/>
          <w:szCs w:val="22"/>
        </w:rPr>
        <w:t>3.7 Implementation</w:t>
      </w:r>
    </w:p>
    <w:p w14:paraId="6AEAA50A" w14:textId="602E91E8" w:rsidR="00EF11EE" w:rsidRDefault="00EF11EE">
      <w:proofErr w:type="spellStart"/>
      <w:r>
        <w:t>Asfdsfsfsdfgs</w:t>
      </w:r>
      <w:proofErr w:type="spellEnd"/>
    </w:p>
    <w:p w14:paraId="3B53CDDB" w14:textId="77777777" w:rsidR="00E91335" w:rsidRDefault="00E91335">
      <w:pPr>
        <w:rPr>
          <w:b/>
          <w:bCs/>
          <w:sz w:val="22"/>
          <w:szCs w:val="22"/>
        </w:rPr>
      </w:pPr>
    </w:p>
    <w:p w14:paraId="0DA8F0CA" w14:textId="7D0B7350" w:rsidR="00EF11EE" w:rsidRDefault="000C582B">
      <w:pPr>
        <w:rPr>
          <w:b/>
          <w:bCs/>
          <w:sz w:val="22"/>
          <w:szCs w:val="22"/>
        </w:rPr>
      </w:pPr>
      <w:r w:rsidRPr="000C582B">
        <w:rPr>
          <w:b/>
          <w:bCs/>
          <w:sz w:val="22"/>
          <w:szCs w:val="22"/>
        </w:rPr>
        <w:t>3.8 Evaluation</w:t>
      </w:r>
    </w:p>
    <w:p w14:paraId="4DC91ED8" w14:textId="6C9C776D" w:rsidR="000C582B" w:rsidRDefault="00940073">
      <w:r w:rsidRPr="00940073">
        <w:t>To generate metrics</w:t>
      </w:r>
      <w:r w:rsidR="00AE1EEE">
        <w:t>,</w:t>
      </w:r>
      <w:r w:rsidRPr="00940073">
        <w:t xml:space="preserve"> Python and Matplotlib were used. </w:t>
      </w:r>
      <w:r w:rsidR="005E7626" w:rsidRPr="00940073">
        <w:t>Specifically,</w:t>
      </w:r>
      <w:r w:rsidRPr="00940073">
        <w:t xml:space="preserve"> </w:t>
      </w:r>
      <w:r w:rsidR="004F3AE2">
        <w:t xml:space="preserve">Precision, Recall, and F-Measure </w:t>
      </w:r>
      <w:r w:rsidR="004F3AE2">
        <w:fldChar w:fldCharType="begin"/>
      </w:r>
      <w:r w:rsidR="004F3AE2">
        <w:instrText xml:space="preserve"> ADDIN EN.CITE &lt;EndNote&gt;&lt;Cite&gt;&lt;Author&gt;Qi&lt;/Author&gt;&lt;Year&gt;2024&lt;/Year&gt;&lt;RecNum&gt;275&lt;/RecNum&gt;&lt;DisplayText&gt;[50]&lt;/DisplayText&gt;&lt;record&gt;&lt;rec-number&gt;275&lt;/rec-number&gt;&lt;foreign-keys&gt;&lt;key app="EN" db-id="2s2eadsays95sheeax9pw2ahprdzwad2wax9" timestamp="1748766211" guid="8275c951-df16-41c6-94ae-bf38b55fedf3"&gt;275&lt;/key&gt;&lt;/foreign-keys&gt;&lt;ref-type name="Book Section"&gt;5&lt;/ref-type&gt;&lt;contributors&gt;&lt;authors&gt;&lt;author&gt;Qi, Zhixin&lt;/author&gt;&lt;author&gt;Wang, Hongzhi&lt;/author&gt;&lt;author&gt;Dong, Zejiao&lt;/author&gt;&lt;/authors&gt;&lt;secondary-authors&gt;&lt;author&gt;Qi, Zhixin&lt;/author&gt;&lt;author&gt;Wang, Hongzhi&lt;/author&gt;&lt;author&gt;Dong, Zejiao&lt;/author&gt;&lt;/secondary-authors&gt;&lt;/contributors&gt;&lt;titles&gt;&lt;title&gt;Impacts of Dirty Data on Classification and Clustering Models&lt;/title&gt;&lt;secondary-title&gt;Dirty Data Processing for Machine Learning&lt;/secondary-title&gt;&lt;/titles&gt;&lt;pages&gt;7-37&lt;/pages&gt;&lt;dates&gt;&lt;year&gt;2024&lt;/year&gt;&lt;pub-dates&gt;&lt;date&gt;2024//&lt;/date&gt;&lt;/pub-dates&gt;&lt;/dates&gt;&lt;pub-location&gt;Singapore&lt;/pub-location&gt;&lt;publisher&gt;Springer Nature Singapore&lt;/publisher&gt;&lt;isbn&gt;978-981-99-7657-7&lt;/isbn&gt;&lt;urls&gt;&lt;related-urls&gt;&lt;url&gt;https://doi.org/10.1007/978-981-99-7657-7_2&lt;/url&gt;&lt;/related-urls&gt;&lt;/urls&gt;&lt;electronic-resource-num&gt;10.1007/978-981-99-7657-7_2&lt;/electronic-resource-num&gt;&lt;/record&gt;&lt;/Cite&gt;&lt;/EndNote&gt;</w:instrText>
      </w:r>
      <w:r w:rsidR="004F3AE2">
        <w:fldChar w:fldCharType="separate"/>
      </w:r>
      <w:r w:rsidR="004F3AE2">
        <w:rPr>
          <w:noProof/>
        </w:rPr>
        <w:t>[50]</w:t>
      </w:r>
      <w:r w:rsidR="004F3AE2">
        <w:fldChar w:fldCharType="end"/>
      </w:r>
      <w:r w:rsidR="00DF17B7">
        <w:t xml:space="preserve">, </w:t>
      </w:r>
      <w:r w:rsidRPr="00940073">
        <w:t>the ROC curve, AUC, accuracy, sensitivity, and F1 served as indicators for evaluation of the model.</w:t>
      </w:r>
      <w:r w:rsidR="009E4F53">
        <w:t xml:space="preserve"> </w:t>
      </w:r>
    </w:p>
    <w:p w14:paraId="1112C61C" w14:textId="1396CBC5" w:rsidR="00C66FB7" w:rsidRDefault="003C5529">
      <w:r>
        <w:t xml:space="preserve">In order to understand </w:t>
      </w:r>
      <w:r w:rsidR="00CA0427">
        <w:t xml:space="preserve">the models </w:t>
      </w:r>
      <w:r w:rsidR="002339F2">
        <w:t>LIME and SHAP</w:t>
      </w:r>
      <w:r w:rsidR="00520B1B">
        <w:t xml:space="preserve"> </w:t>
      </w:r>
      <w:r w:rsidR="00CA0427">
        <w:t xml:space="preserve">are used </w:t>
      </w:r>
      <w:r w:rsidR="00CA0427">
        <w:fldChar w:fldCharType="begin"/>
      </w:r>
      <w:r w:rsidR="00B03664">
        <w:instrText xml:space="preserve"> ADDIN EN.CITE &lt;EndNote&gt;&lt;Cite&gt;&lt;Author&gt;Morabito&lt;/Author&gt;&lt;Year&gt;2025&lt;/Year&gt;&lt;RecNum&gt;195&lt;/RecNum&gt;&lt;DisplayText&gt;[34]&lt;/DisplayText&gt;&lt;record&gt;&lt;rec-number&gt;195&lt;/rec-number&gt;&lt;foreign-keys&gt;&lt;key app="EN" db-id="2s2eadsays95sheeax9pw2ahprdzwad2wax9" timestamp="1746865662" guid="0a229746-7c52-47f4-b0d9-cfc10155f50d"&gt;195&lt;/key&gt;&lt;/foreign-keys&gt;&lt;ref-type name="Journal Article"&gt;17&lt;/ref-type&gt;&lt;contributors&gt;&lt;authors&gt;&lt;author&gt;Morabito, Aurelia&lt;/author&gt;&lt;author&gt;De Simone, Giulia&lt;/author&gt;&lt;author&gt;Pastorelli, Roberta&lt;/author&gt;&lt;author&gt;Brunelli, Laura&lt;/author&gt;&lt;author&gt;Ferrario, Manuela&lt;/author&gt;&lt;/authors&gt;&lt;/contributors&gt;&lt;titles&gt;&lt;title&gt;Algorithms and tools for data-driven omics integration to achieve multilayer biological insights: a narrative review&lt;/title&gt;&lt;secondary-title&gt;Journal of Translational Medicine&lt;/secondary-title&gt;&lt;/titles&gt;&lt;periodical&gt;&lt;full-title&gt;Journal of Translational Medicine&lt;/full-title&gt;&lt;/periodical&gt;&lt;pages&gt;1-26&lt;/pages&gt;&lt;volume&gt;23&lt;/volume&gt;&lt;number&gt;1&lt;/number&gt;&lt;dates&gt;&lt;year&gt;2025&lt;/year&gt;&lt;pub-dates&gt;&lt;date&gt;2025/04/10&lt;/date&gt;&lt;/pub-dates&gt;&lt;/dates&gt;&lt;isbn&gt;1479-5876&lt;/isbn&gt;&lt;urls&gt;&lt;related-urls&gt;&lt;url&gt;https://doi.org/10.1186/s12967-025-06446-x&lt;/url&gt;&lt;/related-urls&gt;&lt;/urls&gt;&lt;electronic-resource-num&gt;10.1186/s12967-025-06446-x&lt;/electronic-resource-num&gt;&lt;/record&gt;&lt;/Cite&gt;&lt;/EndNote&gt;</w:instrText>
      </w:r>
      <w:r w:rsidR="00CA0427">
        <w:fldChar w:fldCharType="separate"/>
      </w:r>
      <w:r w:rsidR="00B03664">
        <w:rPr>
          <w:noProof/>
        </w:rPr>
        <w:t>[34]</w:t>
      </w:r>
      <w:r w:rsidR="00CA0427">
        <w:fldChar w:fldCharType="end"/>
      </w:r>
      <w:r w:rsidR="00CA0427">
        <w:t>. Both these algorithms</w:t>
      </w:r>
      <w:r w:rsidR="00BD5FDC">
        <w:t xml:space="preserve"> can make the </w:t>
      </w:r>
      <w:r w:rsidR="00F8486F">
        <w:t>output of models more explainable</w:t>
      </w:r>
      <w:r w:rsidR="00BD5FDC">
        <w:t>.</w:t>
      </w:r>
    </w:p>
    <w:p w14:paraId="1FFB0569" w14:textId="77777777" w:rsidR="00BD5FDC" w:rsidRDefault="00BD5FDC"/>
    <w:p w14:paraId="62D32A4A" w14:textId="5E520090" w:rsidR="00D040A2" w:rsidRDefault="006D090C" w:rsidP="000102B7">
      <w:r>
        <w:t>gwattekstNogwattekskstNogwattekstNogwattekskstNogwattekstNogwattekskstNogwattekstNogwattekskstNogwattekstNogwattekskstNogwattekstNogwattekskstNogwattekstNogwattekskstNogwattekstNogwattekskstNogwat</w:t>
      </w:r>
    </w:p>
    <w:p w14:paraId="6E5ABB02" w14:textId="29C530FE" w:rsidR="00B858B8" w:rsidRDefault="00B858B8" w:rsidP="000102B7">
      <w:r>
        <w:br w:type="column"/>
      </w:r>
    </w:p>
    <w:p w14:paraId="36C86E20" w14:textId="77777777" w:rsidR="00B17B65" w:rsidRDefault="00B17B65" w:rsidP="000102B7"/>
    <w:p w14:paraId="19B762A7" w14:textId="77777777" w:rsidR="00B17B65" w:rsidRDefault="00B17B65" w:rsidP="000102B7"/>
    <w:p w14:paraId="2A9FEFC7" w14:textId="77777777" w:rsidR="00B17B65" w:rsidRDefault="00B17B65" w:rsidP="000102B7"/>
    <w:p w14:paraId="25EA4908" w14:textId="77777777" w:rsidR="00B17B65" w:rsidRDefault="00B17B65" w:rsidP="000102B7"/>
    <w:p w14:paraId="37ECE92E" w14:textId="77777777" w:rsidR="00B17B65" w:rsidRDefault="00B17B65" w:rsidP="000102B7"/>
    <w:p w14:paraId="0D2F2B94" w14:textId="77777777" w:rsidR="007F03EC" w:rsidRDefault="007F03EC">
      <w:pPr>
        <w:keepNext w:val="0"/>
        <w:keepLines w:val="0"/>
        <w:spacing w:after="160" w:line="259" w:lineRule="auto"/>
        <w:jc w:val="left"/>
        <w:outlineLvl w:val="9"/>
      </w:pPr>
      <w:r>
        <w:br w:type="page"/>
      </w:r>
    </w:p>
    <w:p w14:paraId="3D643AF9" w14:textId="1BC91B76" w:rsidR="00B3054E" w:rsidRDefault="006D090C" w:rsidP="000102B7">
      <w:proofErr w:type="spellStart"/>
      <w:r>
        <w:lastRenderedPageBreak/>
        <w:t>tekstNogwattekskstNogwattekstNogwattekskstNo</w:t>
      </w:r>
      <w:proofErr w:type="spellEnd"/>
    </w:p>
    <w:p w14:paraId="35478169" w14:textId="6AF1129F" w:rsidR="000102B7" w:rsidRDefault="006D090C" w:rsidP="000102B7">
      <w:r>
        <w:t>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w:t>
      </w:r>
    </w:p>
    <w:p w14:paraId="1BA29924" w14:textId="7A9C7FFB" w:rsidR="006D090C" w:rsidRPr="006D090C" w:rsidRDefault="006D090C" w:rsidP="000102B7">
      <w:pPr>
        <w:rPr>
          <w:b/>
          <w:bCs/>
          <w:sz w:val="22"/>
          <w:szCs w:val="22"/>
        </w:rPr>
      </w:pPr>
      <w:r>
        <w:br w:type="column"/>
      </w:r>
      <w:r w:rsidRPr="006D090C">
        <w:rPr>
          <w:b/>
          <w:bCs/>
          <w:sz w:val="22"/>
          <w:szCs w:val="22"/>
        </w:rPr>
        <w:t>4 Results and Discussion</w:t>
      </w:r>
    </w:p>
    <w:p w14:paraId="132E4C2E" w14:textId="1F51AE90" w:rsidR="006D090C" w:rsidRDefault="006D090C" w:rsidP="000102B7">
      <w:r>
        <w:t>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kstNogwattekstNogwatteks</w:t>
      </w:r>
    </w:p>
    <w:p w14:paraId="2630D4E4" w14:textId="77777777" w:rsidR="002C6158" w:rsidRDefault="002C6158" w:rsidP="000102B7"/>
    <w:p w14:paraId="27FB78D5" w14:textId="125CF5A8" w:rsidR="002C6158" w:rsidRPr="00AB0D13" w:rsidRDefault="002C6158" w:rsidP="000102B7">
      <w:pPr>
        <w:rPr>
          <w:b/>
          <w:bCs/>
        </w:rPr>
      </w:pPr>
      <w:r w:rsidRPr="00AB0D13">
        <w:rPr>
          <w:b/>
          <w:bCs/>
        </w:rPr>
        <w:t xml:space="preserve">Hier </w:t>
      </w:r>
      <w:proofErr w:type="spellStart"/>
      <w:r w:rsidRPr="00AB0D13">
        <w:rPr>
          <w:b/>
          <w:bCs/>
        </w:rPr>
        <w:t>kunnen</w:t>
      </w:r>
      <w:proofErr w:type="spellEnd"/>
      <w:r w:rsidRPr="00AB0D13">
        <w:rPr>
          <w:b/>
          <w:bCs/>
        </w:rPr>
        <w:t xml:space="preserve"> </w:t>
      </w:r>
      <w:proofErr w:type="spellStart"/>
      <w:r w:rsidRPr="00AB0D13">
        <w:rPr>
          <w:b/>
          <w:bCs/>
        </w:rPr>
        <w:t>subparagrafen</w:t>
      </w:r>
      <w:proofErr w:type="spellEnd"/>
      <w:r w:rsidRPr="00AB0D13">
        <w:rPr>
          <w:b/>
          <w:bCs/>
        </w:rPr>
        <w:t xml:space="preserve"> </w:t>
      </w:r>
      <w:proofErr w:type="spellStart"/>
      <w:r w:rsidRPr="00AB0D13">
        <w:rPr>
          <w:b/>
          <w:bCs/>
        </w:rPr>
        <w:t>komen</w:t>
      </w:r>
      <w:proofErr w:type="spellEnd"/>
    </w:p>
    <w:p w14:paraId="65127C1D" w14:textId="77777777" w:rsidR="002C6158" w:rsidRPr="00AB0D13" w:rsidRDefault="002C6158" w:rsidP="000102B7"/>
    <w:p w14:paraId="03CA0F8F" w14:textId="77777777" w:rsidR="002C6158" w:rsidRPr="00AB0D13" w:rsidRDefault="002C6158" w:rsidP="000102B7"/>
    <w:p w14:paraId="5E5014B5" w14:textId="2440782E" w:rsidR="002C6158" w:rsidRPr="00AB0D13" w:rsidRDefault="002C6158" w:rsidP="000102B7">
      <w:pPr>
        <w:rPr>
          <w:b/>
          <w:bCs/>
          <w:sz w:val="22"/>
          <w:szCs w:val="22"/>
        </w:rPr>
      </w:pPr>
      <w:r w:rsidRPr="00AB0D13">
        <w:rPr>
          <w:b/>
          <w:bCs/>
          <w:sz w:val="22"/>
          <w:szCs w:val="22"/>
        </w:rPr>
        <w:t>5 Conclusion</w:t>
      </w:r>
      <w:r w:rsidR="00922FBA" w:rsidRPr="00AB0D13">
        <w:rPr>
          <w:b/>
          <w:bCs/>
          <w:sz w:val="22"/>
          <w:szCs w:val="22"/>
        </w:rPr>
        <w:t>s</w:t>
      </w:r>
    </w:p>
    <w:p w14:paraId="31C15E34" w14:textId="6C928CF1" w:rsidR="000102B7" w:rsidRPr="00E62F58" w:rsidRDefault="00ED0A13">
      <w:r w:rsidRPr="00E62F58">
        <w:t xml:space="preserve">In conclusion, </w:t>
      </w:r>
      <w:r w:rsidR="00E62F58" w:rsidRPr="00E62F58">
        <w:t>the model d</w:t>
      </w:r>
      <w:r w:rsidR="00E62F58">
        <w:t>eveloped using RNA sequencing data demonstrates &lt;</w:t>
      </w:r>
      <w:proofErr w:type="spellStart"/>
      <w:r w:rsidR="00E62F58">
        <w:t>xyz</w:t>
      </w:r>
      <w:proofErr w:type="spellEnd"/>
      <w:r w:rsidR="00E62F58">
        <w:t xml:space="preserve">&gt;. </w:t>
      </w:r>
    </w:p>
    <w:p w14:paraId="5D9BB4F3" w14:textId="77777777" w:rsidR="002C6158" w:rsidRPr="00E62F58" w:rsidRDefault="002C6158"/>
    <w:p w14:paraId="72D59DA3" w14:textId="7BD80A1E" w:rsidR="00922FBA" w:rsidRPr="008608F5" w:rsidRDefault="00922FBA">
      <w:pPr>
        <w:rPr>
          <w:b/>
          <w:bCs/>
          <w:sz w:val="22"/>
          <w:szCs w:val="22"/>
        </w:rPr>
      </w:pPr>
      <w:r w:rsidRPr="008608F5">
        <w:rPr>
          <w:b/>
          <w:bCs/>
          <w:sz w:val="22"/>
          <w:szCs w:val="22"/>
        </w:rPr>
        <w:t>5.1 Innovations</w:t>
      </w:r>
    </w:p>
    <w:p w14:paraId="389B92F9" w14:textId="0ADD6BC3" w:rsidR="00922FBA" w:rsidRPr="00922FBA" w:rsidRDefault="00922FBA">
      <w:proofErr w:type="spellStart"/>
      <w:r w:rsidRPr="00922FBA">
        <w:t>Oftewel</w:t>
      </w:r>
      <w:proofErr w:type="spellEnd"/>
      <w:r w:rsidRPr="00922FBA">
        <w:t xml:space="preserve">, </w:t>
      </w:r>
      <w:proofErr w:type="spellStart"/>
      <w:r w:rsidRPr="00922FBA">
        <w:t>hier</w:t>
      </w:r>
      <w:proofErr w:type="spellEnd"/>
      <w:r w:rsidRPr="00922FBA">
        <w:t xml:space="preserve"> </w:t>
      </w:r>
      <w:proofErr w:type="spellStart"/>
      <w:r w:rsidRPr="00922FBA">
        <w:t>komt</w:t>
      </w:r>
      <w:proofErr w:type="spellEnd"/>
      <w:r w:rsidRPr="00922FBA">
        <w:t xml:space="preserve"> ‘what </w:t>
      </w:r>
      <w:r>
        <w:t>c</w:t>
      </w:r>
      <w:r w:rsidRPr="00922FBA">
        <w:t>an be researched next’</w:t>
      </w:r>
    </w:p>
    <w:p w14:paraId="0B5CF505" w14:textId="77777777" w:rsidR="002C6158" w:rsidRPr="00922FBA" w:rsidRDefault="002C6158"/>
    <w:p w14:paraId="7541AA37" w14:textId="77777777" w:rsidR="009F619F" w:rsidRPr="00922FBA" w:rsidRDefault="009F619F"/>
    <w:p w14:paraId="1CE12CE0" w14:textId="77777777" w:rsidR="004C0031" w:rsidRPr="00922FBA" w:rsidRDefault="004C0031">
      <w:pPr>
        <w:sectPr w:rsidR="004C0031" w:rsidRPr="00922FBA" w:rsidSect="009F619F">
          <w:type w:val="continuous"/>
          <w:pgSz w:w="11906" w:h="16838"/>
          <w:pgMar w:top="1440" w:right="1440" w:bottom="1440" w:left="1440" w:header="708" w:footer="708" w:gutter="0"/>
          <w:cols w:num="2" w:space="708"/>
          <w:docGrid w:linePitch="360"/>
        </w:sectPr>
      </w:pPr>
    </w:p>
    <w:p w14:paraId="41D55562" w14:textId="77777777" w:rsidR="003D79F9" w:rsidRPr="00922FBA" w:rsidRDefault="003D79F9" w:rsidP="003D79F9"/>
    <w:p w14:paraId="651DF921" w14:textId="77777777" w:rsidR="00DD2568" w:rsidRPr="00922FBA" w:rsidRDefault="00DD2568" w:rsidP="003D79F9"/>
    <w:p w14:paraId="6122D6B0" w14:textId="77777777" w:rsidR="00DD2568" w:rsidRPr="00922FBA" w:rsidRDefault="00DD2568" w:rsidP="003D79F9"/>
    <w:p w14:paraId="36294E18" w14:textId="77777777" w:rsidR="00292F93" w:rsidRPr="00922FBA" w:rsidRDefault="00292F93">
      <w:pPr>
        <w:keepNext w:val="0"/>
        <w:keepLines w:val="0"/>
        <w:spacing w:after="160" w:line="259" w:lineRule="auto"/>
        <w:jc w:val="left"/>
        <w:outlineLvl w:val="9"/>
      </w:pPr>
      <w:r w:rsidRPr="00922FBA">
        <w:br w:type="page"/>
      </w:r>
    </w:p>
    <w:p w14:paraId="1AF0FA04" w14:textId="04E3E733" w:rsidR="003D79F9" w:rsidRPr="00D95AC0" w:rsidRDefault="009F619F" w:rsidP="003D79F9">
      <w:pPr>
        <w:rPr>
          <w:lang w:val="nl-NL"/>
        </w:rPr>
      </w:pPr>
      <w:r w:rsidRPr="008608F5">
        <w:rPr>
          <w:lang w:val="nl-NL"/>
        </w:rPr>
        <w:lastRenderedPageBreak/>
        <w:t xml:space="preserve">Hierboven is 2 kolommen. </w:t>
      </w:r>
      <w:r w:rsidRPr="009F619F">
        <w:rPr>
          <w:lang w:val="nl-NL"/>
        </w:rPr>
        <w:t>Dit is weer normaal</w:t>
      </w:r>
      <w:r w:rsidR="003D79F9">
        <w:rPr>
          <w:lang w:val="nl-NL"/>
        </w:rPr>
        <w:t xml:space="preserve"> </w:t>
      </w:r>
      <w:r w:rsidR="003D79F9" w:rsidRPr="009F619F">
        <w:rPr>
          <w:lang w:val="nl-NL"/>
        </w:rPr>
        <w:t>Hierboven is 2 kolommen. Dit is weer normaal</w:t>
      </w:r>
      <w:r w:rsidR="003D79F9">
        <w:rPr>
          <w:lang w:val="nl-NL"/>
        </w:rPr>
        <w:t xml:space="preserve"> </w:t>
      </w:r>
      <w:r w:rsidR="003D79F9" w:rsidRPr="009F619F">
        <w:rPr>
          <w:lang w:val="nl-NL"/>
        </w:rPr>
        <w:t>Hierboven is 2 kolommen. Dit is weer normaa</w:t>
      </w:r>
      <w:r w:rsidR="003D79F9">
        <w:rPr>
          <w:lang w:val="nl-NL"/>
        </w:rPr>
        <w:t xml:space="preserve">l </w:t>
      </w:r>
      <w:r w:rsidR="003D79F9" w:rsidRPr="009F619F">
        <w:rPr>
          <w:lang w:val="nl-NL"/>
        </w:rPr>
        <w:t xml:space="preserve">Hierboven is 2 kolommen. </w:t>
      </w:r>
      <w:r w:rsidR="003D79F9" w:rsidRPr="00D95AC0">
        <w:rPr>
          <w:lang w:val="nl-NL"/>
        </w:rPr>
        <w:t>Dit is weer normaal</w:t>
      </w:r>
    </w:p>
    <w:p w14:paraId="03FC1CE3" w14:textId="77777777" w:rsidR="00B773C3" w:rsidRPr="00D95AC0" w:rsidRDefault="00B773C3" w:rsidP="003D79F9">
      <w:pPr>
        <w:rPr>
          <w:lang w:val="nl-NL"/>
        </w:rPr>
      </w:pPr>
    </w:p>
    <w:p w14:paraId="1152F652" w14:textId="7C565598" w:rsidR="00B773C3" w:rsidRPr="00D95AC0" w:rsidRDefault="00B773C3" w:rsidP="003D79F9">
      <w:pPr>
        <w:rPr>
          <w:lang w:val="nl-NL"/>
        </w:rPr>
      </w:pPr>
      <w:r w:rsidRPr="00D95AC0">
        <w:rPr>
          <w:lang w:val="nl-NL"/>
        </w:rPr>
        <w:t xml:space="preserve">Weer ‘terug </w:t>
      </w:r>
    </w:p>
    <w:p w14:paraId="3674F33D" w14:textId="77777777" w:rsidR="008F4709" w:rsidRPr="00D95AC0" w:rsidRDefault="008F4709">
      <w:pPr>
        <w:rPr>
          <w:lang w:val="nl-NL"/>
        </w:rPr>
      </w:pPr>
    </w:p>
    <w:p w14:paraId="74CADF24" w14:textId="77777777" w:rsidR="008F4709" w:rsidRPr="00D95AC0" w:rsidRDefault="008F4709">
      <w:pPr>
        <w:rPr>
          <w:lang w:val="nl-NL"/>
        </w:rPr>
      </w:pPr>
    </w:p>
    <w:p w14:paraId="5A8325AC" w14:textId="77777777" w:rsidR="00DF2EBE" w:rsidRPr="00D95AC0" w:rsidRDefault="00DF2EBE">
      <w:pPr>
        <w:rPr>
          <w:lang w:val="nl-NL"/>
        </w:rPr>
      </w:pPr>
    </w:p>
    <w:p w14:paraId="72CD8FA7" w14:textId="4124D244" w:rsidR="00946F79" w:rsidRPr="00D95AC0" w:rsidRDefault="00DF2EBE">
      <w:pPr>
        <w:keepNext w:val="0"/>
        <w:keepLines w:val="0"/>
        <w:spacing w:after="160" w:line="259" w:lineRule="auto"/>
        <w:jc w:val="left"/>
        <w:outlineLvl w:val="9"/>
        <w:rPr>
          <w:lang w:val="nl-NL"/>
        </w:rPr>
      </w:pPr>
      <w:r w:rsidRPr="00D95AC0">
        <w:rPr>
          <w:lang w:val="nl-NL"/>
        </w:rPr>
        <w:br w:type="page"/>
      </w:r>
    </w:p>
    <w:p w14:paraId="0CC6B3E2" w14:textId="77777777" w:rsidR="005B664C" w:rsidRPr="00D95AC0" w:rsidRDefault="005B664C">
      <w:pPr>
        <w:keepNext w:val="0"/>
        <w:keepLines w:val="0"/>
        <w:spacing w:after="160" w:line="259" w:lineRule="auto"/>
        <w:jc w:val="left"/>
        <w:outlineLvl w:val="9"/>
        <w:rPr>
          <w:lang w:val="nl-NL"/>
        </w:rPr>
      </w:pPr>
      <w:r w:rsidRPr="00D95AC0">
        <w:rPr>
          <w:lang w:val="nl-NL"/>
        </w:rPr>
        <w:lastRenderedPageBreak/>
        <w:br w:type="page"/>
      </w:r>
    </w:p>
    <w:p w14:paraId="7D7818CF" w14:textId="230A54A4" w:rsidR="0028059E" w:rsidRPr="00D95AC0" w:rsidRDefault="00D95AC0">
      <w:pPr>
        <w:keepNext w:val="0"/>
        <w:keepLines w:val="0"/>
        <w:spacing w:after="160" w:line="259" w:lineRule="auto"/>
        <w:jc w:val="left"/>
        <w:outlineLvl w:val="9"/>
        <w:rPr>
          <w:lang w:val="nl-NL"/>
        </w:rPr>
      </w:pPr>
      <w:r w:rsidRPr="00D95AC0">
        <w:rPr>
          <w:lang w:val="nl-NL"/>
        </w:rPr>
        <w:lastRenderedPageBreak/>
        <w:t>Pag</w:t>
      </w:r>
      <w:r>
        <w:rPr>
          <w:lang w:val="nl-NL"/>
        </w:rPr>
        <w:t xml:space="preserve">e break </w:t>
      </w:r>
      <w:proofErr w:type="spellStart"/>
      <w:r>
        <w:rPr>
          <w:lang w:val="nl-NL"/>
        </w:rPr>
        <w:t>after</w:t>
      </w:r>
      <w:proofErr w:type="spellEnd"/>
      <w:r>
        <w:rPr>
          <w:lang w:val="nl-NL"/>
        </w:rPr>
        <w:t xml:space="preserve"> </w:t>
      </w:r>
      <w:proofErr w:type="spellStart"/>
      <w:r>
        <w:rPr>
          <w:lang w:val="nl-NL"/>
        </w:rPr>
        <w:t>this</w:t>
      </w:r>
      <w:proofErr w:type="spellEnd"/>
    </w:p>
    <w:p w14:paraId="5288D625" w14:textId="77777777" w:rsidR="0028059E" w:rsidRPr="00D95AC0" w:rsidRDefault="0028059E">
      <w:pPr>
        <w:keepNext w:val="0"/>
        <w:keepLines w:val="0"/>
        <w:spacing w:after="160" w:line="259" w:lineRule="auto"/>
        <w:jc w:val="left"/>
        <w:outlineLvl w:val="9"/>
        <w:rPr>
          <w:lang w:val="nl-NL"/>
        </w:rPr>
      </w:pPr>
      <w:r w:rsidRPr="00D95AC0">
        <w:rPr>
          <w:lang w:val="nl-NL"/>
        </w:rPr>
        <w:br w:type="page"/>
      </w:r>
    </w:p>
    <w:p w14:paraId="2333F6D3" w14:textId="01602DED" w:rsidR="00797B31" w:rsidRPr="00D95AC0" w:rsidRDefault="00797B31" w:rsidP="00797B31">
      <w:pPr>
        <w:pStyle w:val="Heading1"/>
        <w:rPr>
          <w:lang w:val="nl-NL"/>
        </w:rPr>
      </w:pPr>
      <w:proofErr w:type="spellStart"/>
      <w:r w:rsidRPr="00D95AC0">
        <w:rPr>
          <w:lang w:val="nl-NL"/>
        </w:rPr>
        <w:lastRenderedPageBreak/>
        <w:t>References</w:t>
      </w:r>
      <w:proofErr w:type="spellEnd"/>
    </w:p>
    <w:p w14:paraId="5CEC4718" w14:textId="77777777" w:rsidR="00797B31" w:rsidRPr="00D95AC0" w:rsidRDefault="00797B31">
      <w:pPr>
        <w:rPr>
          <w:lang w:val="nl-NL"/>
        </w:rPr>
      </w:pPr>
    </w:p>
    <w:p w14:paraId="77C1A7CB" w14:textId="77777777" w:rsidR="004F3AE2" w:rsidRPr="004F3AE2" w:rsidRDefault="00797B31" w:rsidP="004F3AE2">
      <w:pPr>
        <w:pStyle w:val="EndNoteBibliography"/>
        <w:ind w:left="720" w:hanging="720"/>
      </w:pPr>
      <w:r>
        <w:rPr>
          <w:lang w:val="nl-NL"/>
        </w:rPr>
        <w:fldChar w:fldCharType="begin"/>
      </w:r>
      <w:r w:rsidRPr="00BF625F">
        <w:instrText xml:space="preserve"> ADDIN EN.REFLIST </w:instrText>
      </w:r>
      <w:r>
        <w:rPr>
          <w:lang w:val="nl-NL"/>
        </w:rPr>
        <w:fldChar w:fldCharType="separate"/>
      </w:r>
      <w:r w:rsidR="004F3AE2" w:rsidRPr="004F3AE2">
        <w:t>[1]</w:t>
      </w:r>
      <w:r w:rsidR="004F3AE2" w:rsidRPr="004F3AE2">
        <w:tab/>
        <w:t>S. Zhu</w:t>
      </w:r>
      <w:r w:rsidR="004F3AE2" w:rsidRPr="004F3AE2">
        <w:rPr>
          <w:i/>
        </w:rPr>
        <w:t xml:space="preserve"> et al.</w:t>
      </w:r>
      <w:r w:rsidR="004F3AE2" w:rsidRPr="004F3AE2">
        <w:t xml:space="preserve">, "Recent advances in targeted strategies for triple-negative breast cancer," </w:t>
      </w:r>
      <w:r w:rsidR="004F3AE2" w:rsidRPr="004F3AE2">
        <w:rPr>
          <w:i/>
        </w:rPr>
        <w:t xml:space="preserve">Journal of Hematology &amp; Oncology, </w:t>
      </w:r>
      <w:r w:rsidR="004F3AE2" w:rsidRPr="004F3AE2">
        <w:t>vol. 16, no. 1, p. 1d, 2023/08/28 2023, doi: 10.1186/s13045-023-01497-3.</w:t>
      </w:r>
    </w:p>
    <w:p w14:paraId="431FB4E5" w14:textId="77777777" w:rsidR="004F3AE2" w:rsidRPr="004F3AE2" w:rsidRDefault="004F3AE2" w:rsidP="004F3AE2">
      <w:pPr>
        <w:pStyle w:val="EndNoteBibliography"/>
        <w:ind w:left="720" w:hanging="720"/>
      </w:pPr>
      <w:r w:rsidRPr="004F3AE2">
        <w:t>[2]</w:t>
      </w:r>
      <w:r w:rsidRPr="004F3AE2">
        <w:tab/>
        <w:t>G. Wang</w:t>
      </w:r>
      <w:r w:rsidRPr="004F3AE2">
        <w:rPr>
          <w:i/>
        </w:rPr>
        <w:t xml:space="preserve"> et al.</w:t>
      </w:r>
      <w:r w:rsidRPr="004F3AE2">
        <w:t xml:space="preserve">, "Integrating multi-omics data reveals the antitumor role and clinical benefits of gamma-delta T cells in triple-negative breast cancer," </w:t>
      </w:r>
      <w:r w:rsidRPr="004F3AE2">
        <w:rPr>
          <w:i/>
        </w:rPr>
        <w:t xml:space="preserve">BMC Cancer, </w:t>
      </w:r>
      <w:r w:rsidRPr="004F3AE2">
        <w:t>vol. 25, no. 1, p. 623, 2025/04/07 2025, doi: 10.1186/s12885-025-14029-8.</w:t>
      </w:r>
    </w:p>
    <w:p w14:paraId="6E9B1391" w14:textId="77777777" w:rsidR="004F3AE2" w:rsidRPr="004F3AE2" w:rsidRDefault="004F3AE2" w:rsidP="004F3AE2">
      <w:pPr>
        <w:pStyle w:val="EndNoteBibliography"/>
        <w:ind w:left="720" w:hanging="720"/>
      </w:pPr>
      <w:r w:rsidRPr="004F3AE2">
        <w:t>[3]</w:t>
      </w:r>
      <w:r w:rsidRPr="004F3AE2">
        <w:tab/>
        <w:t>H. Sung</w:t>
      </w:r>
      <w:r w:rsidRPr="004F3AE2">
        <w:rPr>
          <w:i/>
        </w:rPr>
        <w:t xml:space="preserve"> et al.</w:t>
      </w:r>
      <w:r w:rsidRPr="004F3AE2">
        <w:t xml:space="preserve">, "Global Cancer Statistics 2020: GLOBOCAN Estimates of Incidence and Mortality Worldwide for 36 Cancers in 185 Countries," (in eng), </w:t>
      </w:r>
      <w:r w:rsidRPr="004F3AE2">
        <w:rPr>
          <w:i/>
        </w:rPr>
        <w:t xml:space="preserve">CA Cancer J Clin, </w:t>
      </w:r>
      <w:r w:rsidRPr="004F3AE2">
        <w:t>vol. 71, no. 3, pp. 209-249, May 2021, doi: 10.3322/caac.21660.</w:t>
      </w:r>
    </w:p>
    <w:p w14:paraId="5B576D3F" w14:textId="77777777" w:rsidR="004F3AE2" w:rsidRPr="004F3AE2" w:rsidRDefault="004F3AE2" w:rsidP="004F3AE2">
      <w:pPr>
        <w:pStyle w:val="EndNoteBibliography"/>
        <w:ind w:left="720" w:hanging="720"/>
      </w:pPr>
      <w:r w:rsidRPr="004F3AE2">
        <w:t>[4]</w:t>
      </w:r>
      <w:r w:rsidRPr="004F3AE2">
        <w:tab/>
        <w:t>R. J. Pinto</w:t>
      </w:r>
      <w:r w:rsidRPr="004F3AE2">
        <w:rPr>
          <w:i/>
        </w:rPr>
        <w:t xml:space="preserve"> et al.</w:t>
      </w:r>
      <w:r w:rsidRPr="004F3AE2">
        <w:t xml:space="preserve">, "Coding and regulatory somatic profiling of triple-negative breast cancer in Sub-Saharan African patients," </w:t>
      </w:r>
      <w:r w:rsidRPr="004F3AE2">
        <w:rPr>
          <w:i/>
        </w:rPr>
        <w:t xml:space="preserve">Scientific Reports, </w:t>
      </w:r>
      <w:r w:rsidRPr="004F3AE2">
        <w:t>vol. 15, no. 1, p. 10325, 2025/03/25 2025, doi: 10.1038/s41598-025-94707-6.</w:t>
      </w:r>
    </w:p>
    <w:p w14:paraId="5118C0D3" w14:textId="77777777" w:rsidR="004F3AE2" w:rsidRPr="004F3AE2" w:rsidRDefault="004F3AE2" w:rsidP="004F3AE2">
      <w:pPr>
        <w:pStyle w:val="EndNoteBibliography"/>
        <w:ind w:left="720" w:hanging="720"/>
      </w:pPr>
      <w:r w:rsidRPr="004F3AE2">
        <w:t>[5]</w:t>
      </w:r>
      <w:r w:rsidRPr="004F3AE2">
        <w:tab/>
        <w:t>M. Aine</w:t>
      </w:r>
      <w:r w:rsidRPr="004F3AE2">
        <w:rPr>
          <w:i/>
        </w:rPr>
        <w:t xml:space="preserve"> et al.</w:t>
      </w:r>
      <w:r w:rsidRPr="004F3AE2">
        <w:t xml:space="preserve">, "The DNA methylation landscape of primary triple-negative breast cancer," </w:t>
      </w:r>
      <w:r w:rsidRPr="004F3AE2">
        <w:rPr>
          <w:i/>
        </w:rPr>
        <w:t xml:space="preserve">Nature Communications, </w:t>
      </w:r>
      <w:r w:rsidRPr="004F3AE2">
        <w:t>vol. 16, no. 1, p. 3041, 2025/03/28 2025, doi: 10.1038/s41467-025-58158-x.</w:t>
      </w:r>
    </w:p>
    <w:p w14:paraId="70857149" w14:textId="77777777" w:rsidR="004F3AE2" w:rsidRPr="004F3AE2" w:rsidRDefault="004F3AE2" w:rsidP="004F3AE2">
      <w:pPr>
        <w:pStyle w:val="EndNoteBibliography"/>
        <w:ind w:left="720" w:hanging="720"/>
      </w:pPr>
      <w:r w:rsidRPr="004F3AE2">
        <w:t>[6]</w:t>
      </w:r>
      <w:r w:rsidRPr="004F3AE2">
        <w:tab/>
        <w:t>G. H. Tamarindo</w:t>
      </w:r>
      <w:r w:rsidRPr="004F3AE2">
        <w:rPr>
          <w:i/>
        </w:rPr>
        <w:t xml:space="preserve"> et al.</w:t>
      </w:r>
      <w:r w:rsidRPr="004F3AE2">
        <w:t xml:space="preserve">, "Distinct proteomic profiles of plasma-derived extracellular vesicles in healthy, benign, and triple-negative breast cancer: candidate biomarkers for liquid biopsy," </w:t>
      </w:r>
      <w:r w:rsidRPr="004F3AE2">
        <w:rPr>
          <w:i/>
        </w:rPr>
        <w:t xml:space="preserve">Scientific Reports, </w:t>
      </w:r>
      <w:r w:rsidRPr="004F3AE2">
        <w:t>vol. 15, no. 1, p. 12122, 2025/04/09 2025, doi: 10.1038/s41598-025-95232-2.</w:t>
      </w:r>
    </w:p>
    <w:p w14:paraId="5A45AC5F" w14:textId="77777777" w:rsidR="004F3AE2" w:rsidRPr="004F3AE2" w:rsidRDefault="004F3AE2" w:rsidP="004F3AE2">
      <w:pPr>
        <w:pStyle w:val="EndNoteBibliography"/>
        <w:ind w:left="720" w:hanging="720"/>
      </w:pPr>
      <w:r w:rsidRPr="004F3AE2">
        <w:t>[7]</w:t>
      </w:r>
      <w:r w:rsidRPr="004F3AE2">
        <w:tab/>
        <w:t>Z. Chen</w:t>
      </w:r>
      <w:r w:rsidRPr="004F3AE2">
        <w:rPr>
          <w:i/>
        </w:rPr>
        <w:t xml:space="preserve"> et al.</w:t>
      </w:r>
      <w:r w:rsidRPr="004F3AE2">
        <w:t xml:space="preserve">, "Classifications of triple-negative breast cancer: insights and current therapeutic approaches," </w:t>
      </w:r>
      <w:r w:rsidRPr="004F3AE2">
        <w:rPr>
          <w:i/>
        </w:rPr>
        <w:t xml:space="preserve">Cell &amp; Bioscience, </w:t>
      </w:r>
      <w:r w:rsidRPr="004F3AE2">
        <w:t>vol. 15, no. 1, p. 13, 2025/02/01 2025, doi: 10.1186/s13578-025-01359-0.</w:t>
      </w:r>
    </w:p>
    <w:p w14:paraId="728A1862" w14:textId="77777777" w:rsidR="004F3AE2" w:rsidRPr="004F3AE2" w:rsidRDefault="004F3AE2" w:rsidP="004F3AE2">
      <w:pPr>
        <w:pStyle w:val="EndNoteBibliography"/>
        <w:ind w:left="720" w:hanging="720"/>
      </w:pPr>
      <w:r w:rsidRPr="004F3AE2">
        <w:t>[8]</w:t>
      </w:r>
      <w:r w:rsidRPr="004F3AE2">
        <w:tab/>
        <w:t>R. S. Bouzid</w:t>
      </w:r>
      <w:r w:rsidRPr="004F3AE2">
        <w:rPr>
          <w:i/>
        </w:rPr>
        <w:t xml:space="preserve"> et al.</w:t>
      </w:r>
      <w:r w:rsidRPr="004F3AE2">
        <w:t xml:space="preserve">, "Molecular subtyping and target identification in triple negative breast cancer through immunohistochemistry biomarkers," </w:t>
      </w:r>
      <w:r w:rsidRPr="004F3AE2">
        <w:rPr>
          <w:i/>
        </w:rPr>
        <w:t xml:space="preserve">BMC Cancer, </w:t>
      </w:r>
      <w:r w:rsidRPr="004F3AE2">
        <w:t>vol. 25, no. 1, pp. 1-16, 2025/03/13 2025, doi: 10.1186/s12885-025-13832-7.</w:t>
      </w:r>
    </w:p>
    <w:p w14:paraId="0657F287" w14:textId="77777777" w:rsidR="004F3AE2" w:rsidRPr="004F3AE2" w:rsidRDefault="004F3AE2" w:rsidP="004F3AE2">
      <w:pPr>
        <w:pStyle w:val="EndNoteBibliography"/>
        <w:ind w:left="720" w:hanging="720"/>
      </w:pPr>
      <w:r w:rsidRPr="004F3AE2">
        <w:t>[9]</w:t>
      </w:r>
      <w:r w:rsidRPr="004F3AE2">
        <w:tab/>
        <w:t xml:space="preserve">M. Matossian, N. Chen, and R. Nanda, "Exploiting Therapeutic Vulnerabilities in Triple-Negative Breast Cancer: Successes, Challenges, and Opportunities," </w:t>
      </w:r>
      <w:r w:rsidRPr="004F3AE2">
        <w:rPr>
          <w:i/>
        </w:rPr>
        <w:t xml:space="preserve">Current Breast Cancer Reports, </w:t>
      </w:r>
      <w:r w:rsidRPr="004F3AE2">
        <w:t>vol. 15, no. 3, pp. 266-278, 2023/09/01 2023, doi: 10.1007/s12609-023-00492-4.</w:t>
      </w:r>
    </w:p>
    <w:p w14:paraId="18A3FD25" w14:textId="77777777" w:rsidR="004F3AE2" w:rsidRPr="004F3AE2" w:rsidRDefault="004F3AE2" w:rsidP="004F3AE2">
      <w:pPr>
        <w:pStyle w:val="EndNoteBibliography"/>
        <w:ind w:left="720" w:hanging="720"/>
      </w:pPr>
      <w:r w:rsidRPr="004F3AE2">
        <w:t>[10]</w:t>
      </w:r>
      <w:r w:rsidRPr="004F3AE2">
        <w:tab/>
        <w:t>S. Roostee</w:t>
      </w:r>
      <w:r w:rsidRPr="004F3AE2">
        <w:rPr>
          <w:i/>
        </w:rPr>
        <w:t xml:space="preserve"> et al.</w:t>
      </w:r>
      <w:r w:rsidRPr="004F3AE2">
        <w:t xml:space="preserve">, "Tumour immune characterisation of primary triple-negative breast cancer using automated image quantification of immunohistochemistry-stained immune cells," </w:t>
      </w:r>
      <w:r w:rsidRPr="004F3AE2">
        <w:rPr>
          <w:i/>
        </w:rPr>
        <w:t xml:space="preserve">Scientific Reports, </w:t>
      </w:r>
      <w:r w:rsidRPr="004F3AE2">
        <w:t>vol. 14, no. 1, p. 21417, 2024/09/13 2024, doi: 10.1038/s41598-024-72306-1.</w:t>
      </w:r>
    </w:p>
    <w:p w14:paraId="003C4892" w14:textId="77777777" w:rsidR="004F3AE2" w:rsidRPr="004F3AE2" w:rsidRDefault="004F3AE2" w:rsidP="004F3AE2">
      <w:pPr>
        <w:pStyle w:val="EndNoteBibliography"/>
        <w:ind w:left="720" w:hanging="720"/>
      </w:pPr>
      <w:r w:rsidRPr="004F3AE2">
        <w:t>[11]</w:t>
      </w:r>
      <w:r w:rsidRPr="004F3AE2">
        <w:tab/>
        <w:t>J. C. Martin</w:t>
      </w:r>
      <w:r w:rsidRPr="004F3AE2">
        <w:rPr>
          <w:i/>
        </w:rPr>
        <w:t xml:space="preserve"> et al.</w:t>
      </w:r>
      <w:r w:rsidRPr="004F3AE2">
        <w:t xml:space="preserve">, "Aryl hydrocarbon receptor suppresses STING-mediated type I IFN expression in triple-negative breast cancer," </w:t>
      </w:r>
      <w:r w:rsidRPr="004F3AE2">
        <w:rPr>
          <w:i/>
        </w:rPr>
        <w:t xml:space="preserve">Scientific Reports, </w:t>
      </w:r>
      <w:r w:rsidRPr="004F3AE2">
        <w:t>vol. 14, no. 1, p. 5731, 2024/03/08 2024, doi: 10.1038/s41598-024-54732-3.</w:t>
      </w:r>
    </w:p>
    <w:p w14:paraId="0B6FDFB7" w14:textId="77777777" w:rsidR="004F3AE2" w:rsidRPr="004F3AE2" w:rsidRDefault="004F3AE2" w:rsidP="004F3AE2">
      <w:pPr>
        <w:pStyle w:val="EndNoteBibliography"/>
        <w:ind w:left="720" w:hanging="720"/>
      </w:pPr>
      <w:r w:rsidRPr="004F3AE2">
        <w:t>[12]</w:t>
      </w:r>
      <w:r w:rsidRPr="004F3AE2">
        <w:tab/>
        <w:t>Q. Xue</w:t>
      </w:r>
      <w:r w:rsidRPr="004F3AE2">
        <w:rPr>
          <w:i/>
        </w:rPr>
        <w:t xml:space="preserve"> et al.</w:t>
      </w:r>
      <w:r w:rsidRPr="004F3AE2">
        <w:t xml:space="preserve">, "LRPPRC confers enhanced oxidative phosphorylation metabolism in triple-negative breast cancer and represents a therapeutic target," </w:t>
      </w:r>
      <w:r w:rsidRPr="004F3AE2">
        <w:rPr>
          <w:i/>
        </w:rPr>
        <w:t xml:space="preserve">Journal of Translational Medicine, </w:t>
      </w:r>
      <w:r w:rsidRPr="004F3AE2">
        <w:t>vol. 23, no. 1, pp. 1-15, 2025/03/25 2025, doi: 10.1186/s12967-024-05946-6.</w:t>
      </w:r>
    </w:p>
    <w:p w14:paraId="48ED4E71" w14:textId="77777777" w:rsidR="004F3AE2" w:rsidRPr="004F3AE2" w:rsidRDefault="004F3AE2" w:rsidP="004F3AE2">
      <w:pPr>
        <w:pStyle w:val="EndNoteBibliography"/>
        <w:ind w:left="720" w:hanging="720"/>
      </w:pPr>
      <w:r w:rsidRPr="004F3AE2">
        <w:t>[13]</w:t>
      </w:r>
      <w:r w:rsidRPr="004F3AE2">
        <w:tab/>
        <w:t>N. A. M. Bakker</w:t>
      </w:r>
      <w:r w:rsidRPr="004F3AE2">
        <w:rPr>
          <w:i/>
        </w:rPr>
        <w:t xml:space="preserve"> et al.</w:t>
      </w:r>
      <w:r w:rsidRPr="004F3AE2">
        <w:t xml:space="preserve">, "Triple-negative breast cancer modifies the systemic immune landscape and alters neutrophil functionality," </w:t>
      </w:r>
      <w:r w:rsidRPr="004F3AE2">
        <w:rPr>
          <w:i/>
        </w:rPr>
        <w:t xml:space="preserve">npj Breast Cancer, </w:t>
      </w:r>
      <w:r w:rsidRPr="004F3AE2">
        <w:t>vol. 11, no. 1, p. 5, 2025/01/23 2025, doi: 10.1038/s41523-025-00721-2.</w:t>
      </w:r>
    </w:p>
    <w:p w14:paraId="24DC9D3C" w14:textId="77777777" w:rsidR="004F3AE2" w:rsidRPr="004F3AE2" w:rsidRDefault="004F3AE2" w:rsidP="004F3AE2">
      <w:pPr>
        <w:pStyle w:val="EndNoteBibliography"/>
        <w:ind w:left="720" w:hanging="720"/>
      </w:pPr>
      <w:r w:rsidRPr="004F3AE2">
        <w:t>[14]</w:t>
      </w:r>
      <w:r w:rsidRPr="004F3AE2">
        <w:tab/>
        <w:t xml:space="preserve">Y.-C. Chien, J.-Y. Wu, L.-C. Liu, and Y.-L. Yu, "Capsanthin inhibits migration and reduces N-linked glycosylation of PD-L1 via the EZH2-PD-L1 axis in triple-negative breast cancer brain metastasis," </w:t>
      </w:r>
      <w:r w:rsidRPr="004F3AE2">
        <w:rPr>
          <w:i/>
        </w:rPr>
        <w:t xml:space="preserve">Cell Death Discovery, </w:t>
      </w:r>
      <w:r w:rsidRPr="004F3AE2">
        <w:t>vol. 11, no. 1, p. 85, 2025/03/04 2025, doi: 10.1038/s41420-025-02368-1.</w:t>
      </w:r>
    </w:p>
    <w:p w14:paraId="6D608F85" w14:textId="77777777" w:rsidR="004F3AE2" w:rsidRPr="004F3AE2" w:rsidRDefault="004F3AE2" w:rsidP="004F3AE2">
      <w:pPr>
        <w:pStyle w:val="EndNoteBibliography"/>
        <w:ind w:left="720" w:hanging="720"/>
      </w:pPr>
      <w:r w:rsidRPr="004F3AE2">
        <w:t>[15]</w:t>
      </w:r>
      <w:r w:rsidRPr="004F3AE2">
        <w:tab/>
        <w:t>W. Ren</w:t>
      </w:r>
      <w:r w:rsidRPr="004F3AE2">
        <w:rPr>
          <w:i/>
        </w:rPr>
        <w:t xml:space="preserve"> et al.</w:t>
      </w:r>
      <w:r w:rsidRPr="004F3AE2">
        <w:t xml:space="preserve">, "Comprehensive analysis of metabolism-related gene biomarkers reveals their impact on the diagnosis and prognosis of triple-negative breast cancer," </w:t>
      </w:r>
      <w:r w:rsidRPr="004F3AE2">
        <w:rPr>
          <w:i/>
        </w:rPr>
        <w:t xml:space="preserve">BMC Cancer, </w:t>
      </w:r>
      <w:r w:rsidRPr="004F3AE2">
        <w:t>vol. 25, no. 1, p. 668, 2025/04/11 2025, doi: 10.1186/s12885-025-14053-8.</w:t>
      </w:r>
    </w:p>
    <w:p w14:paraId="7EE9D478" w14:textId="77777777" w:rsidR="004F3AE2" w:rsidRPr="004F3AE2" w:rsidRDefault="004F3AE2" w:rsidP="004F3AE2">
      <w:pPr>
        <w:pStyle w:val="EndNoteBibliography"/>
        <w:ind w:left="720" w:hanging="720"/>
      </w:pPr>
      <w:r w:rsidRPr="004F3AE2">
        <w:t>[16]</w:t>
      </w:r>
      <w:r w:rsidRPr="004F3AE2">
        <w:tab/>
        <w:t>Y. Chen</w:t>
      </w:r>
      <w:r w:rsidRPr="004F3AE2">
        <w:rPr>
          <w:i/>
        </w:rPr>
        <w:t xml:space="preserve"> et al.</w:t>
      </w:r>
      <w:r w:rsidRPr="004F3AE2">
        <w:t xml:space="preserve">, "Intratumoral microbiota-aided fusion radiomics model for predicting tumor response to neoadjuvant chemoimmunotherapy in triple-negative breast cancer," </w:t>
      </w:r>
      <w:r w:rsidRPr="004F3AE2">
        <w:rPr>
          <w:i/>
        </w:rPr>
        <w:t xml:space="preserve">Journal of Translational Medicine, </w:t>
      </w:r>
      <w:r w:rsidRPr="004F3AE2">
        <w:t>vol. 23, no. 1, p. 352, 2025/03/20 2025, doi: 10.1186/s12967-025-06369-7.</w:t>
      </w:r>
    </w:p>
    <w:p w14:paraId="369C1586" w14:textId="77777777" w:rsidR="004F3AE2" w:rsidRPr="004F3AE2" w:rsidRDefault="004F3AE2" w:rsidP="004F3AE2">
      <w:pPr>
        <w:pStyle w:val="EndNoteBibliography"/>
        <w:ind w:left="720" w:hanging="720"/>
      </w:pPr>
      <w:r w:rsidRPr="004F3AE2">
        <w:t>[17]</w:t>
      </w:r>
      <w:r w:rsidRPr="004F3AE2">
        <w:tab/>
        <w:t xml:space="preserve">X. Xiong, X. Wang, C.-C. Liu, Z.-M. Shao, and K.-D. Yu, "Deciphering breast cancer dynamics: insights from single-cell and spatial profiling in the multi-omics era," </w:t>
      </w:r>
      <w:r w:rsidRPr="004F3AE2">
        <w:rPr>
          <w:i/>
        </w:rPr>
        <w:t xml:space="preserve">Biomarker Research, </w:t>
      </w:r>
      <w:r w:rsidRPr="004F3AE2">
        <w:t>vol. 12, no. 1, p. 107, 2024/09/18 2024, doi: 10.1186/s40364-024-00654-1.</w:t>
      </w:r>
    </w:p>
    <w:p w14:paraId="45BFDFF5" w14:textId="77777777" w:rsidR="004F3AE2" w:rsidRPr="004F3AE2" w:rsidRDefault="004F3AE2" w:rsidP="004F3AE2">
      <w:pPr>
        <w:pStyle w:val="EndNoteBibliography"/>
        <w:ind w:left="720" w:hanging="720"/>
      </w:pPr>
      <w:r w:rsidRPr="004F3AE2">
        <w:t>[18]</w:t>
      </w:r>
      <w:r w:rsidRPr="004F3AE2">
        <w:tab/>
        <w:t xml:space="preserve">H. Bischoff, M. Espié, and T. Petit, "Neoadjuvant Therapy: Current Landscape and Future Horizons for ER-Positive/HER2-Negative and Triple-Negative Early Breast Cancer," </w:t>
      </w:r>
      <w:r w:rsidRPr="004F3AE2">
        <w:rPr>
          <w:i/>
        </w:rPr>
        <w:t xml:space="preserve">Current Treatment Options in Oncology, </w:t>
      </w:r>
      <w:r w:rsidRPr="004F3AE2">
        <w:t>vol. 25, no. 9, pp. 1210-1224, 2024/09/01 2024, doi: 10.1007/s11864-024-01251-y.</w:t>
      </w:r>
    </w:p>
    <w:p w14:paraId="30245729" w14:textId="77777777" w:rsidR="004F3AE2" w:rsidRPr="004F3AE2" w:rsidRDefault="004F3AE2" w:rsidP="004F3AE2">
      <w:pPr>
        <w:pStyle w:val="EndNoteBibliography"/>
        <w:ind w:left="720" w:hanging="720"/>
      </w:pPr>
      <w:r w:rsidRPr="004F3AE2">
        <w:lastRenderedPageBreak/>
        <w:t>[19]</w:t>
      </w:r>
      <w:r w:rsidRPr="004F3AE2">
        <w:tab/>
        <w:t xml:space="preserve">M. Liu, L. Zheng, Y. Zhang, and J. Tian, "Mechanistic insights into pachymic acid’s action on triple-negative breast Cancer through TOP2A targeting," </w:t>
      </w:r>
      <w:r w:rsidRPr="004F3AE2">
        <w:rPr>
          <w:i/>
        </w:rPr>
        <w:t xml:space="preserve">Scientific Reports, </w:t>
      </w:r>
      <w:r w:rsidRPr="004F3AE2">
        <w:t>vol. 15, no. 1, p. 2856, 2025/01/22 2025, doi: 10.1038/s41598-025-87286-z.</w:t>
      </w:r>
    </w:p>
    <w:p w14:paraId="5FBB0C63" w14:textId="77777777" w:rsidR="004F3AE2" w:rsidRPr="004F3AE2" w:rsidRDefault="004F3AE2" w:rsidP="004F3AE2">
      <w:pPr>
        <w:pStyle w:val="EndNoteBibliography"/>
        <w:ind w:left="720" w:hanging="720"/>
      </w:pPr>
      <w:r w:rsidRPr="004F3AE2">
        <w:t>[20]</w:t>
      </w:r>
      <w:r w:rsidRPr="004F3AE2">
        <w:tab/>
        <w:t>B. Zhu</w:t>
      </w:r>
      <w:r w:rsidRPr="004F3AE2">
        <w:rPr>
          <w:i/>
        </w:rPr>
        <w:t xml:space="preserve"> et al.</w:t>
      </w:r>
      <w:r w:rsidRPr="004F3AE2">
        <w:t xml:space="preserve">, "Injectable supramolecular hydrogel co-loading abemaciclib/NLG919 for neoadjuvant immunotherapy of triple-negative breast cancer," </w:t>
      </w:r>
      <w:r w:rsidRPr="004F3AE2">
        <w:rPr>
          <w:i/>
        </w:rPr>
        <w:t xml:space="preserve">Nature Communications, </w:t>
      </w:r>
      <w:r w:rsidRPr="004F3AE2">
        <w:t>vol. 16, no. 1, p. 687, 2025/01/15 2025, doi: 10.1038/s41467-025-55904-z.</w:t>
      </w:r>
    </w:p>
    <w:p w14:paraId="64EA3C8A" w14:textId="77777777" w:rsidR="004F3AE2" w:rsidRPr="004F3AE2" w:rsidRDefault="004F3AE2" w:rsidP="004F3AE2">
      <w:pPr>
        <w:pStyle w:val="EndNoteBibliography"/>
        <w:ind w:left="720" w:hanging="720"/>
      </w:pPr>
      <w:r w:rsidRPr="004F3AE2">
        <w:t>[21]</w:t>
      </w:r>
      <w:r w:rsidRPr="004F3AE2">
        <w:tab/>
        <w:t xml:space="preserve">T. Vidalis, "Artificial Intelligence in Biomedicine: A Legal Insight," </w:t>
      </w:r>
      <w:r w:rsidRPr="004F3AE2">
        <w:rPr>
          <w:i/>
        </w:rPr>
        <w:t>BioTech</w:t>
      </w:r>
      <w:r w:rsidRPr="004F3AE2">
        <w:t>, vol. 10, no. 3</w:t>
      </w:r>
      <w:r w:rsidRPr="004F3AE2">
        <w:rPr>
          <w:i/>
        </w:rPr>
        <w:t xml:space="preserve">, </w:t>
      </w:r>
      <w:r w:rsidRPr="004F3AE2">
        <w:t>doi: 10.3390/biotech10030015.</w:t>
      </w:r>
    </w:p>
    <w:p w14:paraId="1F48DBF4" w14:textId="77777777" w:rsidR="004F3AE2" w:rsidRPr="004F3AE2" w:rsidRDefault="004F3AE2" w:rsidP="004F3AE2">
      <w:pPr>
        <w:pStyle w:val="EndNoteBibliography"/>
        <w:ind w:left="720" w:hanging="720"/>
      </w:pPr>
      <w:r w:rsidRPr="004F3AE2">
        <w:t>[22]</w:t>
      </w:r>
      <w:r w:rsidRPr="004F3AE2">
        <w:tab/>
        <w:t xml:space="preserve">B. C. Stahl, D. Schroeder, and R. Rodrigues, "Right to Life, Liberty and Security of Persons," in </w:t>
      </w:r>
      <w:r w:rsidRPr="004F3AE2">
        <w:rPr>
          <w:i/>
        </w:rPr>
        <w:t>Ethics of Artificial Intelligence: Case Studies and Options for Addressing Ethical Challenges</w:t>
      </w:r>
      <w:r w:rsidRPr="004F3AE2">
        <w:t>, B. C. Stahl, D. Schroeder, and R. Rodrigues Eds. Cham: Springer International Publishing, 2023, pp. 63-78.</w:t>
      </w:r>
    </w:p>
    <w:p w14:paraId="1EFB8233" w14:textId="77777777" w:rsidR="004F3AE2" w:rsidRPr="004F3AE2" w:rsidRDefault="004F3AE2" w:rsidP="004F3AE2">
      <w:pPr>
        <w:pStyle w:val="EndNoteBibliography"/>
        <w:ind w:left="720" w:hanging="720"/>
      </w:pPr>
      <w:r w:rsidRPr="004F3AE2">
        <w:t>[23]</w:t>
      </w:r>
      <w:r w:rsidRPr="004F3AE2">
        <w:tab/>
        <w:t>P. Tan</w:t>
      </w:r>
      <w:r w:rsidRPr="004F3AE2">
        <w:rPr>
          <w:i/>
        </w:rPr>
        <w:t xml:space="preserve"> et al.</w:t>
      </w:r>
      <w:r w:rsidRPr="004F3AE2">
        <w:t xml:space="preserve">, "Application of omics technologies in studies on antitumor effects of Traditional Chinese Medicine," </w:t>
      </w:r>
      <w:r w:rsidRPr="004F3AE2">
        <w:rPr>
          <w:i/>
        </w:rPr>
        <w:t xml:space="preserve">Chinese Medicine, </w:t>
      </w:r>
      <w:r w:rsidRPr="004F3AE2">
        <w:t>vol. 19, no. 1, pp. 1-20, 2024/09/09 2024, doi: 10.1186/s13020-024-00995-x.</w:t>
      </w:r>
    </w:p>
    <w:p w14:paraId="61C50F75" w14:textId="77777777" w:rsidR="004F3AE2" w:rsidRPr="004F3AE2" w:rsidRDefault="004F3AE2" w:rsidP="004F3AE2">
      <w:pPr>
        <w:pStyle w:val="EndNoteBibliography"/>
        <w:ind w:left="720" w:hanging="720"/>
      </w:pPr>
      <w:r w:rsidRPr="004F3AE2">
        <w:t>[24]</w:t>
      </w:r>
      <w:r w:rsidRPr="004F3AE2">
        <w:tab/>
        <w:t xml:space="preserve">M. M. O. Ortiz and E. R. Andrechek, "Molecular Characterization and Landscape of Breast cancer Models from a multi-omics Perspective," </w:t>
      </w:r>
      <w:r w:rsidRPr="004F3AE2">
        <w:rPr>
          <w:i/>
        </w:rPr>
        <w:t xml:space="preserve">Journal of Mammary Gland Biology and Neoplasia, </w:t>
      </w:r>
      <w:r w:rsidRPr="004F3AE2">
        <w:t>vol. 28, no. 1, pp. 1-13, 2023/06/03 2023, doi: 10.1007/s10911-023-09540-2.</w:t>
      </w:r>
    </w:p>
    <w:p w14:paraId="0DB7E1B9" w14:textId="77777777" w:rsidR="004F3AE2" w:rsidRPr="004F3AE2" w:rsidRDefault="004F3AE2" w:rsidP="004F3AE2">
      <w:pPr>
        <w:pStyle w:val="EndNoteBibliography"/>
        <w:ind w:left="720" w:hanging="720"/>
      </w:pPr>
      <w:r w:rsidRPr="004F3AE2">
        <w:t>[25]</w:t>
      </w:r>
      <w:r w:rsidRPr="004F3AE2">
        <w:tab/>
        <w:t>L. Cheng</w:t>
      </w:r>
      <w:r w:rsidRPr="004F3AE2">
        <w:rPr>
          <w:i/>
        </w:rPr>
        <w:t xml:space="preserve"> et al.</w:t>
      </w:r>
      <w:r w:rsidRPr="004F3AE2">
        <w:t xml:space="preserve">, "MoAGL-SA: a multi-omics adaptive integration method with graph learning and self attention for cancer subtype classification," </w:t>
      </w:r>
      <w:r w:rsidRPr="004F3AE2">
        <w:rPr>
          <w:i/>
        </w:rPr>
        <w:t xml:space="preserve">BMC Bioinformatics, </w:t>
      </w:r>
      <w:r w:rsidRPr="004F3AE2">
        <w:t>vol. 25, no. 1, p. 364, 2024/11/23 2024, doi: 10.1186/s12859-024-05989-y.</w:t>
      </w:r>
    </w:p>
    <w:p w14:paraId="5F4F4540" w14:textId="77777777" w:rsidR="004F3AE2" w:rsidRPr="004F3AE2" w:rsidRDefault="004F3AE2" w:rsidP="004F3AE2">
      <w:pPr>
        <w:pStyle w:val="EndNoteBibliography"/>
        <w:ind w:left="720" w:hanging="720"/>
      </w:pPr>
      <w:r w:rsidRPr="004F3AE2">
        <w:t>[26]</w:t>
      </w:r>
      <w:r w:rsidRPr="004F3AE2">
        <w:tab/>
        <w:t>Z. Guo</w:t>
      </w:r>
      <w:r w:rsidRPr="004F3AE2">
        <w:rPr>
          <w:i/>
        </w:rPr>
        <w:t xml:space="preserve"> et al.</w:t>
      </w:r>
      <w:r w:rsidRPr="004F3AE2">
        <w:t xml:space="preserve">, "Tumor microenvironment and immunotherapy for triple-negative breast cancer," </w:t>
      </w:r>
      <w:r w:rsidRPr="004F3AE2">
        <w:rPr>
          <w:i/>
        </w:rPr>
        <w:t xml:space="preserve">Biomarker Research, </w:t>
      </w:r>
      <w:r w:rsidRPr="004F3AE2">
        <w:t>vol. 12, no. 1, p. 166, 2024/12/31 2024, doi: 10.1186/s40364-024-00714-6.</w:t>
      </w:r>
    </w:p>
    <w:p w14:paraId="2C4726F0" w14:textId="77777777" w:rsidR="004F3AE2" w:rsidRPr="004F3AE2" w:rsidRDefault="004F3AE2" w:rsidP="004F3AE2">
      <w:pPr>
        <w:pStyle w:val="EndNoteBibliography"/>
        <w:ind w:left="720" w:hanging="720"/>
      </w:pPr>
      <w:r w:rsidRPr="004F3AE2">
        <w:t>[27]</w:t>
      </w:r>
      <w:r w:rsidRPr="004F3AE2">
        <w:tab/>
        <w:t xml:space="preserve">J. Wu, J. Li, H. Xu, N. Qiu, X. Huang, and H. Li, "Periostin drives extracellular matrix degradation, stemness, and chemoresistance by activating the MAPK/ERK signaling pathway in triple–negative breast cancer cells," </w:t>
      </w:r>
      <w:r w:rsidRPr="004F3AE2">
        <w:rPr>
          <w:i/>
        </w:rPr>
        <w:t xml:space="preserve">Lipids in Health and Disease, </w:t>
      </w:r>
      <w:r w:rsidRPr="004F3AE2">
        <w:t>vol. 22, no. 1, pp. 1-14, 2023/09/16 2023, doi: 10.1186/s12944-023-01912-1.</w:t>
      </w:r>
    </w:p>
    <w:p w14:paraId="5B48546D" w14:textId="77777777" w:rsidR="004F3AE2" w:rsidRPr="004F3AE2" w:rsidRDefault="004F3AE2" w:rsidP="004F3AE2">
      <w:pPr>
        <w:pStyle w:val="EndNoteBibliography"/>
        <w:ind w:left="720" w:hanging="720"/>
      </w:pPr>
      <w:r w:rsidRPr="004F3AE2">
        <w:t>[28]</w:t>
      </w:r>
      <w:r w:rsidRPr="004F3AE2">
        <w:tab/>
        <w:t>Y. Liu</w:t>
      </w:r>
      <w:r w:rsidRPr="004F3AE2">
        <w:rPr>
          <w:i/>
        </w:rPr>
        <w:t xml:space="preserve"> et al.</w:t>
      </w:r>
      <w:r w:rsidRPr="004F3AE2">
        <w:t xml:space="preserve">, "Advances in immunotherapy for triple-negative breast cancer," (in eng), </w:t>
      </w:r>
      <w:r w:rsidRPr="004F3AE2">
        <w:rPr>
          <w:i/>
        </w:rPr>
        <w:t xml:space="preserve">Mol Cancer, </w:t>
      </w:r>
      <w:r w:rsidRPr="004F3AE2">
        <w:t>vol. 22, no. 1, p. 145, Sep 2 2023, doi: 10.1186/s12943-023-01850-7.</w:t>
      </w:r>
    </w:p>
    <w:p w14:paraId="14A1CE4B" w14:textId="77777777" w:rsidR="004F3AE2" w:rsidRPr="004F3AE2" w:rsidRDefault="004F3AE2" w:rsidP="004F3AE2">
      <w:pPr>
        <w:pStyle w:val="EndNoteBibliography"/>
        <w:ind w:left="720" w:hanging="720"/>
      </w:pPr>
      <w:r w:rsidRPr="004F3AE2">
        <w:t>[29]</w:t>
      </w:r>
      <w:r w:rsidRPr="004F3AE2">
        <w:tab/>
        <w:t xml:space="preserve">L. Weng, J. Zhou, S. Guo, N. Xu, and R. Ma, "The molecular subtyping and precision medicine in triple-negative breast cancer---based on Fudan TNBC classification," </w:t>
      </w:r>
      <w:r w:rsidRPr="004F3AE2">
        <w:rPr>
          <w:i/>
        </w:rPr>
        <w:t xml:space="preserve">Cancer Cell International, </w:t>
      </w:r>
      <w:r w:rsidRPr="004F3AE2">
        <w:t>vol. 24, no. 1, p. 120, 2024/03/30 2024, doi: 10.1186/s12935-024-03261-0.</w:t>
      </w:r>
    </w:p>
    <w:p w14:paraId="61BA62A5" w14:textId="77777777" w:rsidR="004F3AE2" w:rsidRPr="004F3AE2" w:rsidRDefault="004F3AE2" w:rsidP="004F3AE2">
      <w:pPr>
        <w:pStyle w:val="EndNoteBibliography"/>
        <w:ind w:left="720" w:hanging="720"/>
      </w:pPr>
      <w:r w:rsidRPr="004F3AE2">
        <w:t>[30]</w:t>
      </w:r>
      <w:r w:rsidRPr="004F3AE2">
        <w:tab/>
        <w:t xml:space="preserve">Y. Huang, P. Zeng, and C. Zhong, "Classifying breast cancer subtypes on multi-omics data via sparse canonical correlation analysis and deep learning," </w:t>
      </w:r>
      <w:r w:rsidRPr="004F3AE2">
        <w:rPr>
          <w:i/>
        </w:rPr>
        <w:t xml:space="preserve">BMC Bioinformatics, </w:t>
      </w:r>
      <w:r w:rsidRPr="004F3AE2">
        <w:t>vol. 25, no. 1, pp. 1-19, 2024/03/27 2024, doi: 10.1186/s12859-024-05749-y.</w:t>
      </w:r>
    </w:p>
    <w:p w14:paraId="2DB56478" w14:textId="77777777" w:rsidR="004F3AE2" w:rsidRPr="004F3AE2" w:rsidRDefault="004F3AE2" w:rsidP="004F3AE2">
      <w:pPr>
        <w:pStyle w:val="EndNoteBibliography"/>
        <w:ind w:left="720" w:hanging="720"/>
      </w:pPr>
      <w:r w:rsidRPr="004F3AE2">
        <w:t>[31]</w:t>
      </w:r>
      <w:r w:rsidRPr="004F3AE2">
        <w:tab/>
        <w:t xml:space="preserve">K. Asleh, N. Riaz, and T. O. Nielsen, "Heterogeneity of triple negative breast cancer: Current advances in subtyping and treatment implications," </w:t>
      </w:r>
      <w:r w:rsidRPr="004F3AE2">
        <w:rPr>
          <w:i/>
        </w:rPr>
        <w:t xml:space="preserve">Journal of Experimental &amp; Clinical Cancer Research, </w:t>
      </w:r>
      <w:r w:rsidRPr="004F3AE2">
        <w:t>vol. 41, no. 1, pp. 1-26, 2022/09/01 2022, doi: 10.1186/s13046-022-02476-1.</w:t>
      </w:r>
    </w:p>
    <w:p w14:paraId="7350D771" w14:textId="77777777" w:rsidR="004F3AE2" w:rsidRPr="004F3AE2" w:rsidRDefault="004F3AE2" w:rsidP="004F3AE2">
      <w:pPr>
        <w:pStyle w:val="EndNoteBibliography"/>
        <w:ind w:left="720" w:hanging="720"/>
      </w:pPr>
      <w:r w:rsidRPr="004F3AE2">
        <w:t>[32]</w:t>
      </w:r>
      <w:r w:rsidRPr="004F3AE2">
        <w:tab/>
        <w:t>X. Liu</w:t>
      </w:r>
      <w:r w:rsidRPr="004F3AE2">
        <w:rPr>
          <w:i/>
        </w:rPr>
        <w:t xml:space="preserve"> et al.</w:t>
      </w:r>
      <w:r w:rsidRPr="004F3AE2">
        <w:t xml:space="preserve">, "Spatial multi-omics: deciphering technological landscape of integration of multi-omics and its applications," </w:t>
      </w:r>
      <w:r w:rsidRPr="004F3AE2">
        <w:rPr>
          <w:i/>
        </w:rPr>
        <w:t xml:space="preserve">Journal of Hematology &amp; Oncology, </w:t>
      </w:r>
      <w:r w:rsidRPr="004F3AE2">
        <w:t>vol. 17, no. 1, pp. 1-24, 2024/08/24 2024, doi: 10.1186/s13045-024-01596-9.</w:t>
      </w:r>
    </w:p>
    <w:p w14:paraId="47AAC3B1" w14:textId="77777777" w:rsidR="004F3AE2" w:rsidRPr="004F3AE2" w:rsidRDefault="004F3AE2" w:rsidP="004F3AE2">
      <w:pPr>
        <w:pStyle w:val="EndNoteBibliography"/>
        <w:ind w:left="720" w:hanging="720"/>
      </w:pPr>
      <w:r w:rsidRPr="004F3AE2">
        <w:t>[33]</w:t>
      </w:r>
      <w:r w:rsidRPr="004F3AE2">
        <w:tab/>
        <w:t xml:space="preserve">E. Brombacher, O. Schilling, and C. Kreutz, "Characterizing the omics landscape based on 10,000+ datasets," </w:t>
      </w:r>
      <w:r w:rsidRPr="004F3AE2">
        <w:rPr>
          <w:i/>
        </w:rPr>
        <w:t xml:space="preserve">Scientific Reports, </w:t>
      </w:r>
      <w:r w:rsidRPr="004F3AE2">
        <w:t>vol. 15, no. 1, p. 3189, 2025/01/25 2025, doi: 10.1038/s41598-025-87256-5.</w:t>
      </w:r>
    </w:p>
    <w:p w14:paraId="33F2173C" w14:textId="77777777" w:rsidR="004F3AE2" w:rsidRPr="004F3AE2" w:rsidRDefault="004F3AE2" w:rsidP="004F3AE2">
      <w:pPr>
        <w:pStyle w:val="EndNoteBibliography"/>
        <w:ind w:left="720" w:hanging="720"/>
      </w:pPr>
      <w:r w:rsidRPr="004F3AE2">
        <w:t>[34]</w:t>
      </w:r>
      <w:r w:rsidRPr="004F3AE2">
        <w:tab/>
        <w:t xml:space="preserve">A. Morabito, G. De Simone, R. Pastorelli, L. Brunelli, and M. Ferrario, "Algorithms and tools for data-driven omics integration to achieve multilayer biological insights: a narrative review," </w:t>
      </w:r>
      <w:r w:rsidRPr="004F3AE2">
        <w:rPr>
          <w:i/>
        </w:rPr>
        <w:t xml:space="preserve">Journal of Translational Medicine, </w:t>
      </w:r>
      <w:r w:rsidRPr="004F3AE2">
        <w:t>vol. 23, no. 1, pp. 1-26, 2025/04/10 2025, doi: 10.1186/s12967-025-06446-x.</w:t>
      </w:r>
    </w:p>
    <w:p w14:paraId="37058FB8" w14:textId="77777777" w:rsidR="004F3AE2" w:rsidRPr="004F3AE2" w:rsidRDefault="004F3AE2" w:rsidP="004F3AE2">
      <w:pPr>
        <w:pStyle w:val="EndNoteBibliography"/>
        <w:ind w:left="720" w:hanging="720"/>
      </w:pPr>
      <w:r w:rsidRPr="004F3AE2">
        <w:t>[35]</w:t>
      </w:r>
      <w:r w:rsidRPr="004F3AE2">
        <w:tab/>
        <w:t>J. Qian</w:t>
      </w:r>
      <w:r w:rsidRPr="004F3AE2">
        <w:rPr>
          <w:i/>
        </w:rPr>
        <w:t xml:space="preserve"> et al.</w:t>
      </w:r>
      <w:r w:rsidRPr="004F3AE2">
        <w:t xml:space="preserve">, "Identification and characterization of cell niches in tissue from spatial omics data at single-cell resolution," </w:t>
      </w:r>
      <w:r w:rsidRPr="004F3AE2">
        <w:rPr>
          <w:i/>
        </w:rPr>
        <w:t xml:space="preserve">Nature Communications, </w:t>
      </w:r>
      <w:r w:rsidRPr="004F3AE2">
        <w:t>vol. 16, no. 1, p. 1693, 2025/02/16 2025, doi: 10.1038/s41467-025-57029-9.</w:t>
      </w:r>
    </w:p>
    <w:p w14:paraId="0B658CAD" w14:textId="77777777" w:rsidR="004F3AE2" w:rsidRPr="004F3AE2" w:rsidRDefault="004F3AE2" w:rsidP="004F3AE2">
      <w:pPr>
        <w:pStyle w:val="EndNoteBibliography"/>
        <w:ind w:left="720" w:hanging="720"/>
      </w:pPr>
      <w:r w:rsidRPr="004F3AE2">
        <w:t>[36]</w:t>
      </w:r>
      <w:r w:rsidRPr="004F3AE2">
        <w:tab/>
        <w:t xml:space="preserve">S. Lee, G. Kim, J. Lee, A. C. Lee, and S. Kwon, "Mapping cancer biology in space: applications and perspectives on spatial omics for oncology," </w:t>
      </w:r>
      <w:r w:rsidRPr="004F3AE2">
        <w:rPr>
          <w:i/>
        </w:rPr>
        <w:t xml:space="preserve">Molecular Cancer, </w:t>
      </w:r>
      <w:r w:rsidRPr="004F3AE2">
        <w:t>vol. 23, no. 1, pp. 1-27, 2024/01/30 2024, doi: 10.1186/s12943-024-01941-z.</w:t>
      </w:r>
    </w:p>
    <w:p w14:paraId="7667D2CA" w14:textId="77777777" w:rsidR="004F3AE2" w:rsidRPr="004F3AE2" w:rsidRDefault="004F3AE2" w:rsidP="004F3AE2">
      <w:pPr>
        <w:pStyle w:val="EndNoteBibliography"/>
        <w:ind w:left="720" w:hanging="720"/>
      </w:pPr>
      <w:r w:rsidRPr="004F3AE2">
        <w:t>[37]</w:t>
      </w:r>
      <w:r w:rsidRPr="004F3AE2">
        <w:tab/>
        <w:t>W. Chen</w:t>
      </w:r>
      <w:r w:rsidRPr="004F3AE2">
        <w:rPr>
          <w:i/>
        </w:rPr>
        <w:t xml:space="preserve"> et al.</w:t>
      </w:r>
      <w:r w:rsidRPr="004F3AE2">
        <w:t xml:space="preserve">, "Construction of the bromodomain-containing protein-associated prognostic model in triple-negative breast cancer," </w:t>
      </w:r>
      <w:r w:rsidRPr="004F3AE2">
        <w:rPr>
          <w:i/>
        </w:rPr>
        <w:t xml:space="preserve">Cancer Cell International, </w:t>
      </w:r>
      <w:r w:rsidRPr="004F3AE2">
        <w:t>vol. 25, no. 1, p. 18, 2025/01/18 2025, doi: 10.1186/s12935-025-03648-7.</w:t>
      </w:r>
    </w:p>
    <w:p w14:paraId="3D8BD358" w14:textId="31E2DA23" w:rsidR="004F3AE2" w:rsidRPr="004F3AE2" w:rsidRDefault="004F3AE2" w:rsidP="004F3AE2">
      <w:pPr>
        <w:pStyle w:val="EndNoteBibliography"/>
        <w:ind w:left="720" w:hanging="720"/>
      </w:pPr>
      <w:r w:rsidRPr="004F3AE2">
        <w:t>[38]</w:t>
      </w:r>
      <w:r w:rsidRPr="004F3AE2">
        <w:tab/>
        <w:t xml:space="preserve">D. Martens, </w:t>
      </w:r>
      <w:r w:rsidRPr="004F3AE2">
        <w:rPr>
          <w:i/>
        </w:rPr>
        <w:t>Data Science Ethics: Concepts, Techniques, and Cautionary Tales</w:t>
      </w:r>
      <w:r w:rsidRPr="004F3AE2">
        <w:t xml:space="preserve">: Oxford University Press, 2022. [Online]. Available: </w:t>
      </w:r>
      <w:hyperlink r:id="rId7" w:history="1">
        <w:r w:rsidRPr="004F3AE2">
          <w:rPr>
            <w:rStyle w:val="Hyperlink"/>
          </w:rPr>
          <w:t>https://doi.org/10.1093/oso/9780192847263.001.0001</w:t>
        </w:r>
      </w:hyperlink>
      <w:r w:rsidRPr="004F3AE2">
        <w:t>.</w:t>
      </w:r>
    </w:p>
    <w:p w14:paraId="3C5D9FDC" w14:textId="77777777" w:rsidR="004F3AE2" w:rsidRPr="004F3AE2" w:rsidRDefault="004F3AE2" w:rsidP="004F3AE2">
      <w:pPr>
        <w:pStyle w:val="EndNoteBibliography"/>
        <w:ind w:left="720" w:hanging="720"/>
      </w:pPr>
      <w:r w:rsidRPr="004F3AE2">
        <w:lastRenderedPageBreak/>
        <w:t>[39]</w:t>
      </w:r>
      <w:r w:rsidRPr="004F3AE2">
        <w:tab/>
        <w:t xml:space="preserve">A. M. Hassan, S. M. Naeem, M. A. A. Eldosoky, and M. S. Mabrouk, "Multi-omics-based Machine Learning for the Subtype Classification of Breast Cancer," </w:t>
      </w:r>
      <w:r w:rsidRPr="004F3AE2">
        <w:rPr>
          <w:i/>
        </w:rPr>
        <w:t xml:space="preserve">Arabian Journal for Science and Engineering, </w:t>
      </w:r>
      <w:r w:rsidRPr="004F3AE2">
        <w:t>vol. 50, no. 2, pp. 1339-1352, 2025/01/01 2025, doi: 10.1007/s13369-024-09341-7.</w:t>
      </w:r>
    </w:p>
    <w:p w14:paraId="0038AF5A" w14:textId="77777777" w:rsidR="004F3AE2" w:rsidRPr="004F3AE2" w:rsidRDefault="004F3AE2" w:rsidP="004F3AE2">
      <w:pPr>
        <w:pStyle w:val="EndNoteBibliography"/>
        <w:ind w:left="720" w:hanging="720"/>
      </w:pPr>
      <w:r w:rsidRPr="004F3AE2">
        <w:t>[40]</w:t>
      </w:r>
      <w:r w:rsidRPr="004F3AE2">
        <w:tab/>
        <w:t xml:space="preserve">J. J. Cuadrado-Gallego and Y. Demchenko, "Supervised Classification," in </w:t>
      </w:r>
      <w:r w:rsidRPr="004F3AE2">
        <w:rPr>
          <w:i/>
        </w:rPr>
        <w:t>Data Analytics: A Theoretical and Practical View from the EDISON Project</w:t>
      </w:r>
      <w:r w:rsidRPr="004F3AE2">
        <w:t>. Cham: Springer International Publishing, 2023, pp. 335-404.</w:t>
      </w:r>
    </w:p>
    <w:p w14:paraId="21BEB8EF" w14:textId="77777777" w:rsidR="004F3AE2" w:rsidRPr="004F3AE2" w:rsidRDefault="004F3AE2" w:rsidP="004F3AE2">
      <w:pPr>
        <w:pStyle w:val="EndNoteBibliography"/>
        <w:ind w:left="720" w:hanging="720"/>
      </w:pPr>
      <w:r w:rsidRPr="004F3AE2">
        <w:t>[41]</w:t>
      </w:r>
      <w:r w:rsidRPr="004F3AE2">
        <w:tab/>
        <w:t xml:space="preserve">M. Plaue, "Elements of data organization," in </w:t>
      </w:r>
      <w:r w:rsidRPr="004F3AE2">
        <w:rPr>
          <w:i/>
        </w:rPr>
        <w:t>Data Science: An Introduction to Statistics and Machine Learning</w:t>
      </w:r>
      <w:r w:rsidRPr="004F3AE2">
        <w:t>, M. Plaue Ed. Berlin, Heidelberg: Springer Berlin Heidelberg, 2023, pp. 11-34.</w:t>
      </w:r>
    </w:p>
    <w:p w14:paraId="6725CB99" w14:textId="77777777" w:rsidR="004F3AE2" w:rsidRPr="004F3AE2" w:rsidRDefault="004F3AE2" w:rsidP="004F3AE2">
      <w:pPr>
        <w:pStyle w:val="EndNoteBibliography"/>
        <w:ind w:left="720" w:hanging="720"/>
      </w:pPr>
      <w:r w:rsidRPr="004F3AE2">
        <w:t>[42]</w:t>
      </w:r>
      <w:r w:rsidRPr="004F3AE2">
        <w:tab/>
        <w:t>X. Song</w:t>
      </w:r>
      <w:r w:rsidRPr="004F3AE2">
        <w:rPr>
          <w:i/>
        </w:rPr>
        <w:t xml:space="preserve"> et al.</w:t>
      </w:r>
      <w:r w:rsidRPr="004F3AE2">
        <w:t xml:space="preserve">, "Use of ultrasound imaging Omics in predicting molecular typing and assessing the risk of postoperative recurrence in breast cancer," </w:t>
      </w:r>
      <w:r w:rsidRPr="004F3AE2">
        <w:rPr>
          <w:i/>
        </w:rPr>
        <w:t xml:space="preserve">BMC Women's Health, </w:t>
      </w:r>
      <w:r w:rsidRPr="004F3AE2">
        <w:t>vol. 24, no. 1, p. 380, 2024/07/02 2024, doi: 10.1186/s12905-024-03231-8.</w:t>
      </w:r>
    </w:p>
    <w:p w14:paraId="2081FFC7" w14:textId="77777777" w:rsidR="004F3AE2" w:rsidRPr="004F3AE2" w:rsidRDefault="004F3AE2" w:rsidP="004F3AE2">
      <w:pPr>
        <w:pStyle w:val="EndNoteBibliography"/>
        <w:ind w:left="720" w:hanging="720"/>
      </w:pPr>
      <w:r w:rsidRPr="004F3AE2">
        <w:t>[43]</w:t>
      </w:r>
      <w:r w:rsidRPr="004F3AE2">
        <w:tab/>
        <w:t xml:space="preserve">G. Lemaître, F. Nogueira, and C. K. Aridas, "Imbalanced-learn: a python toolbox to tackle the curse of imbalanced datasets in machine learning," </w:t>
      </w:r>
      <w:r w:rsidRPr="004F3AE2">
        <w:rPr>
          <w:i/>
        </w:rPr>
        <w:t xml:space="preserve">J. Mach. Learn. Res., </w:t>
      </w:r>
      <w:r w:rsidRPr="004F3AE2">
        <w:t>vol. 18, no. 1, pp. 559–563, 2017.</w:t>
      </w:r>
    </w:p>
    <w:p w14:paraId="31D9EF0B" w14:textId="77777777" w:rsidR="004F3AE2" w:rsidRPr="004F3AE2" w:rsidRDefault="004F3AE2" w:rsidP="004F3AE2">
      <w:pPr>
        <w:pStyle w:val="EndNoteBibliography"/>
        <w:ind w:left="720" w:hanging="720"/>
      </w:pPr>
      <w:r w:rsidRPr="004F3AE2">
        <w:t>[44]</w:t>
      </w:r>
      <w:r w:rsidRPr="004F3AE2">
        <w:tab/>
        <w:t>C. Kothari</w:t>
      </w:r>
      <w:r w:rsidRPr="004F3AE2">
        <w:rPr>
          <w:i/>
        </w:rPr>
        <w:t xml:space="preserve"> et al.</w:t>
      </w:r>
      <w:r w:rsidRPr="004F3AE2">
        <w:t xml:space="preserve">, "Machine learning analysis identifies genes differentiating triple negative breast cancers," </w:t>
      </w:r>
      <w:r w:rsidRPr="004F3AE2">
        <w:rPr>
          <w:i/>
        </w:rPr>
        <w:t xml:space="preserve">Scientific Reports, </w:t>
      </w:r>
      <w:r w:rsidRPr="004F3AE2">
        <w:t>vol. 10, no. 1, p. 10464, 2020, doi: 10.1038/s41598-020-67525-1.</w:t>
      </w:r>
    </w:p>
    <w:p w14:paraId="43A09045" w14:textId="77777777" w:rsidR="004F3AE2" w:rsidRPr="004F3AE2" w:rsidRDefault="004F3AE2" w:rsidP="004F3AE2">
      <w:pPr>
        <w:pStyle w:val="EndNoteBibliography"/>
        <w:ind w:left="720" w:hanging="720"/>
      </w:pPr>
      <w:r w:rsidRPr="004F3AE2">
        <w:t>[45]</w:t>
      </w:r>
      <w:r w:rsidRPr="004F3AE2">
        <w:tab/>
        <w:t xml:space="preserve">Y. Li, X. Wu, D. Fang, and Y. Luo, "Informing immunotherapy with multi-omics driven machine learning," </w:t>
      </w:r>
      <w:r w:rsidRPr="004F3AE2">
        <w:rPr>
          <w:i/>
        </w:rPr>
        <w:t xml:space="preserve">npj Digital Medicine, </w:t>
      </w:r>
      <w:r w:rsidRPr="004F3AE2">
        <w:t>vol. 7, no. 1, p. 67, 2024/03/14 2024, doi: 10.1038/s41746-024-01043-6.</w:t>
      </w:r>
    </w:p>
    <w:p w14:paraId="695108BE" w14:textId="77777777" w:rsidR="004F3AE2" w:rsidRPr="004F3AE2" w:rsidRDefault="004F3AE2" w:rsidP="004F3AE2">
      <w:pPr>
        <w:pStyle w:val="EndNoteBibliography"/>
        <w:ind w:left="720" w:hanging="720"/>
      </w:pPr>
      <w:r w:rsidRPr="004F3AE2">
        <w:t>[46]</w:t>
      </w:r>
      <w:r w:rsidRPr="004F3AE2">
        <w:tab/>
        <w:t>S. Li</w:t>
      </w:r>
      <w:r w:rsidRPr="004F3AE2">
        <w:rPr>
          <w:i/>
        </w:rPr>
        <w:t xml:space="preserve"> et al.</w:t>
      </w:r>
      <w:r w:rsidRPr="004F3AE2">
        <w:t xml:space="preserve">, "Artificial intelligence learning landscape of triple-negative breast cancer uncovers new opportunities for enhancing outcomes and immunotherapy responses," </w:t>
      </w:r>
      <w:r w:rsidRPr="004F3AE2">
        <w:rPr>
          <w:i/>
        </w:rPr>
        <w:t xml:space="preserve">Journal of Big Data, </w:t>
      </w:r>
      <w:r w:rsidRPr="004F3AE2">
        <w:t>vol. 10, no. 1, p. 132, 2023/08/26 2023, doi: 10.1186/s40537-023-00809-1.</w:t>
      </w:r>
    </w:p>
    <w:p w14:paraId="6CD75160" w14:textId="77777777" w:rsidR="004F3AE2" w:rsidRPr="004F3AE2" w:rsidRDefault="004F3AE2" w:rsidP="004F3AE2">
      <w:pPr>
        <w:pStyle w:val="EndNoteBibliography"/>
        <w:ind w:left="720" w:hanging="720"/>
      </w:pPr>
      <w:r w:rsidRPr="004F3AE2">
        <w:t>[47]</w:t>
      </w:r>
      <w:r w:rsidRPr="004F3AE2">
        <w:tab/>
        <w:t xml:space="preserve">M. Plaue, "Unsupervised machine learning," in </w:t>
      </w:r>
      <w:r w:rsidRPr="004F3AE2">
        <w:rPr>
          <w:i/>
        </w:rPr>
        <w:t>Data Science: An Introduction to Statistics and Machine Learning</w:t>
      </w:r>
      <w:r w:rsidRPr="004F3AE2">
        <w:t>, M. Plaue Ed. Berlin, Heidelberg: Springer Berlin Heidelberg, 2023, pp. 249-276.</w:t>
      </w:r>
    </w:p>
    <w:p w14:paraId="1451271B" w14:textId="77777777" w:rsidR="004F3AE2" w:rsidRPr="004F3AE2" w:rsidRDefault="004F3AE2" w:rsidP="004F3AE2">
      <w:pPr>
        <w:pStyle w:val="EndNoteBibliography"/>
        <w:ind w:left="720" w:hanging="720"/>
      </w:pPr>
      <w:r w:rsidRPr="004F3AE2">
        <w:t>[48]</w:t>
      </w:r>
      <w:r w:rsidRPr="004F3AE2">
        <w:tab/>
        <w:t xml:space="preserve">M. Plaue, "Multivariate statistics," in </w:t>
      </w:r>
      <w:r w:rsidRPr="004F3AE2">
        <w:rPr>
          <w:i/>
        </w:rPr>
        <w:t>Data Science: An Introduction to Statistics and Machine Learning</w:t>
      </w:r>
      <w:r w:rsidRPr="004F3AE2">
        <w:t>, M. Plaue Ed. Berlin, Heidelberg: Springer Berlin Heidelberg, 2023, pp. 161-181.</w:t>
      </w:r>
    </w:p>
    <w:p w14:paraId="621E0ECB" w14:textId="77777777" w:rsidR="004F3AE2" w:rsidRPr="004F3AE2" w:rsidRDefault="004F3AE2" w:rsidP="004F3AE2">
      <w:pPr>
        <w:pStyle w:val="EndNoteBibliography"/>
        <w:ind w:left="720" w:hanging="720"/>
      </w:pPr>
      <w:r w:rsidRPr="004F3AE2">
        <w:t>[49]</w:t>
      </w:r>
      <w:r w:rsidRPr="004F3AE2">
        <w:tab/>
        <w:t xml:space="preserve">U. Qamar and M. S. Raza, "Classification," in </w:t>
      </w:r>
      <w:r w:rsidRPr="004F3AE2">
        <w:rPr>
          <w:i/>
        </w:rPr>
        <w:t>Data Science Concepts and Techniques with Applications</w:t>
      </w:r>
      <w:r w:rsidRPr="004F3AE2">
        <w:t>, U. Qamar and M. S. Raza Eds. Cham: Springer International Publishing, 2023, pp. 127-166.</w:t>
      </w:r>
    </w:p>
    <w:p w14:paraId="25D6F70A" w14:textId="77777777" w:rsidR="004F3AE2" w:rsidRPr="004F3AE2" w:rsidRDefault="004F3AE2" w:rsidP="004F3AE2">
      <w:pPr>
        <w:pStyle w:val="EndNoteBibliography"/>
        <w:ind w:left="720" w:hanging="720"/>
      </w:pPr>
      <w:r w:rsidRPr="004F3AE2">
        <w:t>[50]</w:t>
      </w:r>
      <w:r w:rsidRPr="004F3AE2">
        <w:tab/>
        <w:t xml:space="preserve">Z. Qi, H. Wang, and Z. Dong, "Impacts of Dirty Data on Classification and Clustering Models," in </w:t>
      </w:r>
      <w:r w:rsidRPr="004F3AE2">
        <w:rPr>
          <w:i/>
        </w:rPr>
        <w:t>Dirty Data Processing for Machine Learning</w:t>
      </w:r>
      <w:r w:rsidRPr="004F3AE2">
        <w:t>, Z. Qi, H. Wang, and Z. Dong Eds. Singapore: Springer Nature Singapore, 2024, pp. 7-37.</w:t>
      </w:r>
    </w:p>
    <w:p w14:paraId="508B7B45" w14:textId="169D2667" w:rsidR="002C59CB" w:rsidRPr="00DF2EBE" w:rsidRDefault="00797B31">
      <w:pPr>
        <w:rPr>
          <w:lang w:val="nl-NL"/>
        </w:rPr>
      </w:pPr>
      <w:r>
        <w:rPr>
          <w:lang w:val="nl-NL"/>
        </w:rPr>
        <w:fldChar w:fldCharType="end"/>
      </w:r>
    </w:p>
    <w:sectPr w:rsidR="002C59CB" w:rsidRPr="00DF2EBE" w:rsidSect="003D79F9">
      <w:type w:val="continuous"/>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C792183"/>
    <w:multiLevelType w:val="hybridMultilevel"/>
    <w:tmpl w:val="DA162B9E"/>
    <w:lvl w:ilvl="0" w:tplc="53623920">
      <w:numFmt w:val="bullet"/>
      <w:lvlText w:val="-"/>
      <w:lvlJc w:val="left"/>
      <w:pPr>
        <w:ind w:left="720" w:hanging="360"/>
      </w:pPr>
      <w:rPr>
        <w:rFonts w:ascii="Aptos Display" w:eastAsiaTheme="majorEastAsia" w:hAnsi="Aptos Display" w:cstheme="majorHAns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4E8227A7"/>
    <w:multiLevelType w:val="hybridMultilevel"/>
    <w:tmpl w:val="339C2D46"/>
    <w:lvl w:ilvl="0" w:tplc="12860CF4">
      <w:start w:val="12"/>
      <w:numFmt w:val="bullet"/>
      <w:lvlText w:val="-"/>
      <w:lvlJc w:val="left"/>
      <w:pPr>
        <w:ind w:left="720" w:hanging="360"/>
      </w:pPr>
      <w:rPr>
        <w:rFonts w:ascii="Aptos Display" w:eastAsiaTheme="majorEastAsia" w:hAnsi="Aptos Display" w:cstheme="majorHAnsi" w:hint="default"/>
        <w:b/>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1178082939">
    <w:abstractNumId w:val="1"/>
  </w:num>
  <w:num w:numId="2" w16cid:durableId="4472378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ptos Displa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2eadsays95sheeax9pw2ahprdzwad2wax9&quot;&gt;endnoteLibrary&lt;record-ids&gt;&lt;item&gt;5&lt;/item&gt;&lt;item&gt;73&lt;/item&gt;&lt;item&gt;78&lt;/item&gt;&lt;item&gt;179&lt;/item&gt;&lt;item&gt;192&lt;/item&gt;&lt;item&gt;194&lt;/item&gt;&lt;item&gt;195&lt;/item&gt;&lt;item&gt;196&lt;/item&gt;&lt;item&gt;197&lt;/item&gt;&lt;item&gt;200&lt;/item&gt;&lt;item&gt;204&lt;/item&gt;&lt;item&gt;205&lt;/item&gt;&lt;item&gt;210&lt;/item&gt;&lt;item&gt;212&lt;/item&gt;&lt;item&gt;213&lt;/item&gt;&lt;item&gt;216&lt;/item&gt;&lt;item&gt;217&lt;/item&gt;&lt;item&gt;222&lt;/item&gt;&lt;item&gt;223&lt;/item&gt;&lt;item&gt;230&lt;/item&gt;&lt;item&gt;231&lt;/item&gt;&lt;item&gt;233&lt;/item&gt;&lt;item&gt;234&lt;/item&gt;&lt;item&gt;235&lt;/item&gt;&lt;item&gt;236&lt;/item&gt;&lt;item&gt;238&lt;/item&gt;&lt;item&gt;239&lt;/item&gt;&lt;item&gt;240&lt;/item&gt;&lt;item&gt;241&lt;/item&gt;&lt;item&gt;249&lt;/item&gt;&lt;item&gt;252&lt;/item&gt;&lt;item&gt;253&lt;/item&gt;&lt;item&gt;255&lt;/item&gt;&lt;item&gt;256&lt;/item&gt;&lt;item&gt;258&lt;/item&gt;&lt;item&gt;259&lt;/item&gt;&lt;item&gt;260&lt;/item&gt;&lt;item&gt;261&lt;/item&gt;&lt;item&gt;263&lt;/item&gt;&lt;item&gt;264&lt;/item&gt;&lt;item&gt;265&lt;/item&gt;&lt;item&gt;266&lt;/item&gt;&lt;item&gt;268&lt;/item&gt;&lt;item&gt;269&lt;/item&gt;&lt;item&gt;270&lt;/item&gt;&lt;item&gt;271&lt;/item&gt;&lt;item&gt;272&lt;/item&gt;&lt;item&gt;273&lt;/item&gt;&lt;item&gt;274&lt;/item&gt;&lt;item&gt;275&lt;/item&gt;&lt;/record-ids&gt;&lt;/item&gt;&lt;/Libraries&gt;"/>
  </w:docVars>
  <w:rsids>
    <w:rsidRoot w:val="00647E55"/>
    <w:rsid w:val="000003E3"/>
    <w:rsid w:val="000008B2"/>
    <w:rsid w:val="000027B5"/>
    <w:rsid w:val="00002B72"/>
    <w:rsid w:val="00002FC4"/>
    <w:rsid w:val="00003836"/>
    <w:rsid w:val="0000702C"/>
    <w:rsid w:val="000102B7"/>
    <w:rsid w:val="00011B05"/>
    <w:rsid w:val="00011C91"/>
    <w:rsid w:val="00014383"/>
    <w:rsid w:val="000143A0"/>
    <w:rsid w:val="00014818"/>
    <w:rsid w:val="00014DFB"/>
    <w:rsid w:val="00024577"/>
    <w:rsid w:val="000250AA"/>
    <w:rsid w:val="00025EB7"/>
    <w:rsid w:val="000279BC"/>
    <w:rsid w:val="00027B15"/>
    <w:rsid w:val="000319E5"/>
    <w:rsid w:val="00035977"/>
    <w:rsid w:val="00035C81"/>
    <w:rsid w:val="000363A8"/>
    <w:rsid w:val="00042841"/>
    <w:rsid w:val="00043151"/>
    <w:rsid w:val="000434E9"/>
    <w:rsid w:val="00043B1A"/>
    <w:rsid w:val="00050ADE"/>
    <w:rsid w:val="0005274D"/>
    <w:rsid w:val="00056252"/>
    <w:rsid w:val="00056524"/>
    <w:rsid w:val="00056C1F"/>
    <w:rsid w:val="000616DD"/>
    <w:rsid w:val="0006247F"/>
    <w:rsid w:val="000639F1"/>
    <w:rsid w:val="000642E7"/>
    <w:rsid w:val="000649CF"/>
    <w:rsid w:val="00065368"/>
    <w:rsid w:val="00065885"/>
    <w:rsid w:val="0006667F"/>
    <w:rsid w:val="00070664"/>
    <w:rsid w:val="0007213E"/>
    <w:rsid w:val="000749AE"/>
    <w:rsid w:val="00076237"/>
    <w:rsid w:val="00077D6C"/>
    <w:rsid w:val="00081DB5"/>
    <w:rsid w:val="00082406"/>
    <w:rsid w:val="00082C28"/>
    <w:rsid w:val="000833A7"/>
    <w:rsid w:val="00085F75"/>
    <w:rsid w:val="00090A34"/>
    <w:rsid w:val="00091723"/>
    <w:rsid w:val="00092C26"/>
    <w:rsid w:val="0009565F"/>
    <w:rsid w:val="000A03EF"/>
    <w:rsid w:val="000A1FE1"/>
    <w:rsid w:val="000A6345"/>
    <w:rsid w:val="000A7CAA"/>
    <w:rsid w:val="000B4324"/>
    <w:rsid w:val="000B445C"/>
    <w:rsid w:val="000B55A4"/>
    <w:rsid w:val="000B628C"/>
    <w:rsid w:val="000C171F"/>
    <w:rsid w:val="000C18C9"/>
    <w:rsid w:val="000C1EF1"/>
    <w:rsid w:val="000C2CAD"/>
    <w:rsid w:val="000C352A"/>
    <w:rsid w:val="000C582B"/>
    <w:rsid w:val="000C6121"/>
    <w:rsid w:val="000C6986"/>
    <w:rsid w:val="000C69A9"/>
    <w:rsid w:val="000D0B09"/>
    <w:rsid w:val="000D0BD5"/>
    <w:rsid w:val="000D282C"/>
    <w:rsid w:val="000D5617"/>
    <w:rsid w:val="000D5F8B"/>
    <w:rsid w:val="000E023E"/>
    <w:rsid w:val="000E0604"/>
    <w:rsid w:val="000E075F"/>
    <w:rsid w:val="000E0AF0"/>
    <w:rsid w:val="000E1F51"/>
    <w:rsid w:val="000E3252"/>
    <w:rsid w:val="000E49B3"/>
    <w:rsid w:val="000E62D7"/>
    <w:rsid w:val="000E7469"/>
    <w:rsid w:val="000F0DB7"/>
    <w:rsid w:val="000F53AE"/>
    <w:rsid w:val="00100FE7"/>
    <w:rsid w:val="00103FF7"/>
    <w:rsid w:val="00113F49"/>
    <w:rsid w:val="0011444E"/>
    <w:rsid w:val="0011646D"/>
    <w:rsid w:val="00120771"/>
    <w:rsid w:val="00120F7E"/>
    <w:rsid w:val="00122863"/>
    <w:rsid w:val="00124006"/>
    <w:rsid w:val="00124A0D"/>
    <w:rsid w:val="00124F9E"/>
    <w:rsid w:val="00126961"/>
    <w:rsid w:val="00131DF4"/>
    <w:rsid w:val="00132965"/>
    <w:rsid w:val="00134923"/>
    <w:rsid w:val="0013775C"/>
    <w:rsid w:val="001417DF"/>
    <w:rsid w:val="00142D13"/>
    <w:rsid w:val="00142EE0"/>
    <w:rsid w:val="00145C9D"/>
    <w:rsid w:val="00147A51"/>
    <w:rsid w:val="001517A5"/>
    <w:rsid w:val="00153DCD"/>
    <w:rsid w:val="0015439A"/>
    <w:rsid w:val="00155BE6"/>
    <w:rsid w:val="00156E82"/>
    <w:rsid w:val="00157DD8"/>
    <w:rsid w:val="00160847"/>
    <w:rsid w:val="00161C26"/>
    <w:rsid w:val="00161FA9"/>
    <w:rsid w:val="001626DF"/>
    <w:rsid w:val="00170BF3"/>
    <w:rsid w:val="00170D94"/>
    <w:rsid w:val="00174822"/>
    <w:rsid w:val="00175A75"/>
    <w:rsid w:val="00175E9E"/>
    <w:rsid w:val="0018038F"/>
    <w:rsid w:val="00180AC2"/>
    <w:rsid w:val="00182237"/>
    <w:rsid w:val="00182615"/>
    <w:rsid w:val="00182EFE"/>
    <w:rsid w:val="001902D3"/>
    <w:rsid w:val="00195AF1"/>
    <w:rsid w:val="0019623E"/>
    <w:rsid w:val="001A0215"/>
    <w:rsid w:val="001A1245"/>
    <w:rsid w:val="001A3531"/>
    <w:rsid w:val="001A3DC1"/>
    <w:rsid w:val="001A4326"/>
    <w:rsid w:val="001A46C3"/>
    <w:rsid w:val="001A4D93"/>
    <w:rsid w:val="001A4E7D"/>
    <w:rsid w:val="001A6F19"/>
    <w:rsid w:val="001B1321"/>
    <w:rsid w:val="001B3ABA"/>
    <w:rsid w:val="001B606D"/>
    <w:rsid w:val="001B65EC"/>
    <w:rsid w:val="001B7647"/>
    <w:rsid w:val="001C00B9"/>
    <w:rsid w:val="001C0A5F"/>
    <w:rsid w:val="001C0B57"/>
    <w:rsid w:val="001C26F0"/>
    <w:rsid w:val="001C54EA"/>
    <w:rsid w:val="001C7118"/>
    <w:rsid w:val="001C7E53"/>
    <w:rsid w:val="001D2F9F"/>
    <w:rsid w:val="001D305A"/>
    <w:rsid w:val="001D5443"/>
    <w:rsid w:val="001D7700"/>
    <w:rsid w:val="001E0B2B"/>
    <w:rsid w:val="001E3B34"/>
    <w:rsid w:val="001E4A11"/>
    <w:rsid w:val="001E56DF"/>
    <w:rsid w:val="001E791C"/>
    <w:rsid w:val="001E7DC9"/>
    <w:rsid w:val="001F15AD"/>
    <w:rsid w:val="001F1C98"/>
    <w:rsid w:val="001F30D5"/>
    <w:rsid w:val="001F5D8E"/>
    <w:rsid w:val="001F6089"/>
    <w:rsid w:val="001F7554"/>
    <w:rsid w:val="00200EC4"/>
    <w:rsid w:val="00202278"/>
    <w:rsid w:val="00203498"/>
    <w:rsid w:val="00204B9A"/>
    <w:rsid w:val="002050C7"/>
    <w:rsid w:val="0020792E"/>
    <w:rsid w:val="00207C48"/>
    <w:rsid w:val="0021101C"/>
    <w:rsid w:val="00212465"/>
    <w:rsid w:val="00212811"/>
    <w:rsid w:val="002134EE"/>
    <w:rsid w:val="00214C49"/>
    <w:rsid w:val="00216A0B"/>
    <w:rsid w:val="002207C0"/>
    <w:rsid w:val="002215E0"/>
    <w:rsid w:val="00222720"/>
    <w:rsid w:val="0022588E"/>
    <w:rsid w:val="0022624A"/>
    <w:rsid w:val="00227B20"/>
    <w:rsid w:val="0023299B"/>
    <w:rsid w:val="002339F2"/>
    <w:rsid w:val="00234B32"/>
    <w:rsid w:val="00234D64"/>
    <w:rsid w:val="002352CF"/>
    <w:rsid w:val="00235320"/>
    <w:rsid w:val="002356BC"/>
    <w:rsid w:val="00235C29"/>
    <w:rsid w:val="00240F4D"/>
    <w:rsid w:val="002418C9"/>
    <w:rsid w:val="00242582"/>
    <w:rsid w:val="00244960"/>
    <w:rsid w:val="0025194B"/>
    <w:rsid w:val="00260FEA"/>
    <w:rsid w:val="002611B5"/>
    <w:rsid w:val="00262A2A"/>
    <w:rsid w:val="00263A52"/>
    <w:rsid w:val="00264E2F"/>
    <w:rsid w:val="00265857"/>
    <w:rsid w:val="00267B44"/>
    <w:rsid w:val="002703CE"/>
    <w:rsid w:val="00270409"/>
    <w:rsid w:val="0027126E"/>
    <w:rsid w:val="002725F6"/>
    <w:rsid w:val="002729A1"/>
    <w:rsid w:val="00273E01"/>
    <w:rsid w:val="00277E22"/>
    <w:rsid w:val="0028059E"/>
    <w:rsid w:val="00281CE8"/>
    <w:rsid w:val="002876E8"/>
    <w:rsid w:val="00291FEB"/>
    <w:rsid w:val="00292F93"/>
    <w:rsid w:val="00294025"/>
    <w:rsid w:val="00294A2A"/>
    <w:rsid w:val="00297B73"/>
    <w:rsid w:val="002A1565"/>
    <w:rsid w:val="002A26F3"/>
    <w:rsid w:val="002A7A41"/>
    <w:rsid w:val="002B0C26"/>
    <w:rsid w:val="002B0F7D"/>
    <w:rsid w:val="002B14F8"/>
    <w:rsid w:val="002B255B"/>
    <w:rsid w:val="002B30F3"/>
    <w:rsid w:val="002B53F0"/>
    <w:rsid w:val="002C0AA6"/>
    <w:rsid w:val="002C2151"/>
    <w:rsid w:val="002C29F0"/>
    <w:rsid w:val="002C3E2C"/>
    <w:rsid w:val="002C5502"/>
    <w:rsid w:val="002C59CB"/>
    <w:rsid w:val="002C5A07"/>
    <w:rsid w:val="002C5E90"/>
    <w:rsid w:val="002C6158"/>
    <w:rsid w:val="002C7585"/>
    <w:rsid w:val="002D01F0"/>
    <w:rsid w:val="002D0E5B"/>
    <w:rsid w:val="002D190B"/>
    <w:rsid w:val="002D2276"/>
    <w:rsid w:val="002D2C05"/>
    <w:rsid w:val="002D3E5C"/>
    <w:rsid w:val="002F0089"/>
    <w:rsid w:val="002F238D"/>
    <w:rsid w:val="002F23ED"/>
    <w:rsid w:val="002F407E"/>
    <w:rsid w:val="002F5191"/>
    <w:rsid w:val="003035DF"/>
    <w:rsid w:val="00306890"/>
    <w:rsid w:val="0030714F"/>
    <w:rsid w:val="00310C33"/>
    <w:rsid w:val="00311585"/>
    <w:rsid w:val="00311DC2"/>
    <w:rsid w:val="00314812"/>
    <w:rsid w:val="00316461"/>
    <w:rsid w:val="00321FC4"/>
    <w:rsid w:val="00322D3C"/>
    <w:rsid w:val="003254FC"/>
    <w:rsid w:val="003305E7"/>
    <w:rsid w:val="00333432"/>
    <w:rsid w:val="003336FA"/>
    <w:rsid w:val="0033560D"/>
    <w:rsid w:val="00336A43"/>
    <w:rsid w:val="003370D3"/>
    <w:rsid w:val="00340B60"/>
    <w:rsid w:val="0034200A"/>
    <w:rsid w:val="003421E2"/>
    <w:rsid w:val="003425B6"/>
    <w:rsid w:val="00342F28"/>
    <w:rsid w:val="0034331D"/>
    <w:rsid w:val="00350329"/>
    <w:rsid w:val="00351F8E"/>
    <w:rsid w:val="00361083"/>
    <w:rsid w:val="0036196D"/>
    <w:rsid w:val="00363635"/>
    <w:rsid w:val="003640CC"/>
    <w:rsid w:val="00367942"/>
    <w:rsid w:val="00371D1E"/>
    <w:rsid w:val="003742D7"/>
    <w:rsid w:val="003743F1"/>
    <w:rsid w:val="003768F4"/>
    <w:rsid w:val="00376A27"/>
    <w:rsid w:val="00380774"/>
    <w:rsid w:val="00381457"/>
    <w:rsid w:val="00385A13"/>
    <w:rsid w:val="00391192"/>
    <w:rsid w:val="00391B0D"/>
    <w:rsid w:val="0039434B"/>
    <w:rsid w:val="003946F6"/>
    <w:rsid w:val="003A1F65"/>
    <w:rsid w:val="003A23ED"/>
    <w:rsid w:val="003A3793"/>
    <w:rsid w:val="003A7C2D"/>
    <w:rsid w:val="003B2B23"/>
    <w:rsid w:val="003C1364"/>
    <w:rsid w:val="003C1F4C"/>
    <w:rsid w:val="003C2B46"/>
    <w:rsid w:val="003C5529"/>
    <w:rsid w:val="003C5C43"/>
    <w:rsid w:val="003C5C81"/>
    <w:rsid w:val="003D5D14"/>
    <w:rsid w:val="003D6536"/>
    <w:rsid w:val="003D6D06"/>
    <w:rsid w:val="003D79F9"/>
    <w:rsid w:val="003D79FA"/>
    <w:rsid w:val="003D7A6D"/>
    <w:rsid w:val="003E23D7"/>
    <w:rsid w:val="003E2E2A"/>
    <w:rsid w:val="003E578D"/>
    <w:rsid w:val="003F2C96"/>
    <w:rsid w:val="003F5733"/>
    <w:rsid w:val="003F7A5F"/>
    <w:rsid w:val="003F7D33"/>
    <w:rsid w:val="00401E04"/>
    <w:rsid w:val="004033A2"/>
    <w:rsid w:val="00406E85"/>
    <w:rsid w:val="0041378B"/>
    <w:rsid w:val="00414096"/>
    <w:rsid w:val="004157A5"/>
    <w:rsid w:val="00416C3C"/>
    <w:rsid w:val="00417ACC"/>
    <w:rsid w:val="00421CAE"/>
    <w:rsid w:val="00425B1E"/>
    <w:rsid w:val="00427758"/>
    <w:rsid w:val="0043155B"/>
    <w:rsid w:val="00433529"/>
    <w:rsid w:val="0043397C"/>
    <w:rsid w:val="00437739"/>
    <w:rsid w:val="00437FAC"/>
    <w:rsid w:val="00440058"/>
    <w:rsid w:val="004405CB"/>
    <w:rsid w:val="00442A35"/>
    <w:rsid w:val="004433D4"/>
    <w:rsid w:val="004434C7"/>
    <w:rsid w:val="004439A1"/>
    <w:rsid w:val="00444E62"/>
    <w:rsid w:val="00446323"/>
    <w:rsid w:val="00446A87"/>
    <w:rsid w:val="0045197D"/>
    <w:rsid w:val="00451E3C"/>
    <w:rsid w:val="00455387"/>
    <w:rsid w:val="00456C47"/>
    <w:rsid w:val="00457A92"/>
    <w:rsid w:val="004609C1"/>
    <w:rsid w:val="00461BB9"/>
    <w:rsid w:val="00463AB0"/>
    <w:rsid w:val="004644B8"/>
    <w:rsid w:val="00465F84"/>
    <w:rsid w:val="00472875"/>
    <w:rsid w:val="00477F64"/>
    <w:rsid w:val="004827B0"/>
    <w:rsid w:val="00484A38"/>
    <w:rsid w:val="00491A7C"/>
    <w:rsid w:val="00491E2E"/>
    <w:rsid w:val="00492770"/>
    <w:rsid w:val="004931FF"/>
    <w:rsid w:val="0049354F"/>
    <w:rsid w:val="00495AFA"/>
    <w:rsid w:val="00495DC6"/>
    <w:rsid w:val="00496255"/>
    <w:rsid w:val="00497FD3"/>
    <w:rsid w:val="004A18BF"/>
    <w:rsid w:val="004A35CD"/>
    <w:rsid w:val="004A3A29"/>
    <w:rsid w:val="004A47E0"/>
    <w:rsid w:val="004A4DD0"/>
    <w:rsid w:val="004A6FB3"/>
    <w:rsid w:val="004B0900"/>
    <w:rsid w:val="004B230A"/>
    <w:rsid w:val="004B2E18"/>
    <w:rsid w:val="004B41CC"/>
    <w:rsid w:val="004B4F1C"/>
    <w:rsid w:val="004B5ACF"/>
    <w:rsid w:val="004B7A5D"/>
    <w:rsid w:val="004C0031"/>
    <w:rsid w:val="004C2A92"/>
    <w:rsid w:val="004C6DD8"/>
    <w:rsid w:val="004D088E"/>
    <w:rsid w:val="004D2053"/>
    <w:rsid w:val="004D2E04"/>
    <w:rsid w:val="004D2EF2"/>
    <w:rsid w:val="004D58D3"/>
    <w:rsid w:val="004E38A2"/>
    <w:rsid w:val="004E724A"/>
    <w:rsid w:val="004F046B"/>
    <w:rsid w:val="004F39E8"/>
    <w:rsid w:val="004F3AE2"/>
    <w:rsid w:val="004F4481"/>
    <w:rsid w:val="004F6056"/>
    <w:rsid w:val="004F7437"/>
    <w:rsid w:val="0050034A"/>
    <w:rsid w:val="00500C9E"/>
    <w:rsid w:val="00502E2D"/>
    <w:rsid w:val="00503DA0"/>
    <w:rsid w:val="0050591B"/>
    <w:rsid w:val="00506A1A"/>
    <w:rsid w:val="005100D2"/>
    <w:rsid w:val="005145C5"/>
    <w:rsid w:val="00520B1B"/>
    <w:rsid w:val="00520C12"/>
    <w:rsid w:val="00523045"/>
    <w:rsid w:val="0052495C"/>
    <w:rsid w:val="005249E8"/>
    <w:rsid w:val="00525424"/>
    <w:rsid w:val="00527FA9"/>
    <w:rsid w:val="00533812"/>
    <w:rsid w:val="00534840"/>
    <w:rsid w:val="00534E5B"/>
    <w:rsid w:val="005362AF"/>
    <w:rsid w:val="00536EEF"/>
    <w:rsid w:val="00542585"/>
    <w:rsid w:val="00543D69"/>
    <w:rsid w:val="00545ADA"/>
    <w:rsid w:val="00550199"/>
    <w:rsid w:val="00553E09"/>
    <w:rsid w:val="005541DA"/>
    <w:rsid w:val="005603DA"/>
    <w:rsid w:val="00560C48"/>
    <w:rsid w:val="00561134"/>
    <w:rsid w:val="00563DC0"/>
    <w:rsid w:val="00565FA6"/>
    <w:rsid w:val="00567F1E"/>
    <w:rsid w:val="00570426"/>
    <w:rsid w:val="00571005"/>
    <w:rsid w:val="00571DF7"/>
    <w:rsid w:val="00575C63"/>
    <w:rsid w:val="00575C85"/>
    <w:rsid w:val="00576D2A"/>
    <w:rsid w:val="00583503"/>
    <w:rsid w:val="005848CC"/>
    <w:rsid w:val="00587391"/>
    <w:rsid w:val="00592B1B"/>
    <w:rsid w:val="00593267"/>
    <w:rsid w:val="00595154"/>
    <w:rsid w:val="005A0C02"/>
    <w:rsid w:val="005A1FA1"/>
    <w:rsid w:val="005A3D2E"/>
    <w:rsid w:val="005A434B"/>
    <w:rsid w:val="005A5949"/>
    <w:rsid w:val="005A624D"/>
    <w:rsid w:val="005B14E8"/>
    <w:rsid w:val="005B3C2A"/>
    <w:rsid w:val="005B423A"/>
    <w:rsid w:val="005B5353"/>
    <w:rsid w:val="005B664C"/>
    <w:rsid w:val="005C24D8"/>
    <w:rsid w:val="005C2C65"/>
    <w:rsid w:val="005C45E4"/>
    <w:rsid w:val="005C4ECF"/>
    <w:rsid w:val="005C52EA"/>
    <w:rsid w:val="005C5C8E"/>
    <w:rsid w:val="005D04FA"/>
    <w:rsid w:val="005D236E"/>
    <w:rsid w:val="005D4567"/>
    <w:rsid w:val="005D6950"/>
    <w:rsid w:val="005D7549"/>
    <w:rsid w:val="005E2B99"/>
    <w:rsid w:val="005E4D34"/>
    <w:rsid w:val="005E73B3"/>
    <w:rsid w:val="005E7626"/>
    <w:rsid w:val="005E7848"/>
    <w:rsid w:val="005F12E3"/>
    <w:rsid w:val="005F1764"/>
    <w:rsid w:val="005F25BE"/>
    <w:rsid w:val="005F4B67"/>
    <w:rsid w:val="00600B1F"/>
    <w:rsid w:val="00600E4C"/>
    <w:rsid w:val="00601A7D"/>
    <w:rsid w:val="00601EE0"/>
    <w:rsid w:val="00604C53"/>
    <w:rsid w:val="006140D3"/>
    <w:rsid w:val="006147E4"/>
    <w:rsid w:val="00617C21"/>
    <w:rsid w:val="00623281"/>
    <w:rsid w:val="006238DE"/>
    <w:rsid w:val="0062453D"/>
    <w:rsid w:val="00626B5A"/>
    <w:rsid w:val="00630205"/>
    <w:rsid w:val="00643ADC"/>
    <w:rsid w:val="0064559E"/>
    <w:rsid w:val="00647975"/>
    <w:rsid w:val="00647E3A"/>
    <w:rsid w:val="00647E55"/>
    <w:rsid w:val="00650F0C"/>
    <w:rsid w:val="00661936"/>
    <w:rsid w:val="00661987"/>
    <w:rsid w:val="0066210E"/>
    <w:rsid w:val="006622BE"/>
    <w:rsid w:val="00673717"/>
    <w:rsid w:val="00674F3F"/>
    <w:rsid w:val="00675351"/>
    <w:rsid w:val="00682837"/>
    <w:rsid w:val="00683548"/>
    <w:rsid w:val="00683BB5"/>
    <w:rsid w:val="00684898"/>
    <w:rsid w:val="00685CD4"/>
    <w:rsid w:val="006871A6"/>
    <w:rsid w:val="00691792"/>
    <w:rsid w:val="00691EEF"/>
    <w:rsid w:val="00692007"/>
    <w:rsid w:val="006927EC"/>
    <w:rsid w:val="006938DD"/>
    <w:rsid w:val="00693ACE"/>
    <w:rsid w:val="006947C7"/>
    <w:rsid w:val="006949A0"/>
    <w:rsid w:val="00694AF0"/>
    <w:rsid w:val="006A096E"/>
    <w:rsid w:val="006A156B"/>
    <w:rsid w:val="006A16F5"/>
    <w:rsid w:val="006A4B0B"/>
    <w:rsid w:val="006A508C"/>
    <w:rsid w:val="006A5FEA"/>
    <w:rsid w:val="006A63AF"/>
    <w:rsid w:val="006A7B06"/>
    <w:rsid w:val="006B072E"/>
    <w:rsid w:val="006B2462"/>
    <w:rsid w:val="006B3E75"/>
    <w:rsid w:val="006B4037"/>
    <w:rsid w:val="006B6796"/>
    <w:rsid w:val="006B6BCB"/>
    <w:rsid w:val="006B766A"/>
    <w:rsid w:val="006C48AB"/>
    <w:rsid w:val="006D06D4"/>
    <w:rsid w:val="006D075B"/>
    <w:rsid w:val="006D090C"/>
    <w:rsid w:val="006E31D4"/>
    <w:rsid w:val="006E37AA"/>
    <w:rsid w:val="006E3C64"/>
    <w:rsid w:val="006E45A4"/>
    <w:rsid w:val="006E605B"/>
    <w:rsid w:val="006E73D8"/>
    <w:rsid w:val="006F3EC2"/>
    <w:rsid w:val="00700C11"/>
    <w:rsid w:val="00701923"/>
    <w:rsid w:val="00702194"/>
    <w:rsid w:val="007025CB"/>
    <w:rsid w:val="0070359E"/>
    <w:rsid w:val="0070484E"/>
    <w:rsid w:val="00710E19"/>
    <w:rsid w:val="00711AC0"/>
    <w:rsid w:val="00711DA9"/>
    <w:rsid w:val="007166A1"/>
    <w:rsid w:val="00716C7B"/>
    <w:rsid w:val="00721DC8"/>
    <w:rsid w:val="0072510B"/>
    <w:rsid w:val="007274B2"/>
    <w:rsid w:val="00727C40"/>
    <w:rsid w:val="00730971"/>
    <w:rsid w:val="007309CE"/>
    <w:rsid w:val="00732959"/>
    <w:rsid w:val="007341A8"/>
    <w:rsid w:val="00734B43"/>
    <w:rsid w:val="00734C74"/>
    <w:rsid w:val="007424D9"/>
    <w:rsid w:val="0074282B"/>
    <w:rsid w:val="007428A9"/>
    <w:rsid w:val="007431EC"/>
    <w:rsid w:val="00743332"/>
    <w:rsid w:val="007439C8"/>
    <w:rsid w:val="0074560F"/>
    <w:rsid w:val="007463C4"/>
    <w:rsid w:val="00747772"/>
    <w:rsid w:val="007477DA"/>
    <w:rsid w:val="00751B91"/>
    <w:rsid w:val="00756BC9"/>
    <w:rsid w:val="0076068C"/>
    <w:rsid w:val="00761A3C"/>
    <w:rsid w:val="00764008"/>
    <w:rsid w:val="0076539C"/>
    <w:rsid w:val="0076541B"/>
    <w:rsid w:val="00766FC5"/>
    <w:rsid w:val="007728F8"/>
    <w:rsid w:val="00774AC2"/>
    <w:rsid w:val="00776658"/>
    <w:rsid w:val="00777581"/>
    <w:rsid w:val="0078261A"/>
    <w:rsid w:val="007841B5"/>
    <w:rsid w:val="007858BB"/>
    <w:rsid w:val="00785F81"/>
    <w:rsid w:val="00786EF4"/>
    <w:rsid w:val="00791838"/>
    <w:rsid w:val="007930E1"/>
    <w:rsid w:val="00793781"/>
    <w:rsid w:val="0079379F"/>
    <w:rsid w:val="00797B31"/>
    <w:rsid w:val="007A068A"/>
    <w:rsid w:val="007A098A"/>
    <w:rsid w:val="007A0DAB"/>
    <w:rsid w:val="007A12AD"/>
    <w:rsid w:val="007A1388"/>
    <w:rsid w:val="007A2398"/>
    <w:rsid w:val="007A34BE"/>
    <w:rsid w:val="007A68BC"/>
    <w:rsid w:val="007B19C1"/>
    <w:rsid w:val="007B375D"/>
    <w:rsid w:val="007B7BD8"/>
    <w:rsid w:val="007B7DD4"/>
    <w:rsid w:val="007C1050"/>
    <w:rsid w:val="007C2C37"/>
    <w:rsid w:val="007C65D0"/>
    <w:rsid w:val="007C7A15"/>
    <w:rsid w:val="007D0995"/>
    <w:rsid w:val="007D0F60"/>
    <w:rsid w:val="007D20E7"/>
    <w:rsid w:val="007D22FB"/>
    <w:rsid w:val="007D3817"/>
    <w:rsid w:val="007E1D3F"/>
    <w:rsid w:val="007E572F"/>
    <w:rsid w:val="007E5909"/>
    <w:rsid w:val="007F03EC"/>
    <w:rsid w:val="007F4FE8"/>
    <w:rsid w:val="007F5B38"/>
    <w:rsid w:val="007F5E9A"/>
    <w:rsid w:val="007F797A"/>
    <w:rsid w:val="008022B2"/>
    <w:rsid w:val="0080470C"/>
    <w:rsid w:val="00807D4D"/>
    <w:rsid w:val="00811F73"/>
    <w:rsid w:val="0081214B"/>
    <w:rsid w:val="00812307"/>
    <w:rsid w:val="00812B97"/>
    <w:rsid w:val="008141D5"/>
    <w:rsid w:val="00814532"/>
    <w:rsid w:val="008145A9"/>
    <w:rsid w:val="00815040"/>
    <w:rsid w:val="0081767C"/>
    <w:rsid w:val="008208D9"/>
    <w:rsid w:val="00820D31"/>
    <w:rsid w:val="00821DD2"/>
    <w:rsid w:val="00823C34"/>
    <w:rsid w:val="00824086"/>
    <w:rsid w:val="008263A8"/>
    <w:rsid w:val="00826BA2"/>
    <w:rsid w:val="0083320A"/>
    <w:rsid w:val="008415C8"/>
    <w:rsid w:val="00842289"/>
    <w:rsid w:val="00842B2F"/>
    <w:rsid w:val="00844C47"/>
    <w:rsid w:val="00850D0C"/>
    <w:rsid w:val="008511C1"/>
    <w:rsid w:val="00852D14"/>
    <w:rsid w:val="008536FC"/>
    <w:rsid w:val="00853896"/>
    <w:rsid w:val="00853F22"/>
    <w:rsid w:val="00855086"/>
    <w:rsid w:val="00856670"/>
    <w:rsid w:val="00856AF9"/>
    <w:rsid w:val="008608F5"/>
    <w:rsid w:val="00864C83"/>
    <w:rsid w:val="008660A1"/>
    <w:rsid w:val="00871F80"/>
    <w:rsid w:val="00872F18"/>
    <w:rsid w:val="00874F5C"/>
    <w:rsid w:val="00877860"/>
    <w:rsid w:val="0087786B"/>
    <w:rsid w:val="00880FE4"/>
    <w:rsid w:val="0089039B"/>
    <w:rsid w:val="0089052F"/>
    <w:rsid w:val="00890F4E"/>
    <w:rsid w:val="008916EC"/>
    <w:rsid w:val="00894845"/>
    <w:rsid w:val="008964C5"/>
    <w:rsid w:val="00896E21"/>
    <w:rsid w:val="008A2D62"/>
    <w:rsid w:val="008A3D17"/>
    <w:rsid w:val="008B606A"/>
    <w:rsid w:val="008B709E"/>
    <w:rsid w:val="008C0A8B"/>
    <w:rsid w:val="008C248A"/>
    <w:rsid w:val="008C3498"/>
    <w:rsid w:val="008D3145"/>
    <w:rsid w:val="008D5834"/>
    <w:rsid w:val="008D5A6D"/>
    <w:rsid w:val="008D65B7"/>
    <w:rsid w:val="008D6A0A"/>
    <w:rsid w:val="008E1A09"/>
    <w:rsid w:val="008E49FC"/>
    <w:rsid w:val="008E4BB4"/>
    <w:rsid w:val="008E639C"/>
    <w:rsid w:val="008E7703"/>
    <w:rsid w:val="008E791B"/>
    <w:rsid w:val="008F4000"/>
    <w:rsid w:val="008F4709"/>
    <w:rsid w:val="008F505B"/>
    <w:rsid w:val="00900629"/>
    <w:rsid w:val="0090442F"/>
    <w:rsid w:val="00911297"/>
    <w:rsid w:val="009135B7"/>
    <w:rsid w:val="00914331"/>
    <w:rsid w:val="009154B9"/>
    <w:rsid w:val="00920E29"/>
    <w:rsid w:val="009225F4"/>
    <w:rsid w:val="00922F77"/>
    <w:rsid w:val="00922FBA"/>
    <w:rsid w:val="00923AED"/>
    <w:rsid w:val="009244D7"/>
    <w:rsid w:val="009248FE"/>
    <w:rsid w:val="00925367"/>
    <w:rsid w:val="00933094"/>
    <w:rsid w:val="009334F2"/>
    <w:rsid w:val="00940073"/>
    <w:rsid w:val="009400F3"/>
    <w:rsid w:val="00944ECF"/>
    <w:rsid w:val="0094667A"/>
    <w:rsid w:val="00946F79"/>
    <w:rsid w:val="00947E85"/>
    <w:rsid w:val="00952556"/>
    <w:rsid w:val="009541EE"/>
    <w:rsid w:val="0095622A"/>
    <w:rsid w:val="009564EA"/>
    <w:rsid w:val="0096175F"/>
    <w:rsid w:val="0096225D"/>
    <w:rsid w:val="009625F6"/>
    <w:rsid w:val="00965434"/>
    <w:rsid w:val="00965C0B"/>
    <w:rsid w:val="00965C1E"/>
    <w:rsid w:val="00967219"/>
    <w:rsid w:val="009675B0"/>
    <w:rsid w:val="00970054"/>
    <w:rsid w:val="0097019F"/>
    <w:rsid w:val="00973701"/>
    <w:rsid w:val="00973B9D"/>
    <w:rsid w:val="00975F06"/>
    <w:rsid w:val="00976340"/>
    <w:rsid w:val="009834F2"/>
    <w:rsid w:val="0098543B"/>
    <w:rsid w:val="009A0DA8"/>
    <w:rsid w:val="009A18EC"/>
    <w:rsid w:val="009A2EC9"/>
    <w:rsid w:val="009A542C"/>
    <w:rsid w:val="009A6404"/>
    <w:rsid w:val="009A669F"/>
    <w:rsid w:val="009B08E4"/>
    <w:rsid w:val="009B2AC7"/>
    <w:rsid w:val="009B33BB"/>
    <w:rsid w:val="009B6630"/>
    <w:rsid w:val="009B6B57"/>
    <w:rsid w:val="009C1FBB"/>
    <w:rsid w:val="009C2C76"/>
    <w:rsid w:val="009D10B7"/>
    <w:rsid w:val="009D1EC7"/>
    <w:rsid w:val="009D29D5"/>
    <w:rsid w:val="009D5E34"/>
    <w:rsid w:val="009E151D"/>
    <w:rsid w:val="009E3BFD"/>
    <w:rsid w:val="009E483B"/>
    <w:rsid w:val="009E4F53"/>
    <w:rsid w:val="009F205A"/>
    <w:rsid w:val="009F2D82"/>
    <w:rsid w:val="009F4377"/>
    <w:rsid w:val="009F619F"/>
    <w:rsid w:val="00A01271"/>
    <w:rsid w:val="00A02291"/>
    <w:rsid w:val="00A02459"/>
    <w:rsid w:val="00A02CCB"/>
    <w:rsid w:val="00A04E3F"/>
    <w:rsid w:val="00A05CAC"/>
    <w:rsid w:val="00A0705E"/>
    <w:rsid w:val="00A11A33"/>
    <w:rsid w:val="00A15FB7"/>
    <w:rsid w:val="00A163EC"/>
    <w:rsid w:val="00A20127"/>
    <w:rsid w:val="00A207C2"/>
    <w:rsid w:val="00A23142"/>
    <w:rsid w:val="00A25FB7"/>
    <w:rsid w:val="00A26A50"/>
    <w:rsid w:val="00A27557"/>
    <w:rsid w:val="00A3001C"/>
    <w:rsid w:val="00A305A0"/>
    <w:rsid w:val="00A305D4"/>
    <w:rsid w:val="00A311C6"/>
    <w:rsid w:val="00A33653"/>
    <w:rsid w:val="00A351DA"/>
    <w:rsid w:val="00A361A8"/>
    <w:rsid w:val="00A363FC"/>
    <w:rsid w:val="00A42D2A"/>
    <w:rsid w:val="00A46081"/>
    <w:rsid w:val="00A462C5"/>
    <w:rsid w:val="00A473C2"/>
    <w:rsid w:val="00A50F3C"/>
    <w:rsid w:val="00A51C5E"/>
    <w:rsid w:val="00A53A64"/>
    <w:rsid w:val="00A619C9"/>
    <w:rsid w:val="00A63AA4"/>
    <w:rsid w:val="00A6473E"/>
    <w:rsid w:val="00A64755"/>
    <w:rsid w:val="00A65C9C"/>
    <w:rsid w:val="00A7091D"/>
    <w:rsid w:val="00A724B6"/>
    <w:rsid w:val="00A74DE5"/>
    <w:rsid w:val="00A812EF"/>
    <w:rsid w:val="00A82173"/>
    <w:rsid w:val="00A828E5"/>
    <w:rsid w:val="00A85237"/>
    <w:rsid w:val="00A87D42"/>
    <w:rsid w:val="00A911B5"/>
    <w:rsid w:val="00A9255E"/>
    <w:rsid w:val="00A95100"/>
    <w:rsid w:val="00A97413"/>
    <w:rsid w:val="00AA2F06"/>
    <w:rsid w:val="00AA3E3D"/>
    <w:rsid w:val="00AA4E5A"/>
    <w:rsid w:val="00AB0408"/>
    <w:rsid w:val="00AB0581"/>
    <w:rsid w:val="00AB0D13"/>
    <w:rsid w:val="00AB5B01"/>
    <w:rsid w:val="00AB5B9A"/>
    <w:rsid w:val="00AB6772"/>
    <w:rsid w:val="00AB6EE1"/>
    <w:rsid w:val="00AB7877"/>
    <w:rsid w:val="00AB7E87"/>
    <w:rsid w:val="00AC0D14"/>
    <w:rsid w:val="00AC1768"/>
    <w:rsid w:val="00AC1FA3"/>
    <w:rsid w:val="00AC2901"/>
    <w:rsid w:val="00AC3461"/>
    <w:rsid w:val="00AD1513"/>
    <w:rsid w:val="00AD5CA9"/>
    <w:rsid w:val="00AE1EEE"/>
    <w:rsid w:val="00AE2A10"/>
    <w:rsid w:val="00AE2E62"/>
    <w:rsid w:val="00AE36C9"/>
    <w:rsid w:val="00AE54AB"/>
    <w:rsid w:val="00AE64C1"/>
    <w:rsid w:val="00AF6164"/>
    <w:rsid w:val="00B014CA"/>
    <w:rsid w:val="00B022E5"/>
    <w:rsid w:val="00B03664"/>
    <w:rsid w:val="00B04B07"/>
    <w:rsid w:val="00B05AC3"/>
    <w:rsid w:val="00B12720"/>
    <w:rsid w:val="00B12C40"/>
    <w:rsid w:val="00B12D5F"/>
    <w:rsid w:val="00B13029"/>
    <w:rsid w:val="00B13593"/>
    <w:rsid w:val="00B13855"/>
    <w:rsid w:val="00B159B7"/>
    <w:rsid w:val="00B17B65"/>
    <w:rsid w:val="00B20D71"/>
    <w:rsid w:val="00B220F3"/>
    <w:rsid w:val="00B232E5"/>
    <w:rsid w:val="00B25420"/>
    <w:rsid w:val="00B27141"/>
    <w:rsid w:val="00B3054E"/>
    <w:rsid w:val="00B3181F"/>
    <w:rsid w:val="00B35B35"/>
    <w:rsid w:val="00B35D54"/>
    <w:rsid w:val="00B3796A"/>
    <w:rsid w:val="00B40F54"/>
    <w:rsid w:val="00B411FB"/>
    <w:rsid w:val="00B414C9"/>
    <w:rsid w:val="00B41B86"/>
    <w:rsid w:val="00B4248B"/>
    <w:rsid w:val="00B42634"/>
    <w:rsid w:val="00B430EF"/>
    <w:rsid w:val="00B4428A"/>
    <w:rsid w:val="00B452AD"/>
    <w:rsid w:val="00B46B95"/>
    <w:rsid w:val="00B52A7E"/>
    <w:rsid w:val="00B556E1"/>
    <w:rsid w:val="00B557EE"/>
    <w:rsid w:val="00B62ECE"/>
    <w:rsid w:val="00B6343F"/>
    <w:rsid w:val="00B63A6A"/>
    <w:rsid w:val="00B65AFB"/>
    <w:rsid w:val="00B65E70"/>
    <w:rsid w:val="00B67499"/>
    <w:rsid w:val="00B67D6C"/>
    <w:rsid w:val="00B71ED0"/>
    <w:rsid w:val="00B72348"/>
    <w:rsid w:val="00B73DD2"/>
    <w:rsid w:val="00B74505"/>
    <w:rsid w:val="00B773C3"/>
    <w:rsid w:val="00B77741"/>
    <w:rsid w:val="00B854C0"/>
    <w:rsid w:val="00B858B8"/>
    <w:rsid w:val="00B86E66"/>
    <w:rsid w:val="00B92AA6"/>
    <w:rsid w:val="00B959DC"/>
    <w:rsid w:val="00B96B2A"/>
    <w:rsid w:val="00BA2BFA"/>
    <w:rsid w:val="00BA6737"/>
    <w:rsid w:val="00BB0945"/>
    <w:rsid w:val="00BB101C"/>
    <w:rsid w:val="00BB4E8B"/>
    <w:rsid w:val="00BB6122"/>
    <w:rsid w:val="00BB634F"/>
    <w:rsid w:val="00BC3E3E"/>
    <w:rsid w:val="00BC46B2"/>
    <w:rsid w:val="00BC7740"/>
    <w:rsid w:val="00BD38A3"/>
    <w:rsid w:val="00BD599F"/>
    <w:rsid w:val="00BD5FDC"/>
    <w:rsid w:val="00BE1D82"/>
    <w:rsid w:val="00BE1F6A"/>
    <w:rsid w:val="00BE3064"/>
    <w:rsid w:val="00BF0BBE"/>
    <w:rsid w:val="00BF2D48"/>
    <w:rsid w:val="00BF4B67"/>
    <w:rsid w:val="00BF4F2F"/>
    <w:rsid w:val="00BF625F"/>
    <w:rsid w:val="00BF6383"/>
    <w:rsid w:val="00C054F9"/>
    <w:rsid w:val="00C10C50"/>
    <w:rsid w:val="00C13506"/>
    <w:rsid w:val="00C21018"/>
    <w:rsid w:val="00C211E6"/>
    <w:rsid w:val="00C243B0"/>
    <w:rsid w:val="00C24D0C"/>
    <w:rsid w:val="00C32BB8"/>
    <w:rsid w:val="00C445FC"/>
    <w:rsid w:val="00C46D75"/>
    <w:rsid w:val="00C47983"/>
    <w:rsid w:val="00C51611"/>
    <w:rsid w:val="00C522FB"/>
    <w:rsid w:val="00C55C51"/>
    <w:rsid w:val="00C55DFB"/>
    <w:rsid w:val="00C56218"/>
    <w:rsid w:val="00C604D9"/>
    <w:rsid w:val="00C609BA"/>
    <w:rsid w:val="00C61A3E"/>
    <w:rsid w:val="00C62DD1"/>
    <w:rsid w:val="00C66FA3"/>
    <w:rsid w:val="00C66FB7"/>
    <w:rsid w:val="00C67EC4"/>
    <w:rsid w:val="00C70EB8"/>
    <w:rsid w:val="00C718FC"/>
    <w:rsid w:val="00C7342E"/>
    <w:rsid w:val="00C7786E"/>
    <w:rsid w:val="00C9323E"/>
    <w:rsid w:val="00C93936"/>
    <w:rsid w:val="00C958C4"/>
    <w:rsid w:val="00C97610"/>
    <w:rsid w:val="00C978F4"/>
    <w:rsid w:val="00CA0427"/>
    <w:rsid w:val="00CA0734"/>
    <w:rsid w:val="00CA21AE"/>
    <w:rsid w:val="00CA25E1"/>
    <w:rsid w:val="00CA5DE5"/>
    <w:rsid w:val="00CA60B1"/>
    <w:rsid w:val="00CB027E"/>
    <w:rsid w:val="00CB2162"/>
    <w:rsid w:val="00CB2582"/>
    <w:rsid w:val="00CB434D"/>
    <w:rsid w:val="00CC3810"/>
    <w:rsid w:val="00CC4638"/>
    <w:rsid w:val="00CD0F1D"/>
    <w:rsid w:val="00CD14C5"/>
    <w:rsid w:val="00CD3033"/>
    <w:rsid w:val="00CD4ABD"/>
    <w:rsid w:val="00CD74E7"/>
    <w:rsid w:val="00CE299C"/>
    <w:rsid w:val="00CE2DED"/>
    <w:rsid w:val="00CE3068"/>
    <w:rsid w:val="00CE7087"/>
    <w:rsid w:val="00CE742E"/>
    <w:rsid w:val="00CF157E"/>
    <w:rsid w:val="00CF4645"/>
    <w:rsid w:val="00D040A2"/>
    <w:rsid w:val="00D04B99"/>
    <w:rsid w:val="00D04E99"/>
    <w:rsid w:val="00D0679E"/>
    <w:rsid w:val="00D06B9B"/>
    <w:rsid w:val="00D102D8"/>
    <w:rsid w:val="00D10DBC"/>
    <w:rsid w:val="00D12492"/>
    <w:rsid w:val="00D12851"/>
    <w:rsid w:val="00D139BB"/>
    <w:rsid w:val="00D1614F"/>
    <w:rsid w:val="00D1782F"/>
    <w:rsid w:val="00D20583"/>
    <w:rsid w:val="00D22843"/>
    <w:rsid w:val="00D2356F"/>
    <w:rsid w:val="00D24FD3"/>
    <w:rsid w:val="00D26B46"/>
    <w:rsid w:val="00D3025C"/>
    <w:rsid w:val="00D30808"/>
    <w:rsid w:val="00D32667"/>
    <w:rsid w:val="00D3426A"/>
    <w:rsid w:val="00D359FE"/>
    <w:rsid w:val="00D36639"/>
    <w:rsid w:val="00D37482"/>
    <w:rsid w:val="00D37F25"/>
    <w:rsid w:val="00D40981"/>
    <w:rsid w:val="00D41DF8"/>
    <w:rsid w:val="00D41F9F"/>
    <w:rsid w:val="00D43991"/>
    <w:rsid w:val="00D44758"/>
    <w:rsid w:val="00D46EA8"/>
    <w:rsid w:val="00D4754F"/>
    <w:rsid w:val="00D47AB5"/>
    <w:rsid w:val="00D51294"/>
    <w:rsid w:val="00D512F6"/>
    <w:rsid w:val="00D53600"/>
    <w:rsid w:val="00D5485B"/>
    <w:rsid w:val="00D5518A"/>
    <w:rsid w:val="00D60863"/>
    <w:rsid w:val="00D60972"/>
    <w:rsid w:val="00D6208D"/>
    <w:rsid w:val="00D63A50"/>
    <w:rsid w:val="00D63FF3"/>
    <w:rsid w:val="00D643F9"/>
    <w:rsid w:val="00D64690"/>
    <w:rsid w:val="00D652AA"/>
    <w:rsid w:val="00D65F19"/>
    <w:rsid w:val="00D704C8"/>
    <w:rsid w:val="00D70F13"/>
    <w:rsid w:val="00D7478F"/>
    <w:rsid w:val="00D77279"/>
    <w:rsid w:val="00D775CE"/>
    <w:rsid w:val="00D77D5A"/>
    <w:rsid w:val="00D80990"/>
    <w:rsid w:val="00D8713B"/>
    <w:rsid w:val="00D938AA"/>
    <w:rsid w:val="00D9495E"/>
    <w:rsid w:val="00D95AC0"/>
    <w:rsid w:val="00DA09FE"/>
    <w:rsid w:val="00DA1D03"/>
    <w:rsid w:val="00DA292C"/>
    <w:rsid w:val="00DA6690"/>
    <w:rsid w:val="00DB2C95"/>
    <w:rsid w:val="00DB427F"/>
    <w:rsid w:val="00DB610B"/>
    <w:rsid w:val="00DB66E6"/>
    <w:rsid w:val="00DB7016"/>
    <w:rsid w:val="00DC2C41"/>
    <w:rsid w:val="00DC2EAD"/>
    <w:rsid w:val="00DC5414"/>
    <w:rsid w:val="00DC7D01"/>
    <w:rsid w:val="00DC7DDA"/>
    <w:rsid w:val="00DD06D2"/>
    <w:rsid w:val="00DD1C48"/>
    <w:rsid w:val="00DD235D"/>
    <w:rsid w:val="00DD2568"/>
    <w:rsid w:val="00DD36BF"/>
    <w:rsid w:val="00DE1E30"/>
    <w:rsid w:val="00DE1EAA"/>
    <w:rsid w:val="00DE66D6"/>
    <w:rsid w:val="00DF060A"/>
    <w:rsid w:val="00DF17B7"/>
    <w:rsid w:val="00DF1AF7"/>
    <w:rsid w:val="00DF1CBF"/>
    <w:rsid w:val="00DF227E"/>
    <w:rsid w:val="00DF277C"/>
    <w:rsid w:val="00DF2EBE"/>
    <w:rsid w:val="00DF3AEB"/>
    <w:rsid w:val="00DF53F3"/>
    <w:rsid w:val="00DF5BAA"/>
    <w:rsid w:val="00DF61FE"/>
    <w:rsid w:val="00DF7C9C"/>
    <w:rsid w:val="00DF7DC3"/>
    <w:rsid w:val="00E03B9D"/>
    <w:rsid w:val="00E07017"/>
    <w:rsid w:val="00E11C4C"/>
    <w:rsid w:val="00E14B4E"/>
    <w:rsid w:val="00E16C8F"/>
    <w:rsid w:val="00E200F0"/>
    <w:rsid w:val="00E20237"/>
    <w:rsid w:val="00E21027"/>
    <w:rsid w:val="00E23DC2"/>
    <w:rsid w:val="00E2567C"/>
    <w:rsid w:val="00E300D3"/>
    <w:rsid w:val="00E31858"/>
    <w:rsid w:val="00E336AD"/>
    <w:rsid w:val="00E33BF2"/>
    <w:rsid w:val="00E3524E"/>
    <w:rsid w:val="00E35C5A"/>
    <w:rsid w:val="00E36580"/>
    <w:rsid w:val="00E36908"/>
    <w:rsid w:val="00E42160"/>
    <w:rsid w:val="00E45360"/>
    <w:rsid w:val="00E46791"/>
    <w:rsid w:val="00E479F3"/>
    <w:rsid w:val="00E5284D"/>
    <w:rsid w:val="00E52C9B"/>
    <w:rsid w:val="00E52EB2"/>
    <w:rsid w:val="00E539A1"/>
    <w:rsid w:val="00E54D88"/>
    <w:rsid w:val="00E56BFC"/>
    <w:rsid w:val="00E60993"/>
    <w:rsid w:val="00E62F58"/>
    <w:rsid w:val="00E636E8"/>
    <w:rsid w:val="00E6516B"/>
    <w:rsid w:val="00E6644F"/>
    <w:rsid w:val="00E7393B"/>
    <w:rsid w:val="00E77A55"/>
    <w:rsid w:val="00E80355"/>
    <w:rsid w:val="00E82D33"/>
    <w:rsid w:val="00E8502A"/>
    <w:rsid w:val="00E861D3"/>
    <w:rsid w:val="00E86502"/>
    <w:rsid w:val="00E866F7"/>
    <w:rsid w:val="00E91335"/>
    <w:rsid w:val="00E91C6A"/>
    <w:rsid w:val="00E97E68"/>
    <w:rsid w:val="00EA0176"/>
    <w:rsid w:val="00EA4A2C"/>
    <w:rsid w:val="00EB03F0"/>
    <w:rsid w:val="00EB095A"/>
    <w:rsid w:val="00EB2007"/>
    <w:rsid w:val="00EB376A"/>
    <w:rsid w:val="00EB3B38"/>
    <w:rsid w:val="00EB3ED3"/>
    <w:rsid w:val="00EB73A2"/>
    <w:rsid w:val="00EB76C5"/>
    <w:rsid w:val="00EB7F91"/>
    <w:rsid w:val="00EC1255"/>
    <w:rsid w:val="00EC2C87"/>
    <w:rsid w:val="00EC4B65"/>
    <w:rsid w:val="00EC55D0"/>
    <w:rsid w:val="00EC6EAC"/>
    <w:rsid w:val="00ED0A13"/>
    <w:rsid w:val="00ED0F51"/>
    <w:rsid w:val="00ED1C35"/>
    <w:rsid w:val="00ED25B6"/>
    <w:rsid w:val="00ED6B56"/>
    <w:rsid w:val="00ED6ECB"/>
    <w:rsid w:val="00ED7CF0"/>
    <w:rsid w:val="00EE0978"/>
    <w:rsid w:val="00EE1E07"/>
    <w:rsid w:val="00EE1FF4"/>
    <w:rsid w:val="00EE2666"/>
    <w:rsid w:val="00EE4414"/>
    <w:rsid w:val="00EE65BD"/>
    <w:rsid w:val="00EF11EE"/>
    <w:rsid w:val="00EF20B3"/>
    <w:rsid w:val="00EF26D8"/>
    <w:rsid w:val="00EF2729"/>
    <w:rsid w:val="00EF2C99"/>
    <w:rsid w:val="00EF34A3"/>
    <w:rsid w:val="00EF6FAA"/>
    <w:rsid w:val="00F02D55"/>
    <w:rsid w:val="00F03862"/>
    <w:rsid w:val="00F04B58"/>
    <w:rsid w:val="00F05D6A"/>
    <w:rsid w:val="00F05F7B"/>
    <w:rsid w:val="00F07C25"/>
    <w:rsid w:val="00F16D65"/>
    <w:rsid w:val="00F17BD9"/>
    <w:rsid w:val="00F21466"/>
    <w:rsid w:val="00F24E66"/>
    <w:rsid w:val="00F25D45"/>
    <w:rsid w:val="00F27BEF"/>
    <w:rsid w:val="00F323F1"/>
    <w:rsid w:val="00F35989"/>
    <w:rsid w:val="00F40D73"/>
    <w:rsid w:val="00F449AB"/>
    <w:rsid w:val="00F474B5"/>
    <w:rsid w:val="00F47959"/>
    <w:rsid w:val="00F507C5"/>
    <w:rsid w:val="00F51867"/>
    <w:rsid w:val="00F51CFB"/>
    <w:rsid w:val="00F52BB7"/>
    <w:rsid w:val="00F547B5"/>
    <w:rsid w:val="00F54AA8"/>
    <w:rsid w:val="00F55385"/>
    <w:rsid w:val="00F55BA1"/>
    <w:rsid w:val="00F568BA"/>
    <w:rsid w:val="00F56B2F"/>
    <w:rsid w:val="00F57B1F"/>
    <w:rsid w:val="00F63F31"/>
    <w:rsid w:val="00F6409C"/>
    <w:rsid w:val="00F64E77"/>
    <w:rsid w:val="00F6657E"/>
    <w:rsid w:val="00F71F14"/>
    <w:rsid w:val="00F728B1"/>
    <w:rsid w:val="00F72AE9"/>
    <w:rsid w:val="00F73463"/>
    <w:rsid w:val="00F7364C"/>
    <w:rsid w:val="00F738B9"/>
    <w:rsid w:val="00F75E4A"/>
    <w:rsid w:val="00F75FE8"/>
    <w:rsid w:val="00F762E9"/>
    <w:rsid w:val="00F77708"/>
    <w:rsid w:val="00F81F82"/>
    <w:rsid w:val="00F826B4"/>
    <w:rsid w:val="00F847F8"/>
    <w:rsid w:val="00F8486F"/>
    <w:rsid w:val="00F87B97"/>
    <w:rsid w:val="00F94B1F"/>
    <w:rsid w:val="00F94D7A"/>
    <w:rsid w:val="00F95893"/>
    <w:rsid w:val="00F95C76"/>
    <w:rsid w:val="00F9675C"/>
    <w:rsid w:val="00F97320"/>
    <w:rsid w:val="00FA03E3"/>
    <w:rsid w:val="00FA08D4"/>
    <w:rsid w:val="00FA31F6"/>
    <w:rsid w:val="00FA63B7"/>
    <w:rsid w:val="00FB0629"/>
    <w:rsid w:val="00FB111D"/>
    <w:rsid w:val="00FB75F8"/>
    <w:rsid w:val="00FB7E4A"/>
    <w:rsid w:val="00FC3DFB"/>
    <w:rsid w:val="00FC4C9B"/>
    <w:rsid w:val="00FC4EEB"/>
    <w:rsid w:val="00FC6450"/>
    <w:rsid w:val="00FD0193"/>
    <w:rsid w:val="00FD02E6"/>
    <w:rsid w:val="00FD0926"/>
    <w:rsid w:val="00FD3358"/>
    <w:rsid w:val="00FD45CC"/>
    <w:rsid w:val="00FD6F92"/>
    <w:rsid w:val="00FD794F"/>
    <w:rsid w:val="00FE500A"/>
    <w:rsid w:val="00FE5D69"/>
    <w:rsid w:val="00FF59D3"/>
    <w:rsid w:val="00FF6ADA"/>
    <w:rsid w:val="00FF7161"/>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10FE8"/>
  <w15:chartTrackingRefBased/>
  <w15:docId w15:val="{F1F809EB-7CDD-4169-B86D-C9FBB68C52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2EF2"/>
    <w:pPr>
      <w:keepNext/>
      <w:keepLines/>
      <w:spacing w:after="0" w:line="276" w:lineRule="auto"/>
      <w:jc w:val="both"/>
      <w:outlineLvl w:val="0"/>
    </w:pPr>
    <w:rPr>
      <w:rFonts w:asciiTheme="majorHAnsi" w:eastAsiaTheme="majorEastAsia" w:hAnsiTheme="majorHAnsi" w:cstheme="majorHAnsi"/>
      <w:color w:val="000000" w:themeColor="text1"/>
      <w:kern w:val="0"/>
      <w:sz w:val="20"/>
      <w:szCs w:val="20"/>
      <w:lang w:val="en-US"/>
      <w14:ligatures w14:val="none"/>
    </w:rPr>
  </w:style>
  <w:style w:type="paragraph" w:styleId="Heading1">
    <w:name w:val="heading 1"/>
    <w:basedOn w:val="Normal"/>
    <w:next w:val="Normal"/>
    <w:link w:val="Heading1Char"/>
    <w:uiPriority w:val="9"/>
    <w:qFormat/>
    <w:rsid w:val="00647E55"/>
    <w:pPr>
      <w:spacing w:before="360" w:after="80"/>
    </w:pPr>
    <w:rPr>
      <w:rFonts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47E55"/>
    <w:pPr>
      <w:spacing w:before="160" w:after="80"/>
      <w:outlineLvl w:val="1"/>
    </w:pPr>
    <w:rPr>
      <w:rFonts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47E55"/>
    <w:pPr>
      <w:spacing w:before="160" w:after="80"/>
      <w:outlineLvl w:val="2"/>
    </w:pPr>
    <w:rPr>
      <w:rFonts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47E55"/>
    <w:pPr>
      <w:spacing w:before="80" w:after="40"/>
      <w:outlineLvl w:val="3"/>
    </w:pPr>
    <w:rPr>
      <w:rFonts w:cstheme="majorBidi"/>
      <w:i/>
      <w:iCs/>
      <w:color w:val="0F4761" w:themeColor="accent1" w:themeShade="BF"/>
    </w:rPr>
  </w:style>
  <w:style w:type="paragraph" w:styleId="Heading5">
    <w:name w:val="heading 5"/>
    <w:basedOn w:val="Normal"/>
    <w:next w:val="Normal"/>
    <w:link w:val="Heading5Char"/>
    <w:uiPriority w:val="9"/>
    <w:semiHidden/>
    <w:unhideWhenUsed/>
    <w:qFormat/>
    <w:rsid w:val="00647E55"/>
    <w:pPr>
      <w:spacing w:before="80" w:after="40"/>
      <w:outlineLvl w:val="4"/>
    </w:pPr>
    <w:rPr>
      <w:rFonts w:cstheme="majorBidi"/>
      <w:color w:val="0F4761" w:themeColor="accent1" w:themeShade="BF"/>
    </w:rPr>
  </w:style>
  <w:style w:type="paragraph" w:styleId="Heading6">
    <w:name w:val="heading 6"/>
    <w:basedOn w:val="Normal"/>
    <w:next w:val="Normal"/>
    <w:link w:val="Heading6Char"/>
    <w:uiPriority w:val="9"/>
    <w:semiHidden/>
    <w:unhideWhenUsed/>
    <w:qFormat/>
    <w:rsid w:val="00647E55"/>
    <w:pPr>
      <w:spacing w:before="40"/>
      <w:outlineLvl w:val="5"/>
    </w:pPr>
    <w:rPr>
      <w:rFonts w:cstheme="majorBidi"/>
      <w:i/>
      <w:iCs/>
      <w:color w:val="595959" w:themeColor="text1" w:themeTint="A6"/>
    </w:rPr>
  </w:style>
  <w:style w:type="paragraph" w:styleId="Heading7">
    <w:name w:val="heading 7"/>
    <w:basedOn w:val="Normal"/>
    <w:next w:val="Normal"/>
    <w:link w:val="Heading7Char"/>
    <w:uiPriority w:val="9"/>
    <w:semiHidden/>
    <w:unhideWhenUsed/>
    <w:qFormat/>
    <w:rsid w:val="00647E55"/>
    <w:pPr>
      <w:spacing w:before="40"/>
      <w:outlineLvl w:val="6"/>
    </w:pPr>
    <w:rPr>
      <w:rFonts w:cstheme="majorBidi"/>
      <w:color w:val="595959" w:themeColor="text1" w:themeTint="A6"/>
    </w:rPr>
  </w:style>
  <w:style w:type="paragraph" w:styleId="Heading8">
    <w:name w:val="heading 8"/>
    <w:basedOn w:val="Normal"/>
    <w:next w:val="Normal"/>
    <w:link w:val="Heading8Char"/>
    <w:uiPriority w:val="9"/>
    <w:semiHidden/>
    <w:unhideWhenUsed/>
    <w:qFormat/>
    <w:rsid w:val="00647E55"/>
    <w:pPr>
      <w:outlineLvl w:val="7"/>
    </w:pPr>
    <w:rPr>
      <w:rFonts w:cstheme="majorBidi"/>
      <w:i/>
      <w:iCs/>
      <w:color w:val="272727" w:themeColor="text1" w:themeTint="D8"/>
    </w:rPr>
  </w:style>
  <w:style w:type="paragraph" w:styleId="Heading9">
    <w:name w:val="heading 9"/>
    <w:basedOn w:val="Normal"/>
    <w:next w:val="Normal"/>
    <w:link w:val="Heading9Char"/>
    <w:uiPriority w:val="9"/>
    <w:semiHidden/>
    <w:unhideWhenUsed/>
    <w:qFormat/>
    <w:rsid w:val="00647E55"/>
    <w:pPr>
      <w:outlineLvl w:val="8"/>
    </w:pPr>
    <w:rPr>
      <w:rFonts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7E5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47E5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47E5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47E5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47E5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47E5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47E5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47E5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47E55"/>
    <w:rPr>
      <w:rFonts w:eastAsiaTheme="majorEastAsia" w:cstheme="majorBidi"/>
      <w:color w:val="272727" w:themeColor="text1" w:themeTint="D8"/>
    </w:rPr>
  </w:style>
  <w:style w:type="paragraph" w:styleId="Title">
    <w:name w:val="Title"/>
    <w:basedOn w:val="Normal"/>
    <w:next w:val="Normal"/>
    <w:link w:val="TitleChar"/>
    <w:uiPriority w:val="10"/>
    <w:qFormat/>
    <w:rsid w:val="00647E55"/>
    <w:pPr>
      <w:spacing w:after="80" w:line="240" w:lineRule="auto"/>
      <w:contextualSpacing/>
    </w:pPr>
    <w:rPr>
      <w:rFonts w:cstheme="majorBidi"/>
      <w:spacing w:val="-10"/>
      <w:kern w:val="28"/>
      <w:sz w:val="56"/>
      <w:szCs w:val="56"/>
    </w:rPr>
  </w:style>
  <w:style w:type="character" w:customStyle="1" w:styleId="TitleChar">
    <w:name w:val="Title Char"/>
    <w:basedOn w:val="DefaultParagraphFont"/>
    <w:link w:val="Title"/>
    <w:uiPriority w:val="10"/>
    <w:rsid w:val="00647E5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47E55"/>
    <w:pPr>
      <w:numPr>
        <w:ilvl w:val="1"/>
      </w:numPr>
    </w:pPr>
    <w:rPr>
      <w:rFonts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47E5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47E55"/>
    <w:pPr>
      <w:spacing w:before="160"/>
      <w:jc w:val="center"/>
    </w:pPr>
    <w:rPr>
      <w:i/>
      <w:iCs/>
      <w:color w:val="404040" w:themeColor="text1" w:themeTint="BF"/>
    </w:rPr>
  </w:style>
  <w:style w:type="character" w:customStyle="1" w:styleId="QuoteChar">
    <w:name w:val="Quote Char"/>
    <w:basedOn w:val="DefaultParagraphFont"/>
    <w:link w:val="Quote"/>
    <w:uiPriority w:val="29"/>
    <w:rsid w:val="00647E55"/>
    <w:rPr>
      <w:i/>
      <w:iCs/>
      <w:color w:val="404040" w:themeColor="text1" w:themeTint="BF"/>
    </w:rPr>
  </w:style>
  <w:style w:type="paragraph" w:styleId="ListParagraph">
    <w:name w:val="List Paragraph"/>
    <w:basedOn w:val="Normal"/>
    <w:uiPriority w:val="34"/>
    <w:qFormat/>
    <w:rsid w:val="00647E55"/>
    <w:pPr>
      <w:ind w:left="720"/>
      <w:contextualSpacing/>
    </w:pPr>
  </w:style>
  <w:style w:type="character" w:styleId="IntenseEmphasis">
    <w:name w:val="Intense Emphasis"/>
    <w:basedOn w:val="DefaultParagraphFont"/>
    <w:uiPriority w:val="21"/>
    <w:qFormat/>
    <w:rsid w:val="00647E55"/>
    <w:rPr>
      <w:i/>
      <w:iCs/>
      <w:color w:val="0F4761" w:themeColor="accent1" w:themeShade="BF"/>
    </w:rPr>
  </w:style>
  <w:style w:type="paragraph" w:styleId="IntenseQuote">
    <w:name w:val="Intense Quote"/>
    <w:basedOn w:val="Normal"/>
    <w:next w:val="Normal"/>
    <w:link w:val="IntenseQuoteChar"/>
    <w:uiPriority w:val="30"/>
    <w:qFormat/>
    <w:rsid w:val="00647E5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47E55"/>
    <w:rPr>
      <w:i/>
      <w:iCs/>
      <w:color w:val="0F4761" w:themeColor="accent1" w:themeShade="BF"/>
    </w:rPr>
  </w:style>
  <w:style w:type="character" w:styleId="IntenseReference">
    <w:name w:val="Intense Reference"/>
    <w:basedOn w:val="DefaultParagraphFont"/>
    <w:uiPriority w:val="32"/>
    <w:qFormat/>
    <w:rsid w:val="00647E55"/>
    <w:rPr>
      <w:b/>
      <w:bCs/>
      <w:smallCaps/>
      <w:color w:val="0F4761" w:themeColor="accent1" w:themeShade="BF"/>
      <w:spacing w:val="5"/>
    </w:rPr>
  </w:style>
  <w:style w:type="paragraph" w:customStyle="1" w:styleId="ProjectTitle">
    <w:name w:val="Project Title"/>
    <w:basedOn w:val="Normal"/>
    <w:qFormat/>
    <w:rsid w:val="00B65AFB"/>
    <w:pPr>
      <w:jc w:val="center"/>
    </w:pPr>
    <w:rPr>
      <w:b/>
      <w:bCs/>
      <w:sz w:val="28"/>
      <w:szCs w:val="28"/>
    </w:rPr>
  </w:style>
  <w:style w:type="table" w:styleId="TableGrid">
    <w:name w:val="Table Grid"/>
    <w:basedOn w:val="TableNormal"/>
    <w:uiPriority w:val="39"/>
    <w:rsid w:val="002C59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97B31"/>
    <w:pPr>
      <w:jc w:val="center"/>
    </w:pPr>
    <w:rPr>
      <w:rFonts w:ascii="Aptos Display" w:hAnsi="Aptos Display"/>
      <w:noProof/>
    </w:rPr>
  </w:style>
  <w:style w:type="character" w:customStyle="1" w:styleId="EndNoteBibliographyTitleChar">
    <w:name w:val="EndNote Bibliography Title Char"/>
    <w:basedOn w:val="DefaultParagraphFont"/>
    <w:link w:val="EndNoteBibliographyTitle"/>
    <w:rsid w:val="00797B31"/>
    <w:rPr>
      <w:rFonts w:ascii="Aptos Display" w:eastAsiaTheme="majorEastAsia" w:hAnsi="Aptos Display" w:cstheme="majorHAnsi"/>
      <w:noProof/>
      <w:color w:val="000000" w:themeColor="text1"/>
      <w:kern w:val="0"/>
      <w:sz w:val="20"/>
      <w:szCs w:val="20"/>
      <w:lang w:val="en-US"/>
      <w14:ligatures w14:val="none"/>
    </w:rPr>
  </w:style>
  <w:style w:type="paragraph" w:customStyle="1" w:styleId="EndNoteBibliography">
    <w:name w:val="EndNote Bibliography"/>
    <w:basedOn w:val="Normal"/>
    <w:link w:val="EndNoteBibliographyChar"/>
    <w:rsid w:val="00797B31"/>
    <w:pPr>
      <w:spacing w:line="240" w:lineRule="auto"/>
    </w:pPr>
    <w:rPr>
      <w:rFonts w:ascii="Aptos Display" w:hAnsi="Aptos Display"/>
      <w:noProof/>
    </w:rPr>
  </w:style>
  <w:style w:type="character" w:customStyle="1" w:styleId="EndNoteBibliographyChar">
    <w:name w:val="EndNote Bibliography Char"/>
    <w:basedOn w:val="DefaultParagraphFont"/>
    <w:link w:val="EndNoteBibliography"/>
    <w:rsid w:val="00797B31"/>
    <w:rPr>
      <w:rFonts w:ascii="Aptos Display" w:eastAsiaTheme="majorEastAsia" w:hAnsi="Aptos Display" w:cstheme="majorHAnsi"/>
      <w:noProof/>
      <w:color w:val="000000" w:themeColor="text1"/>
      <w:kern w:val="0"/>
      <w:sz w:val="20"/>
      <w:szCs w:val="20"/>
      <w:lang w:val="en-US"/>
      <w14:ligatures w14:val="none"/>
    </w:rPr>
  </w:style>
  <w:style w:type="paragraph" w:styleId="NoSpacing">
    <w:name w:val="No Spacing"/>
    <w:uiPriority w:val="1"/>
    <w:qFormat/>
    <w:rsid w:val="00361083"/>
    <w:pPr>
      <w:keepNext/>
      <w:keepLines/>
      <w:spacing w:after="0" w:line="240" w:lineRule="auto"/>
      <w:jc w:val="both"/>
      <w:outlineLvl w:val="0"/>
    </w:pPr>
    <w:rPr>
      <w:rFonts w:asciiTheme="majorHAnsi" w:eastAsiaTheme="majorEastAsia" w:hAnsiTheme="majorHAnsi" w:cstheme="majorHAnsi"/>
      <w:color w:val="000000" w:themeColor="text1"/>
      <w:kern w:val="0"/>
      <w:sz w:val="20"/>
      <w:szCs w:val="20"/>
      <w:lang w:val="en-US"/>
      <w14:ligatures w14:val="none"/>
    </w:rPr>
  </w:style>
  <w:style w:type="character" w:styleId="Hyperlink">
    <w:name w:val="Hyperlink"/>
    <w:basedOn w:val="DefaultParagraphFont"/>
    <w:uiPriority w:val="99"/>
    <w:unhideWhenUsed/>
    <w:rsid w:val="00C21018"/>
    <w:rPr>
      <w:color w:val="467886" w:themeColor="hyperlink"/>
      <w:u w:val="single"/>
    </w:rPr>
  </w:style>
  <w:style w:type="character" w:styleId="UnresolvedMention">
    <w:name w:val="Unresolved Mention"/>
    <w:basedOn w:val="DefaultParagraphFont"/>
    <w:uiPriority w:val="99"/>
    <w:semiHidden/>
    <w:unhideWhenUsed/>
    <w:rsid w:val="00C21018"/>
    <w:rPr>
      <w:color w:val="605E5C"/>
      <w:shd w:val="clear" w:color="auto" w:fill="E1DFDD"/>
    </w:rPr>
  </w:style>
  <w:style w:type="character" w:styleId="FollowedHyperlink">
    <w:name w:val="FollowedHyperlink"/>
    <w:basedOn w:val="DefaultParagraphFont"/>
    <w:uiPriority w:val="99"/>
    <w:semiHidden/>
    <w:unhideWhenUsed/>
    <w:rsid w:val="002F238D"/>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30677947">
      <w:bodyDiv w:val="1"/>
      <w:marLeft w:val="0"/>
      <w:marRight w:val="0"/>
      <w:marTop w:val="0"/>
      <w:marBottom w:val="0"/>
      <w:divBdr>
        <w:top w:val="none" w:sz="0" w:space="0" w:color="auto"/>
        <w:left w:val="none" w:sz="0" w:space="0" w:color="auto"/>
        <w:bottom w:val="none" w:sz="0" w:space="0" w:color="auto"/>
        <w:right w:val="none" w:sz="0" w:space="0" w:color="auto"/>
      </w:divBdr>
    </w:div>
    <w:div w:id="1793745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doi.org/10.1093/oso/9780192847263.001.0001"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90B663-807D-4092-B3C9-BCF029C121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58</TotalTime>
  <Pages>12</Pages>
  <Words>11850</Words>
  <Characters>67545</Characters>
  <DocSecurity>0</DocSecurity>
  <Lines>562</Lines>
  <Paragraphs>158</Paragraphs>
  <ScaleCrop>false</ScaleCrop>
  <Company/>
  <LinksUpToDate>false</LinksUpToDate>
  <CharactersWithSpaces>79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dcterms:created xsi:type="dcterms:W3CDTF">2025-05-10T06:18:00Z</dcterms:created>
  <dcterms:modified xsi:type="dcterms:W3CDTF">2025-06-01T08:24:00Z</dcterms:modified>
</cp:coreProperties>
</file>